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2CFF44" w14:textId="77777777" w:rsidR="00E6095D" w:rsidRPr="00E6095D" w:rsidRDefault="00282396" w:rsidP="00E6095D">
      <w:pPr>
        <w:jc w:val="both"/>
        <w:outlineLvl w:val="0"/>
        <w:rPr>
          <w:rFonts w:ascii="Calibri" w:hAnsi="Calibri" w:cs="Calibri"/>
          <w:b/>
        </w:rPr>
      </w:pPr>
      <w:r w:rsidRPr="00E6095D">
        <w:rPr>
          <w:rFonts w:ascii="Calibri" w:hAnsi="Calibri" w:cs="Calibri"/>
          <w:b/>
        </w:rPr>
        <w:t xml:space="preserve">TITLE: </w:t>
      </w:r>
    </w:p>
    <w:p w14:paraId="49E4BB97" w14:textId="62BEFD20" w:rsidR="00690FBD" w:rsidRPr="00E6095D" w:rsidRDefault="00EF4DB8" w:rsidP="00E6095D">
      <w:pPr>
        <w:jc w:val="both"/>
        <w:outlineLvl w:val="0"/>
        <w:rPr>
          <w:rFonts w:ascii="Calibri" w:hAnsi="Calibri" w:cs="Calibri"/>
          <w:b/>
        </w:rPr>
      </w:pPr>
      <w:r w:rsidRPr="00E6095D">
        <w:rPr>
          <w:rFonts w:ascii="Calibri" w:hAnsi="Calibri" w:cs="Calibri"/>
        </w:rPr>
        <w:t xml:space="preserve">Quantitative </w:t>
      </w:r>
      <w:r w:rsidR="00E6095D" w:rsidRPr="00E6095D">
        <w:rPr>
          <w:rFonts w:ascii="Calibri" w:hAnsi="Calibri" w:cs="Calibri"/>
        </w:rPr>
        <w:t xml:space="preserve">Fluorescence </w:t>
      </w:r>
      <w:r w:rsidR="00F9678D" w:rsidRPr="00F9678D">
        <w:rPr>
          <w:rFonts w:ascii="Calibri" w:hAnsi="Calibri" w:cs="Calibri"/>
        </w:rPr>
        <w:t xml:space="preserve">In </w:t>
      </w:r>
      <w:r w:rsidR="0089056B">
        <w:rPr>
          <w:rFonts w:ascii="Calibri" w:hAnsi="Calibri" w:cs="Calibri"/>
        </w:rPr>
        <w:t>S</w:t>
      </w:r>
      <w:r w:rsidR="00F9678D" w:rsidRPr="00F9678D">
        <w:rPr>
          <w:rFonts w:ascii="Calibri" w:hAnsi="Calibri" w:cs="Calibri"/>
        </w:rPr>
        <w:t xml:space="preserve">itu </w:t>
      </w:r>
      <w:r w:rsidR="00E6095D" w:rsidRPr="00E6095D">
        <w:rPr>
          <w:rFonts w:ascii="Calibri" w:hAnsi="Calibri" w:cs="Calibri"/>
        </w:rPr>
        <w:t>Hybridization (</w:t>
      </w:r>
      <w:r w:rsidRPr="00E6095D">
        <w:rPr>
          <w:rFonts w:ascii="Calibri" w:hAnsi="Calibri" w:cs="Calibri"/>
        </w:rPr>
        <w:t>FISH</w:t>
      </w:r>
      <w:r w:rsidR="00E6095D" w:rsidRPr="00E6095D">
        <w:rPr>
          <w:rFonts w:ascii="Calibri" w:hAnsi="Calibri" w:cs="Calibri"/>
        </w:rPr>
        <w:t>) And Immunofluorescence (</w:t>
      </w:r>
      <w:r w:rsidRPr="00E6095D">
        <w:rPr>
          <w:rFonts w:ascii="Calibri" w:hAnsi="Calibri" w:cs="Calibri"/>
        </w:rPr>
        <w:t>IF</w:t>
      </w:r>
      <w:r w:rsidR="00E6095D" w:rsidRPr="00E6095D">
        <w:rPr>
          <w:rFonts w:ascii="Calibri" w:hAnsi="Calibri" w:cs="Calibri"/>
        </w:rPr>
        <w:t xml:space="preserve">) </w:t>
      </w:r>
      <w:r w:rsidR="00E6095D">
        <w:rPr>
          <w:rFonts w:ascii="Calibri" w:hAnsi="Calibri" w:cs="Calibri"/>
        </w:rPr>
        <w:t>o</w:t>
      </w:r>
      <w:r w:rsidR="00E6095D" w:rsidRPr="00E6095D">
        <w:rPr>
          <w:rFonts w:ascii="Calibri" w:hAnsi="Calibri" w:cs="Calibri"/>
        </w:rPr>
        <w:t>f Spec</w:t>
      </w:r>
      <w:bookmarkStart w:id="0" w:name="_GoBack"/>
      <w:bookmarkEnd w:id="0"/>
      <w:r w:rsidR="00E6095D" w:rsidRPr="00E6095D">
        <w:rPr>
          <w:rFonts w:ascii="Calibri" w:hAnsi="Calibri" w:cs="Calibri"/>
        </w:rPr>
        <w:t xml:space="preserve">ific Gene Products </w:t>
      </w:r>
      <w:r w:rsidR="00E6095D">
        <w:rPr>
          <w:rFonts w:ascii="Calibri" w:hAnsi="Calibri" w:cs="Calibri"/>
        </w:rPr>
        <w:t>i</w:t>
      </w:r>
      <w:r w:rsidR="00E6095D" w:rsidRPr="00E6095D">
        <w:rPr>
          <w:rFonts w:ascii="Calibri" w:hAnsi="Calibri" w:cs="Calibri"/>
        </w:rPr>
        <w:t xml:space="preserve">n </w:t>
      </w:r>
      <w:r w:rsidRPr="00E6095D">
        <w:rPr>
          <w:rFonts w:ascii="Calibri" w:hAnsi="Calibri" w:cs="Calibri"/>
        </w:rPr>
        <w:t>KSHV</w:t>
      </w:r>
      <w:r w:rsidR="00E6095D" w:rsidRPr="00E6095D">
        <w:rPr>
          <w:rFonts w:ascii="Calibri" w:hAnsi="Calibri" w:cs="Calibri"/>
        </w:rPr>
        <w:t>-Infected Cells</w:t>
      </w:r>
    </w:p>
    <w:p w14:paraId="66FD7515" w14:textId="77777777" w:rsidR="00282396" w:rsidRPr="00E6095D" w:rsidRDefault="00282396" w:rsidP="00E6095D">
      <w:pPr>
        <w:jc w:val="both"/>
        <w:rPr>
          <w:rFonts w:ascii="Calibri" w:hAnsi="Calibri" w:cs="Calibri"/>
        </w:rPr>
      </w:pPr>
    </w:p>
    <w:p w14:paraId="7FB7D800" w14:textId="77777777" w:rsidR="00733B27" w:rsidRPr="00E6095D" w:rsidRDefault="00733B27" w:rsidP="00E6095D">
      <w:pPr>
        <w:jc w:val="both"/>
        <w:outlineLvl w:val="0"/>
        <w:rPr>
          <w:rFonts w:ascii="Calibri" w:hAnsi="Calibri" w:cs="Calibri"/>
          <w:b/>
        </w:rPr>
      </w:pPr>
      <w:r w:rsidRPr="00E6095D">
        <w:rPr>
          <w:rFonts w:ascii="Calibri" w:hAnsi="Calibri" w:cs="Calibri"/>
          <w:b/>
        </w:rPr>
        <w:t xml:space="preserve">AUTHORS AND AFFILIATIONS: </w:t>
      </w:r>
    </w:p>
    <w:p w14:paraId="24818FAE" w14:textId="47B41CAD" w:rsidR="00282396" w:rsidRPr="00E6095D" w:rsidRDefault="00282396" w:rsidP="00E6095D">
      <w:pPr>
        <w:jc w:val="both"/>
        <w:outlineLvl w:val="0"/>
        <w:rPr>
          <w:rFonts w:ascii="Calibri" w:hAnsi="Calibri" w:cs="Calibri"/>
        </w:rPr>
      </w:pPr>
      <w:r w:rsidRPr="00E6095D">
        <w:rPr>
          <w:rFonts w:ascii="Calibri" w:hAnsi="Calibri" w:cs="Calibri"/>
        </w:rPr>
        <w:t>Tenaya K</w:t>
      </w:r>
      <w:r w:rsidR="00E6095D">
        <w:rPr>
          <w:rFonts w:ascii="Calibri" w:hAnsi="Calibri" w:cs="Calibri"/>
        </w:rPr>
        <w:t>.</w:t>
      </w:r>
      <w:r w:rsidRPr="00E6095D">
        <w:rPr>
          <w:rFonts w:ascii="Calibri" w:hAnsi="Calibri" w:cs="Calibri"/>
        </w:rPr>
        <w:t xml:space="preserve"> Vallery</w:t>
      </w:r>
      <w:r w:rsidRPr="00E6095D">
        <w:rPr>
          <w:rFonts w:ascii="Calibri" w:hAnsi="Calibri" w:cs="Calibri"/>
          <w:vertAlign w:val="superscript"/>
        </w:rPr>
        <w:t>1</w:t>
      </w:r>
      <w:r w:rsidR="00E6095D">
        <w:rPr>
          <w:rFonts w:ascii="Calibri" w:hAnsi="Calibri" w:cs="Calibri"/>
        </w:rPr>
        <w:t xml:space="preserve">, </w:t>
      </w:r>
      <w:r w:rsidRPr="00E6095D">
        <w:rPr>
          <w:rFonts w:ascii="Calibri" w:hAnsi="Calibri" w:cs="Calibri"/>
        </w:rPr>
        <w:t>Joan A</w:t>
      </w:r>
      <w:r w:rsidR="00E6095D">
        <w:rPr>
          <w:rFonts w:ascii="Calibri" w:hAnsi="Calibri" w:cs="Calibri"/>
        </w:rPr>
        <w:t>.</w:t>
      </w:r>
      <w:r w:rsidRPr="00E6095D">
        <w:rPr>
          <w:rFonts w:ascii="Calibri" w:hAnsi="Calibri" w:cs="Calibri"/>
        </w:rPr>
        <w:t xml:space="preserve"> Steitz</w:t>
      </w:r>
      <w:r w:rsidRPr="00E6095D">
        <w:rPr>
          <w:rFonts w:ascii="Calibri" w:hAnsi="Calibri" w:cs="Calibri"/>
          <w:vertAlign w:val="superscript"/>
        </w:rPr>
        <w:t>2</w:t>
      </w:r>
    </w:p>
    <w:p w14:paraId="1971D304" w14:textId="77777777" w:rsidR="00282396" w:rsidRPr="00E6095D" w:rsidRDefault="00282396" w:rsidP="00E6095D">
      <w:pPr>
        <w:jc w:val="both"/>
        <w:rPr>
          <w:rFonts w:ascii="Calibri" w:hAnsi="Calibri" w:cs="Calibri"/>
        </w:rPr>
      </w:pPr>
    </w:p>
    <w:p w14:paraId="3EB8FAE6" w14:textId="7F1D7055" w:rsidR="00282396" w:rsidRPr="00E6095D" w:rsidRDefault="00282396" w:rsidP="00E6095D">
      <w:pPr>
        <w:jc w:val="both"/>
        <w:outlineLvl w:val="0"/>
        <w:rPr>
          <w:rFonts w:ascii="Calibri" w:hAnsi="Calibri" w:cs="Calibri"/>
        </w:rPr>
      </w:pPr>
      <w:r w:rsidRPr="00E6095D">
        <w:rPr>
          <w:rFonts w:ascii="Calibri" w:hAnsi="Calibri" w:cs="Calibri"/>
          <w:vertAlign w:val="superscript"/>
        </w:rPr>
        <w:t>1</w:t>
      </w:r>
      <w:r w:rsidR="00EF6D4B" w:rsidRPr="00E6095D">
        <w:rPr>
          <w:rFonts w:ascii="Calibri" w:hAnsi="Calibri" w:cs="Calibri"/>
        </w:rPr>
        <w:t>Norfolk Academy, Norfolk, Virginia</w:t>
      </w:r>
      <w:r w:rsidRPr="00E6095D">
        <w:rPr>
          <w:rFonts w:ascii="Calibri" w:hAnsi="Calibri" w:cs="Calibri"/>
        </w:rPr>
        <w:t>, USA</w:t>
      </w:r>
    </w:p>
    <w:p w14:paraId="597E171B" w14:textId="3FE31013" w:rsidR="00282396" w:rsidRPr="00E6095D" w:rsidRDefault="00282396" w:rsidP="00E6095D">
      <w:pPr>
        <w:pStyle w:val="Body"/>
        <w:jc w:val="both"/>
        <w:rPr>
          <w:rFonts w:ascii="Calibri" w:hAnsi="Calibri" w:cs="Calibri"/>
        </w:rPr>
      </w:pPr>
      <w:r w:rsidRPr="00E6095D">
        <w:rPr>
          <w:rFonts w:ascii="Calibri" w:hAnsi="Calibri" w:cs="Calibri"/>
          <w:vertAlign w:val="superscript"/>
        </w:rPr>
        <w:t>2</w:t>
      </w:r>
      <w:r w:rsidRPr="00E6095D">
        <w:rPr>
          <w:rFonts w:ascii="Calibri" w:hAnsi="Calibri" w:cs="Calibri"/>
        </w:rPr>
        <w:t>Department of Molecular Biophysics and Biochemistry, Howard Hughes Medical Institute, Yale School of Medicine, New Haven, Connecticut, USA</w:t>
      </w:r>
    </w:p>
    <w:p w14:paraId="55494092" w14:textId="77777777" w:rsidR="00282396" w:rsidRPr="00E6095D" w:rsidRDefault="00282396" w:rsidP="00E6095D">
      <w:pPr>
        <w:jc w:val="both"/>
        <w:rPr>
          <w:rFonts w:ascii="Calibri" w:hAnsi="Calibri" w:cs="Calibri"/>
        </w:rPr>
      </w:pPr>
    </w:p>
    <w:p w14:paraId="763F121A" w14:textId="77777777" w:rsidR="00282396" w:rsidRPr="00E6095D" w:rsidRDefault="00282396" w:rsidP="00E6095D">
      <w:pPr>
        <w:jc w:val="both"/>
        <w:rPr>
          <w:rFonts w:ascii="Calibri" w:hAnsi="Calibri" w:cs="Calibri"/>
          <w:b/>
        </w:rPr>
      </w:pPr>
      <w:r w:rsidRPr="00E6095D">
        <w:rPr>
          <w:rFonts w:ascii="Calibri" w:hAnsi="Calibri" w:cs="Calibri"/>
          <w:b/>
        </w:rPr>
        <w:t xml:space="preserve">Corresponding Author: </w:t>
      </w:r>
    </w:p>
    <w:p w14:paraId="48A2DEA4" w14:textId="4F199496" w:rsidR="00282396" w:rsidRPr="00E6095D" w:rsidRDefault="00282396" w:rsidP="00E6095D">
      <w:pPr>
        <w:jc w:val="both"/>
        <w:rPr>
          <w:rFonts w:ascii="Calibri" w:hAnsi="Calibri" w:cs="Calibri"/>
        </w:rPr>
      </w:pPr>
      <w:r w:rsidRPr="00E6095D">
        <w:rPr>
          <w:rFonts w:ascii="Calibri" w:hAnsi="Calibri" w:cs="Calibri"/>
        </w:rPr>
        <w:t>Joan A</w:t>
      </w:r>
      <w:r w:rsidR="00E6095D">
        <w:rPr>
          <w:rFonts w:ascii="Calibri" w:hAnsi="Calibri" w:cs="Calibri"/>
        </w:rPr>
        <w:t>.</w:t>
      </w:r>
      <w:r w:rsidRPr="00E6095D">
        <w:rPr>
          <w:rFonts w:ascii="Calibri" w:hAnsi="Calibri" w:cs="Calibri"/>
        </w:rPr>
        <w:t xml:space="preserve"> </w:t>
      </w:r>
      <w:proofErr w:type="spellStart"/>
      <w:proofErr w:type="gramStart"/>
      <w:r w:rsidRPr="00E6095D">
        <w:rPr>
          <w:rFonts w:ascii="Calibri" w:hAnsi="Calibri" w:cs="Calibri"/>
        </w:rPr>
        <w:t>Steitz</w:t>
      </w:r>
      <w:proofErr w:type="spellEnd"/>
      <w:r w:rsidRPr="00E6095D">
        <w:rPr>
          <w:rFonts w:ascii="Calibri" w:hAnsi="Calibri" w:cs="Calibri"/>
        </w:rPr>
        <w:t xml:space="preserve"> </w:t>
      </w:r>
      <w:r w:rsidR="00E6095D">
        <w:rPr>
          <w:rFonts w:ascii="Calibri" w:hAnsi="Calibri" w:cs="Calibri"/>
        </w:rPr>
        <w:t xml:space="preserve"> </w:t>
      </w:r>
      <w:r w:rsidR="00E6095D">
        <w:rPr>
          <w:rFonts w:ascii="Calibri" w:hAnsi="Calibri" w:cs="Calibri"/>
        </w:rPr>
        <w:tab/>
      </w:r>
      <w:proofErr w:type="gramEnd"/>
      <w:r w:rsidR="00E6095D">
        <w:rPr>
          <w:rFonts w:ascii="Calibri" w:hAnsi="Calibri" w:cs="Calibri"/>
        </w:rPr>
        <w:tab/>
        <w:t>(</w:t>
      </w:r>
      <w:r w:rsidRPr="00E6095D">
        <w:rPr>
          <w:rFonts w:ascii="Calibri" w:hAnsi="Calibri" w:cs="Calibri"/>
        </w:rPr>
        <w:t>jsteitz@yale.edu</w:t>
      </w:r>
      <w:r w:rsidR="00E6095D">
        <w:rPr>
          <w:rFonts w:ascii="Calibri" w:hAnsi="Calibri" w:cs="Calibri"/>
        </w:rPr>
        <w:t>)</w:t>
      </w:r>
    </w:p>
    <w:p w14:paraId="6C1753A5" w14:textId="77777777" w:rsidR="00282396" w:rsidRPr="00E6095D" w:rsidRDefault="00282396" w:rsidP="00E6095D">
      <w:pPr>
        <w:jc w:val="both"/>
        <w:rPr>
          <w:rFonts w:ascii="Calibri" w:hAnsi="Calibri" w:cs="Calibri"/>
        </w:rPr>
      </w:pPr>
    </w:p>
    <w:p w14:paraId="55F0E231" w14:textId="77777777" w:rsidR="00282396" w:rsidRPr="00E6095D" w:rsidRDefault="00282396" w:rsidP="00E6095D">
      <w:pPr>
        <w:jc w:val="both"/>
        <w:rPr>
          <w:rFonts w:ascii="Calibri" w:hAnsi="Calibri" w:cs="Calibri"/>
          <w:b/>
        </w:rPr>
      </w:pPr>
      <w:r w:rsidRPr="00E6095D">
        <w:rPr>
          <w:rFonts w:ascii="Calibri" w:hAnsi="Calibri" w:cs="Calibri"/>
          <w:b/>
        </w:rPr>
        <w:t xml:space="preserve">Email Addresses of Co-Author: </w:t>
      </w:r>
    </w:p>
    <w:p w14:paraId="15225861" w14:textId="574929BB" w:rsidR="00282396" w:rsidRPr="00E6095D" w:rsidRDefault="00282396" w:rsidP="00E6095D">
      <w:pPr>
        <w:jc w:val="both"/>
        <w:rPr>
          <w:rFonts w:ascii="Calibri" w:hAnsi="Calibri" w:cs="Calibri"/>
        </w:rPr>
      </w:pPr>
      <w:r w:rsidRPr="00E6095D">
        <w:rPr>
          <w:rFonts w:ascii="Calibri" w:hAnsi="Calibri" w:cs="Calibri"/>
        </w:rPr>
        <w:t>Tenaya K</w:t>
      </w:r>
      <w:r w:rsidR="00E6095D">
        <w:rPr>
          <w:rFonts w:ascii="Calibri" w:hAnsi="Calibri" w:cs="Calibri"/>
        </w:rPr>
        <w:t>.</w:t>
      </w:r>
      <w:r w:rsidRPr="00E6095D">
        <w:rPr>
          <w:rFonts w:ascii="Calibri" w:hAnsi="Calibri" w:cs="Calibri"/>
        </w:rPr>
        <w:t xml:space="preserve"> </w:t>
      </w:r>
      <w:proofErr w:type="spellStart"/>
      <w:r w:rsidRPr="00E6095D">
        <w:rPr>
          <w:rFonts w:ascii="Calibri" w:hAnsi="Calibri" w:cs="Calibri"/>
        </w:rPr>
        <w:t>Vallery</w:t>
      </w:r>
      <w:proofErr w:type="spellEnd"/>
      <w:r w:rsidRPr="00E6095D">
        <w:rPr>
          <w:rFonts w:ascii="Calibri" w:hAnsi="Calibri" w:cs="Calibri"/>
        </w:rPr>
        <w:tab/>
        <w:t>(tvallery@norfolkacademy.org)</w:t>
      </w:r>
    </w:p>
    <w:p w14:paraId="791F4AF1" w14:textId="77777777" w:rsidR="00DC1EDF" w:rsidRPr="00E6095D" w:rsidRDefault="00DC1EDF" w:rsidP="00E6095D">
      <w:pPr>
        <w:jc w:val="both"/>
        <w:rPr>
          <w:rFonts w:ascii="Calibri" w:hAnsi="Calibri" w:cs="Calibri"/>
        </w:rPr>
      </w:pPr>
    </w:p>
    <w:p w14:paraId="28499FCF" w14:textId="4C060F52" w:rsidR="004B3A8A" w:rsidRPr="00E6095D" w:rsidRDefault="00733B27" w:rsidP="00E6095D">
      <w:pPr>
        <w:jc w:val="both"/>
        <w:rPr>
          <w:rFonts w:ascii="Calibri" w:hAnsi="Calibri" w:cs="Calibri"/>
        </w:rPr>
      </w:pPr>
      <w:r w:rsidRPr="00E6095D">
        <w:rPr>
          <w:rFonts w:ascii="Calibri" w:hAnsi="Calibri" w:cs="Calibri"/>
          <w:b/>
        </w:rPr>
        <w:t xml:space="preserve">KEYWORDS: </w:t>
      </w:r>
    </w:p>
    <w:p w14:paraId="3DB2746F" w14:textId="11847DA1" w:rsidR="00733B27" w:rsidRPr="00E6095D" w:rsidRDefault="000B6921" w:rsidP="00E6095D">
      <w:pPr>
        <w:jc w:val="both"/>
        <w:rPr>
          <w:rFonts w:ascii="Calibri" w:hAnsi="Calibri" w:cs="Calibri"/>
        </w:rPr>
      </w:pPr>
      <w:r w:rsidRPr="00E6095D">
        <w:rPr>
          <w:rFonts w:ascii="Calibri" w:hAnsi="Calibri" w:cs="Calibri"/>
        </w:rPr>
        <w:t xml:space="preserve">RNA </w:t>
      </w:r>
      <w:r w:rsidR="00703452" w:rsidRPr="00E6095D">
        <w:rPr>
          <w:rFonts w:ascii="Calibri" w:hAnsi="Calibri" w:cs="Calibri"/>
        </w:rPr>
        <w:t>FISH</w:t>
      </w:r>
      <w:r w:rsidR="00E6095D">
        <w:rPr>
          <w:rFonts w:ascii="Calibri" w:hAnsi="Calibri" w:cs="Calibri"/>
        </w:rPr>
        <w:t>,</w:t>
      </w:r>
      <w:r w:rsidR="00733B27" w:rsidRPr="00E6095D">
        <w:rPr>
          <w:rFonts w:ascii="Calibri" w:hAnsi="Calibri" w:cs="Calibri"/>
        </w:rPr>
        <w:t xml:space="preserve"> </w:t>
      </w:r>
      <w:r w:rsidR="00EE5415" w:rsidRPr="00E6095D">
        <w:rPr>
          <w:rFonts w:ascii="Calibri" w:hAnsi="Calibri" w:cs="Calibri"/>
        </w:rPr>
        <w:t>IF</w:t>
      </w:r>
      <w:r w:rsidR="00E6095D">
        <w:rPr>
          <w:rFonts w:ascii="Calibri" w:hAnsi="Calibri" w:cs="Calibri"/>
        </w:rPr>
        <w:t>,</w:t>
      </w:r>
      <w:r w:rsidR="00733B27" w:rsidRPr="00E6095D">
        <w:rPr>
          <w:rFonts w:ascii="Calibri" w:hAnsi="Calibri" w:cs="Calibri"/>
        </w:rPr>
        <w:t xml:space="preserve"> </w:t>
      </w:r>
      <w:r w:rsidR="00703452" w:rsidRPr="00E6095D">
        <w:rPr>
          <w:rFonts w:ascii="Calibri" w:hAnsi="Calibri" w:cs="Calibri"/>
        </w:rPr>
        <w:t>herpesviruses</w:t>
      </w:r>
      <w:r w:rsidR="00E6095D">
        <w:rPr>
          <w:rFonts w:ascii="Calibri" w:hAnsi="Calibri" w:cs="Calibri"/>
        </w:rPr>
        <w:t>,</w:t>
      </w:r>
      <w:r w:rsidR="00EE5415" w:rsidRPr="00E6095D">
        <w:rPr>
          <w:rFonts w:ascii="Calibri" w:hAnsi="Calibri" w:cs="Calibri"/>
        </w:rPr>
        <w:t xml:space="preserve"> </w:t>
      </w:r>
      <w:r w:rsidR="00703452" w:rsidRPr="00E6095D">
        <w:rPr>
          <w:rFonts w:ascii="Calibri" w:hAnsi="Calibri" w:cs="Calibri"/>
        </w:rPr>
        <w:t>quantification</w:t>
      </w:r>
      <w:r w:rsidR="00E6095D">
        <w:rPr>
          <w:rFonts w:ascii="Calibri" w:hAnsi="Calibri" w:cs="Calibri"/>
        </w:rPr>
        <w:t>,</w:t>
      </w:r>
      <w:r w:rsidR="0060456E" w:rsidRPr="00E6095D">
        <w:rPr>
          <w:rFonts w:ascii="Calibri" w:hAnsi="Calibri" w:cs="Calibri"/>
        </w:rPr>
        <w:t xml:space="preserve"> nucleocytoplasmic</w:t>
      </w:r>
      <w:r w:rsidRPr="00E6095D">
        <w:rPr>
          <w:rFonts w:ascii="Calibri" w:hAnsi="Calibri" w:cs="Calibri"/>
        </w:rPr>
        <w:t xml:space="preserve"> shift</w:t>
      </w:r>
      <w:r w:rsidR="00E6095D">
        <w:rPr>
          <w:rFonts w:ascii="Calibri" w:hAnsi="Calibri" w:cs="Calibri"/>
        </w:rPr>
        <w:t>,</w:t>
      </w:r>
      <w:r w:rsidR="004B3A8A" w:rsidRPr="00E6095D">
        <w:rPr>
          <w:rFonts w:ascii="Calibri" w:hAnsi="Calibri" w:cs="Calibri"/>
        </w:rPr>
        <w:t xml:space="preserve"> </w:t>
      </w:r>
      <w:r w:rsidR="00703452" w:rsidRPr="00E6095D">
        <w:rPr>
          <w:rFonts w:ascii="Calibri" w:hAnsi="Calibri" w:cs="Calibri"/>
        </w:rPr>
        <w:t>suspension cells</w:t>
      </w:r>
      <w:r w:rsidR="00E6095D">
        <w:rPr>
          <w:rFonts w:ascii="Calibri" w:hAnsi="Calibri" w:cs="Calibri"/>
        </w:rPr>
        <w:t>,</w:t>
      </w:r>
      <w:r w:rsidR="0060456E" w:rsidRPr="00E6095D">
        <w:rPr>
          <w:rFonts w:ascii="Calibri" w:hAnsi="Calibri" w:cs="Calibri"/>
        </w:rPr>
        <w:t xml:space="preserve"> KSHV</w:t>
      </w:r>
    </w:p>
    <w:p w14:paraId="38AA992E" w14:textId="77777777" w:rsidR="00733B27" w:rsidRPr="00E6095D" w:rsidRDefault="00733B27" w:rsidP="00E6095D">
      <w:pPr>
        <w:jc w:val="both"/>
        <w:rPr>
          <w:rFonts w:ascii="Calibri" w:hAnsi="Calibri" w:cs="Calibri"/>
        </w:rPr>
      </w:pPr>
    </w:p>
    <w:p w14:paraId="73AD1ED5" w14:textId="2861D3C6" w:rsidR="004B3A8A" w:rsidRPr="00E6095D" w:rsidRDefault="00733B27" w:rsidP="00E6095D">
      <w:pPr>
        <w:jc w:val="both"/>
        <w:rPr>
          <w:rFonts w:ascii="Calibri" w:hAnsi="Calibri" w:cs="Calibri"/>
        </w:rPr>
      </w:pPr>
      <w:r w:rsidRPr="00E6095D">
        <w:rPr>
          <w:rFonts w:ascii="Calibri" w:hAnsi="Calibri" w:cs="Calibri"/>
          <w:b/>
        </w:rPr>
        <w:t xml:space="preserve">SUMMARY: </w:t>
      </w:r>
    </w:p>
    <w:p w14:paraId="03C345D8" w14:textId="121B9F8F" w:rsidR="00733B27" w:rsidRPr="00E6095D" w:rsidRDefault="00E54B8B" w:rsidP="00E6095D">
      <w:pPr>
        <w:jc w:val="both"/>
        <w:rPr>
          <w:rFonts w:ascii="Calibri" w:hAnsi="Calibri" w:cs="Calibri"/>
        </w:rPr>
      </w:pPr>
      <w:r w:rsidRPr="00E6095D">
        <w:rPr>
          <w:rFonts w:ascii="Calibri" w:hAnsi="Calibri" w:cs="Calibri"/>
        </w:rPr>
        <w:t xml:space="preserve">We describe a protocol utilizing fluorescence </w:t>
      </w:r>
      <w:r w:rsidR="00F9678D" w:rsidRPr="00F9678D">
        <w:rPr>
          <w:rFonts w:ascii="Calibri" w:hAnsi="Calibri" w:cs="Calibri"/>
        </w:rPr>
        <w:t xml:space="preserve">in situ </w:t>
      </w:r>
      <w:r w:rsidRPr="00E6095D">
        <w:rPr>
          <w:rFonts w:ascii="Calibri" w:hAnsi="Calibri" w:cs="Calibri"/>
        </w:rPr>
        <w:t xml:space="preserve">hybridization </w:t>
      </w:r>
      <w:r w:rsidR="002D5D8C" w:rsidRPr="00E6095D">
        <w:rPr>
          <w:rFonts w:ascii="Calibri" w:hAnsi="Calibri" w:cs="Calibri"/>
        </w:rPr>
        <w:t xml:space="preserve">(FISH) </w:t>
      </w:r>
      <w:r w:rsidRPr="00E6095D">
        <w:rPr>
          <w:rFonts w:ascii="Calibri" w:hAnsi="Calibri" w:cs="Calibri"/>
        </w:rPr>
        <w:t xml:space="preserve">to visualize </w:t>
      </w:r>
      <w:r w:rsidR="00BD69C3" w:rsidRPr="00E6095D">
        <w:rPr>
          <w:rFonts w:ascii="Calibri" w:hAnsi="Calibri" w:cs="Calibri"/>
        </w:rPr>
        <w:t xml:space="preserve">multiple </w:t>
      </w:r>
      <w:proofErr w:type="spellStart"/>
      <w:r w:rsidRPr="00E6095D">
        <w:rPr>
          <w:rFonts w:ascii="Calibri" w:hAnsi="Calibri" w:cs="Calibri"/>
        </w:rPr>
        <w:t>herpesviral</w:t>
      </w:r>
      <w:proofErr w:type="spellEnd"/>
      <w:r w:rsidRPr="00E6095D">
        <w:rPr>
          <w:rFonts w:ascii="Calibri" w:hAnsi="Calibri" w:cs="Calibri"/>
        </w:rPr>
        <w:t xml:space="preserve"> RNAs within </w:t>
      </w:r>
      <w:proofErr w:type="spellStart"/>
      <w:r w:rsidR="004E5677" w:rsidRPr="00E6095D">
        <w:rPr>
          <w:rFonts w:ascii="Calibri" w:hAnsi="Calibri" w:cs="Calibri"/>
        </w:rPr>
        <w:t>lytically</w:t>
      </w:r>
      <w:proofErr w:type="spellEnd"/>
      <w:r w:rsidR="004E5677" w:rsidRPr="00E6095D">
        <w:rPr>
          <w:rFonts w:ascii="Calibri" w:hAnsi="Calibri" w:cs="Calibri"/>
        </w:rPr>
        <w:t xml:space="preserve"> infected </w:t>
      </w:r>
      <w:r w:rsidR="002D5D8C" w:rsidRPr="00E6095D">
        <w:rPr>
          <w:rFonts w:ascii="Calibri" w:hAnsi="Calibri" w:cs="Calibri"/>
        </w:rPr>
        <w:t>human cells, either</w:t>
      </w:r>
      <w:r w:rsidRPr="00E6095D">
        <w:rPr>
          <w:rFonts w:ascii="Calibri" w:hAnsi="Calibri" w:cs="Calibri"/>
        </w:rPr>
        <w:t xml:space="preserve"> </w:t>
      </w:r>
      <w:r w:rsidR="00E6095D">
        <w:rPr>
          <w:rFonts w:ascii="Calibri" w:hAnsi="Calibri" w:cs="Calibri"/>
        </w:rPr>
        <w:t xml:space="preserve">in </w:t>
      </w:r>
      <w:r w:rsidR="00B43DA1" w:rsidRPr="00E6095D">
        <w:rPr>
          <w:rFonts w:ascii="Calibri" w:hAnsi="Calibri" w:cs="Calibri"/>
        </w:rPr>
        <w:t>suspension</w:t>
      </w:r>
      <w:r w:rsidRPr="00E6095D">
        <w:rPr>
          <w:rFonts w:ascii="Calibri" w:hAnsi="Calibri" w:cs="Calibri"/>
        </w:rPr>
        <w:t xml:space="preserve"> </w:t>
      </w:r>
      <w:r w:rsidR="002D5D8C" w:rsidRPr="00E6095D">
        <w:rPr>
          <w:rFonts w:ascii="Calibri" w:hAnsi="Calibri" w:cs="Calibri"/>
        </w:rPr>
        <w:t>or</w:t>
      </w:r>
      <w:r w:rsidRPr="00E6095D">
        <w:rPr>
          <w:rFonts w:ascii="Calibri" w:hAnsi="Calibri" w:cs="Calibri"/>
        </w:rPr>
        <w:t xml:space="preserve"> adherent</w:t>
      </w:r>
      <w:r w:rsidR="000A3F80" w:rsidRPr="00E6095D">
        <w:rPr>
          <w:rFonts w:ascii="Calibri" w:hAnsi="Calibri" w:cs="Calibri"/>
        </w:rPr>
        <w:t xml:space="preserve">. </w:t>
      </w:r>
      <w:r w:rsidRPr="00E6095D">
        <w:rPr>
          <w:rFonts w:ascii="Calibri" w:hAnsi="Calibri" w:cs="Calibri"/>
        </w:rPr>
        <w:t>This protocol</w:t>
      </w:r>
      <w:r w:rsidR="004E5677" w:rsidRPr="00E6095D">
        <w:rPr>
          <w:rFonts w:ascii="Calibri" w:hAnsi="Calibri" w:cs="Calibri"/>
        </w:rPr>
        <w:t xml:space="preserve"> includes quantification of fluorescence</w:t>
      </w:r>
      <w:r w:rsidR="00816F35" w:rsidRPr="00E6095D">
        <w:rPr>
          <w:rFonts w:ascii="Calibri" w:hAnsi="Calibri" w:cs="Calibri"/>
        </w:rPr>
        <w:t xml:space="preserve"> producing</w:t>
      </w:r>
      <w:r w:rsidR="004E5677" w:rsidRPr="00E6095D">
        <w:rPr>
          <w:rFonts w:ascii="Calibri" w:hAnsi="Calibri" w:cs="Calibri"/>
        </w:rPr>
        <w:t xml:space="preserve"> a nucleocytoplasmic ratio and can be extended for </w:t>
      </w:r>
      <w:r w:rsidR="00EC2B1E" w:rsidRPr="00E6095D">
        <w:rPr>
          <w:rFonts w:ascii="Calibri" w:hAnsi="Calibri" w:cs="Calibri"/>
        </w:rPr>
        <w:t xml:space="preserve">simultaneous </w:t>
      </w:r>
      <w:r w:rsidR="004E5677" w:rsidRPr="00E6095D">
        <w:rPr>
          <w:rFonts w:ascii="Calibri" w:hAnsi="Calibri" w:cs="Calibri"/>
        </w:rPr>
        <w:t>visualization of host and viral proteins</w:t>
      </w:r>
      <w:r w:rsidR="00EC2B1E" w:rsidRPr="00E6095D">
        <w:rPr>
          <w:rFonts w:ascii="Calibri" w:hAnsi="Calibri" w:cs="Calibri"/>
        </w:rPr>
        <w:t xml:space="preserve"> with immunofluorescence (IF)</w:t>
      </w:r>
      <w:r w:rsidRPr="00E6095D">
        <w:rPr>
          <w:rFonts w:ascii="Calibri" w:hAnsi="Calibri" w:cs="Calibri"/>
        </w:rPr>
        <w:t xml:space="preserve">.  </w:t>
      </w:r>
    </w:p>
    <w:p w14:paraId="06E71716" w14:textId="77777777" w:rsidR="002D5D8C" w:rsidRPr="00E6095D" w:rsidRDefault="002D5D8C" w:rsidP="00E6095D">
      <w:pPr>
        <w:jc w:val="both"/>
        <w:rPr>
          <w:rFonts w:ascii="Calibri" w:hAnsi="Calibri" w:cs="Calibri"/>
        </w:rPr>
      </w:pPr>
    </w:p>
    <w:p w14:paraId="6A6D5A8A" w14:textId="439E3B9D" w:rsidR="002D5D8C" w:rsidRPr="00E6095D" w:rsidRDefault="002D5D8C" w:rsidP="00E6095D">
      <w:pPr>
        <w:jc w:val="both"/>
        <w:outlineLvl w:val="0"/>
        <w:rPr>
          <w:rFonts w:ascii="Calibri" w:hAnsi="Calibri" w:cs="Calibri"/>
        </w:rPr>
      </w:pPr>
      <w:r w:rsidRPr="00E6095D">
        <w:rPr>
          <w:rFonts w:ascii="Calibri" w:hAnsi="Calibri" w:cs="Calibri"/>
          <w:b/>
        </w:rPr>
        <w:t>ABSTRACT:</w:t>
      </w:r>
      <w:r w:rsidRPr="00E6095D">
        <w:rPr>
          <w:rFonts w:ascii="Calibri" w:hAnsi="Calibri" w:cs="Calibri"/>
        </w:rPr>
        <w:t xml:space="preserve"> </w:t>
      </w:r>
    </w:p>
    <w:p w14:paraId="6EDB9270" w14:textId="43CCA329" w:rsidR="00F764A6" w:rsidRPr="00E6095D" w:rsidRDefault="00F566F4" w:rsidP="00E6095D">
      <w:pPr>
        <w:jc w:val="both"/>
        <w:rPr>
          <w:rFonts w:ascii="Calibri" w:hAnsi="Calibri" w:cs="Calibri"/>
        </w:rPr>
      </w:pPr>
      <w:r w:rsidRPr="00E6095D">
        <w:rPr>
          <w:rFonts w:ascii="Calibri" w:hAnsi="Calibri" w:cs="Calibri"/>
        </w:rPr>
        <w:t>Mechanistic insight arrives from careful study and quantificatio</w:t>
      </w:r>
      <w:r w:rsidR="00173D0C" w:rsidRPr="00E6095D">
        <w:rPr>
          <w:rFonts w:ascii="Calibri" w:hAnsi="Calibri" w:cs="Calibri"/>
        </w:rPr>
        <w:t xml:space="preserve">n of specific RNAs and proteins. </w:t>
      </w:r>
      <w:r w:rsidR="00816F35" w:rsidRPr="00E6095D">
        <w:rPr>
          <w:rFonts w:ascii="Calibri" w:hAnsi="Calibri" w:cs="Calibri"/>
        </w:rPr>
        <w:t>The relative locations of</w:t>
      </w:r>
      <w:r w:rsidR="005C26C0" w:rsidRPr="00E6095D">
        <w:rPr>
          <w:rFonts w:ascii="Calibri" w:hAnsi="Calibri" w:cs="Calibri"/>
        </w:rPr>
        <w:t xml:space="preserve"> these biomolecules throughout the cell at specific times can be captured with </w:t>
      </w:r>
      <w:r w:rsidR="00173D0C" w:rsidRPr="00E6095D">
        <w:rPr>
          <w:rFonts w:ascii="Calibri" w:hAnsi="Calibri" w:cs="Calibri"/>
        </w:rPr>
        <w:t>f</w:t>
      </w:r>
      <w:r w:rsidRPr="00E6095D">
        <w:rPr>
          <w:rFonts w:ascii="Calibri" w:hAnsi="Calibri" w:cs="Calibri"/>
        </w:rPr>
        <w:t xml:space="preserve">luorescence </w:t>
      </w:r>
      <w:r w:rsidR="00F9678D" w:rsidRPr="00F9678D">
        <w:rPr>
          <w:rFonts w:ascii="Calibri" w:hAnsi="Calibri" w:cs="Calibri"/>
        </w:rPr>
        <w:t xml:space="preserve">in situ </w:t>
      </w:r>
      <w:r w:rsidRPr="00E6095D">
        <w:rPr>
          <w:rFonts w:ascii="Calibri" w:hAnsi="Calibri" w:cs="Calibri"/>
        </w:rPr>
        <w:t>hybridization (FISH) and immunofluorescence (IF</w:t>
      </w:r>
      <w:r w:rsidR="005C26C0" w:rsidRPr="00E6095D">
        <w:rPr>
          <w:rFonts w:ascii="Calibri" w:hAnsi="Calibri" w:cs="Calibri"/>
        </w:rPr>
        <w:t>)</w:t>
      </w:r>
      <w:r w:rsidRPr="00E6095D">
        <w:rPr>
          <w:rFonts w:ascii="Calibri" w:hAnsi="Calibri" w:cs="Calibri"/>
        </w:rPr>
        <w:t xml:space="preserve">. </w:t>
      </w:r>
      <w:r w:rsidR="005C26C0" w:rsidRPr="00E6095D">
        <w:rPr>
          <w:rFonts w:ascii="Calibri" w:hAnsi="Calibri" w:cs="Calibri"/>
        </w:rPr>
        <w:t>During lytic herpesvirus infection, the virus hijacks the host cell to preferentially express viral genes, causing changes in cell morphology and</w:t>
      </w:r>
      <w:r w:rsidR="00BE0F44" w:rsidRPr="00E6095D">
        <w:rPr>
          <w:rFonts w:ascii="Calibri" w:hAnsi="Calibri" w:cs="Calibri"/>
        </w:rPr>
        <w:t xml:space="preserve"> behavior of biomolecules. L</w:t>
      </w:r>
      <w:r w:rsidR="005C26C0" w:rsidRPr="00E6095D">
        <w:rPr>
          <w:rFonts w:ascii="Calibri" w:hAnsi="Calibri" w:cs="Calibri"/>
        </w:rPr>
        <w:t xml:space="preserve">ytic activities are centered in nuclear factories, termed </w:t>
      </w:r>
      <w:r w:rsidR="00EF6D4B" w:rsidRPr="00E6095D">
        <w:rPr>
          <w:rFonts w:ascii="Calibri" w:hAnsi="Calibri" w:cs="Calibri"/>
        </w:rPr>
        <w:t xml:space="preserve">viral </w:t>
      </w:r>
      <w:r w:rsidR="005C26C0" w:rsidRPr="00E6095D">
        <w:rPr>
          <w:rFonts w:ascii="Calibri" w:hAnsi="Calibri" w:cs="Calibri"/>
        </w:rPr>
        <w:t xml:space="preserve">replication compartments, which are discernable only with FISH and IF. </w:t>
      </w:r>
      <w:r w:rsidRPr="00E6095D">
        <w:rPr>
          <w:rFonts w:ascii="Calibri" w:hAnsi="Calibri" w:cs="Calibri"/>
        </w:rPr>
        <w:t>Here we describe an adaptable p</w:t>
      </w:r>
      <w:r w:rsidR="00036B22" w:rsidRPr="00E6095D">
        <w:rPr>
          <w:rFonts w:ascii="Calibri" w:hAnsi="Calibri" w:cs="Calibri"/>
        </w:rPr>
        <w:t xml:space="preserve">rotocol of </w:t>
      </w:r>
      <w:r w:rsidR="00EF6D4B" w:rsidRPr="00E6095D">
        <w:rPr>
          <w:rFonts w:ascii="Calibri" w:hAnsi="Calibri" w:cs="Calibri"/>
        </w:rPr>
        <w:t xml:space="preserve">RNA </w:t>
      </w:r>
      <w:r w:rsidR="00173D0C" w:rsidRPr="00E6095D">
        <w:rPr>
          <w:rFonts w:ascii="Calibri" w:hAnsi="Calibri" w:cs="Calibri"/>
        </w:rPr>
        <w:t>FISH and IF</w:t>
      </w:r>
      <w:r w:rsidR="00036B22" w:rsidRPr="00E6095D">
        <w:rPr>
          <w:rFonts w:ascii="Calibri" w:hAnsi="Calibri" w:cs="Calibri"/>
        </w:rPr>
        <w:t xml:space="preserve"> techniques for </w:t>
      </w:r>
      <w:r w:rsidR="005C26C0" w:rsidRPr="00E6095D">
        <w:rPr>
          <w:rFonts w:ascii="Calibri" w:hAnsi="Calibri" w:cs="Calibri"/>
        </w:rPr>
        <w:t>Kaposi’s sarcoma-associated herpesvirus (</w:t>
      </w:r>
      <w:r w:rsidR="00036B22" w:rsidRPr="00E6095D">
        <w:rPr>
          <w:rFonts w:ascii="Calibri" w:hAnsi="Calibri" w:cs="Calibri"/>
        </w:rPr>
        <w:t>KSHV</w:t>
      </w:r>
      <w:r w:rsidR="005C26C0" w:rsidRPr="00E6095D">
        <w:rPr>
          <w:rFonts w:ascii="Calibri" w:hAnsi="Calibri" w:cs="Calibri"/>
        </w:rPr>
        <w:t>)</w:t>
      </w:r>
      <w:r w:rsidRPr="00E6095D">
        <w:rPr>
          <w:rFonts w:ascii="Calibri" w:hAnsi="Calibri" w:cs="Calibri"/>
        </w:rPr>
        <w:t xml:space="preserve">-infected cells, both adherent and </w:t>
      </w:r>
      <w:r w:rsidR="00E6095D">
        <w:rPr>
          <w:rFonts w:ascii="Calibri" w:hAnsi="Calibri" w:cs="Calibri"/>
        </w:rPr>
        <w:t xml:space="preserve">in </w:t>
      </w:r>
      <w:r w:rsidRPr="00E6095D">
        <w:rPr>
          <w:rFonts w:ascii="Calibri" w:hAnsi="Calibri" w:cs="Calibri"/>
        </w:rPr>
        <w:t xml:space="preserve">suspension. The method </w:t>
      </w:r>
      <w:r w:rsidR="00036B22" w:rsidRPr="00E6095D">
        <w:rPr>
          <w:rFonts w:ascii="Calibri" w:hAnsi="Calibri" w:cs="Calibri"/>
        </w:rPr>
        <w:t xml:space="preserve">includes steps for </w:t>
      </w:r>
      <w:r w:rsidR="00BE0F44" w:rsidRPr="00E6095D">
        <w:rPr>
          <w:rFonts w:ascii="Calibri" w:hAnsi="Calibri" w:cs="Calibri"/>
        </w:rPr>
        <w:t xml:space="preserve">the </w:t>
      </w:r>
      <w:r w:rsidR="00036B22" w:rsidRPr="00E6095D">
        <w:rPr>
          <w:rFonts w:ascii="Calibri" w:hAnsi="Calibri" w:cs="Calibri"/>
        </w:rPr>
        <w:t>development</w:t>
      </w:r>
      <w:r w:rsidR="00173D0C" w:rsidRPr="00E6095D">
        <w:rPr>
          <w:rFonts w:ascii="Calibri" w:hAnsi="Calibri" w:cs="Calibri"/>
        </w:rPr>
        <w:t xml:space="preserve"> of </w:t>
      </w:r>
      <w:r w:rsidR="00BE0F44" w:rsidRPr="00E6095D">
        <w:rPr>
          <w:rFonts w:ascii="Calibri" w:hAnsi="Calibri" w:cs="Calibri"/>
        </w:rPr>
        <w:t xml:space="preserve">specific </w:t>
      </w:r>
      <w:r w:rsidR="00173D0C" w:rsidRPr="00E6095D">
        <w:rPr>
          <w:rFonts w:ascii="Calibri" w:hAnsi="Calibri" w:cs="Calibri"/>
        </w:rPr>
        <w:t>anti-sense oligonucleotides</w:t>
      </w:r>
      <w:r w:rsidR="00036B22" w:rsidRPr="00E6095D">
        <w:rPr>
          <w:rFonts w:ascii="Calibri" w:hAnsi="Calibri" w:cs="Calibri"/>
        </w:rPr>
        <w:t xml:space="preserve">, double </w:t>
      </w:r>
      <w:r w:rsidR="000B6921" w:rsidRPr="00E6095D">
        <w:rPr>
          <w:rFonts w:ascii="Calibri" w:hAnsi="Calibri" w:cs="Calibri"/>
        </w:rPr>
        <w:t xml:space="preserve">RNA </w:t>
      </w:r>
      <w:r w:rsidR="00036B22" w:rsidRPr="00E6095D">
        <w:rPr>
          <w:rFonts w:ascii="Calibri" w:hAnsi="Calibri" w:cs="Calibri"/>
        </w:rPr>
        <w:t xml:space="preserve">FISH, </w:t>
      </w:r>
      <w:r w:rsidR="000B6921" w:rsidRPr="00E6095D">
        <w:rPr>
          <w:rFonts w:ascii="Calibri" w:hAnsi="Calibri" w:cs="Calibri"/>
        </w:rPr>
        <w:t xml:space="preserve">RNA </w:t>
      </w:r>
      <w:r w:rsidR="00036B22" w:rsidRPr="00E6095D">
        <w:rPr>
          <w:rFonts w:ascii="Calibri" w:hAnsi="Calibri" w:cs="Calibri"/>
        </w:rPr>
        <w:t xml:space="preserve">FISH with </w:t>
      </w:r>
      <w:r w:rsidR="00ED0661" w:rsidRPr="00E6095D">
        <w:rPr>
          <w:rFonts w:ascii="Calibri" w:hAnsi="Calibri" w:cs="Calibri"/>
        </w:rPr>
        <w:t xml:space="preserve">IF, and </w:t>
      </w:r>
      <w:r w:rsidR="00173D0C" w:rsidRPr="00E6095D">
        <w:rPr>
          <w:rFonts w:ascii="Calibri" w:hAnsi="Calibri" w:cs="Calibri"/>
        </w:rPr>
        <w:t xml:space="preserve">quantitative calculations of fluorescence intensities. </w:t>
      </w:r>
      <w:r w:rsidR="00036B22" w:rsidRPr="00E6095D">
        <w:rPr>
          <w:rFonts w:ascii="Calibri" w:hAnsi="Calibri" w:cs="Calibri"/>
        </w:rPr>
        <w:t>This protocol has been successfully appl</w:t>
      </w:r>
      <w:r w:rsidR="00BE0F44" w:rsidRPr="00E6095D">
        <w:rPr>
          <w:rFonts w:ascii="Calibri" w:hAnsi="Calibri" w:cs="Calibri"/>
        </w:rPr>
        <w:t>ied to multiple cell types, un</w:t>
      </w:r>
      <w:r w:rsidR="00036B22" w:rsidRPr="00E6095D">
        <w:rPr>
          <w:rFonts w:ascii="Calibri" w:hAnsi="Calibri" w:cs="Calibri"/>
        </w:rPr>
        <w:t>i</w:t>
      </w:r>
      <w:r w:rsidR="00173D0C" w:rsidRPr="00E6095D">
        <w:rPr>
          <w:rFonts w:ascii="Calibri" w:hAnsi="Calibri" w:cs="Calibri"/>
        </w:rPr>
        <w:t>nfected cells, latent cells,</w:t>
      </w:r>
      <w:r w:rsidR="00036B22" w:rsidRPr="00E6095D">
        <w:rPr>
          <w:rFonts w:ascii="Calibri" w:hAnsi="Calibri" w:cs="Calibri"/>
        </w:rPr>
        <w:t xml:space="preserve"> lytic cells</w:t>
      </w:r>
      <w:r w:rsidR="00173D0C" w:rsidRPr="00E6095D">
        <w:rPr>
          <w:rFonts w:ascii="Calibri" w:hAnsi="Calibri" w:cs="Calibri"/>
        </w:rPr>
        <w:t xml:space="preserve">, time-courses, and cells treated with inhibitors </w:t>
      </w:r>
      <w:r w:rsidR="00036B22" w:rsidRPr="00E6095D">
        <w:rPr>
          <w:rFonts w:ascii="Calibri" w:hAnsi="Calibri" w:cs="Calibri"/>
        </w:rPr>
        <w:t>to analyze the spatiotemporal activities of specific RNAs and proteins from both the</w:t>
      </w:r>
      <w:r w:rsidR="005C26C0" w:rsidRPr="00E6095D">
        <w:rPr>
          <w:rFonts w:ascii="Calibri" w:hAnsi="Calibri" w:cs="Calibri"/>
        </w:rPr>
        <w:t xml:space="preserve"> human host a</w:t>
      </w:r>
      <w:r w:rsidR="000B6921" w:rsidRPr="00E6095D">
        <w:rPr>
          <w:rFonts w:ascii="Calibri" w:hAnsi="Calibri" w:cs="Calibri"/>
        </w:rPr>
        <w:t xml:space="preserve">nd KSHV. </w:t>
      </w:r>
    </w:p>
    <w:p w14:paraId="0B10C458" w14:textId="77777777" w:rsidR="00846A8F" w:rsidRPr="00E6095D" w:rsidRDefault="00846A8F" w:rsidP="00E6095D">
      <w:pPr>
        <w:jc w:val="both"/>
        <w:rPr>
          <w:rFonts w:ascii="Calibri" w:hAnsi="Calibri" w:cs="Calibri"/>
        </w:rPr>
      </w:pPr>
    </w:p>
    <w:p w14:paraId="5B7ACBAB" w14:textId="6FC715DA" w:rsidR="004762AE" w:rsidRPr="00E6095D" w:rsidRDefault="00320F72" w:rsidP="00E6095D">
      <w:pPr>
        <w:jc w:val="both"/>
        <w:outlineLvl w:val="0"/>
        <w:rPr>
          <w:rFonts w:ascii="Calibri" w:hAnsi="Calibri" w:cs="Calibri"/>
        </w:rPr>
      </w:pPr>
      <w:r w:rsidRPr="00E6095D">
        <w:rPr>
          <w:rFonts w:ascii="Calibri" w:hAnsi="Calibri" w:cs="Calibri"/>
          <w:b/>
        </w:rPr>
        <w:t>INTRODUCTION:</w:t>
      </w:r>
      <w:r w:rsidR="004762AE" w:rsidRPr="00E6095D">
        <w:rPr>
          <w:rFonts w:ascii="Calibri" w:hAnsi="Calibri" w:cs="Calibri"/>
          <w:b/>
        </w:rPr>
        <w:t xml:space="preserve"> </w:t>
      </w:r>
    </w:p>
    <w:p w14:paraId="6D301C65" w14:textId="1586B1C6" w:rsidR="002B0869" w:rsidRPr="00E6095D" w:rsidRDefault="005941EF" w:rsidP="00E6095D">
      <w:pPr>
        <w:jc w:val="both"/>
        <w:rPr>
          <w:rFonts w:ascii="Calibri" w:hAnsi="Calibri" w:cs="Calibri"/>
        </w:rPr>
      </w:pPr>
      <w:r w:rsidRPr="00E6095D">
        <w:rPr>
          <w:rFonts w:ascii="Calibri" w:hAnsi="Calibri" w:cs="Calibri"/>
        </w:rPr>
        <w:t>In their lytic (active) phase, herpesviruses hijack the host cell, causing changes in cell morphology and localization of biological molecules</w:t>
      </w:r>
      <w:r w:rsidR="000D1329" w:rsidRPr="00E6095D">
        <w:rPr>
          <w:rFonts w:ascii="Calibri" w:hAnsi="Calibri" w:cs="Calibri"/>
        </w:rPr>
        <w:t>, to produce virions</w:t>
      </w:r>
      <w:r w:rsidRPr="00E6095D">
        <w:rPr>
          <w:rFonts w:ascii="Calibri" w:hAnsi="Calibri" w:cs="Calibri"/>
        </w:rPr>
        <w:t xml:space="preserve">. </w:t>
      </w:r>
      <w:r w:rsidR="002B0869" w:rsidRPr="00E6095D">
        <w:rPr>
          <w:rFonts w:ascii="Calibri" w:hAnsi="Calibri" w:cs="Calibri"/>
        </w:rPr>
        <w:t xml:space="preserve">The base of operations is the nucleus, </w:t>
      </w:r>
      <w:r w:rsidR="002B0869" w:rsidRPr="00E6095D">
        <w:rPr>
          <w:rFonts w:ascii="Calibri" w:hAnsi="Calibri" w:cs="Calibri"/>
        </w:rPr>
        <w:lastRenderedPageBreak/>
        <w:t xml:space="preserve">where the double stranded DNA viral genome is replicated and packaged into </w:t>
      </w:r>
      <w:r w:rsidR="00A12883" w:rsidRPr="00E6095D">
        <w:rPr>
          <w:rFonts w:ascii="Calibri" w:hAnsi="Calibri" w:cs="Calibri"/>
        </w:rPr>
        <w:t xml:space="preserve">a </w:t>
      </w:r>
      <w:r w:rsidR="002B0869" w:rsidRPr="00E6095D">
        <w:rPr>
          <w:rFonts w:ascii="Calibri" w:hAnsi="Calibri" w:cs="Calibri"/>
        </w:rPr>
        <w:t xml:space="preserve">protein </w:t>
      </w:r>
      <w:r w:rsidR="00A12883" w:rsidRPr="00E6095D">
        <w:rPr>
          <w:rFonts w:ascii="Calibri" w:hAnsi="Calibri" w:cs="Calibri"/>
        </w:rPr>
        <w:t>shell</w:t>
      </w:r>
      <w:r w:rsidR="00742736" w:rsidRPr="00E6095D">
        <w:rPr>
          <w:rFonts w:ascii="Calibri" w:hAnsi="Calibri" w:cs="Calibri"/>
        </w:rPr>
        <w:t>, called a capsid</w:t>
      </w:r>
      <w:r w:rsidR="00313B52" w:rsidRPr="00E6095D">
        <w:rPr>
          <w:rFonts w:ascii="Calibri" w:hAnsi="Calibri" w:cs="Calibri"/>
          <w:vertAlign w:val="superscript"/>
        </w:rPr>
        <w:fldChar w:fldCharType="begin"/>
      </w:r>
      <w:r w:rsidR="005600C7" w:rsidRPr="00E6095D">
        <w:rPr>
          <w:rFonts w:ascii="Calibri" w:hAnsi="Calibri" w:cs="Calibri"/>
          <w:vertAlign w:val="superscript"/>
        </w:rPr>
        <w:instrText xml:space="preserve"> ADDIN EN.CITE &lt;EndNote&gt;&lt;Cite&gt;&lt;Author&gt;Amen&lt;/Author&gt;&lt;Year&gt;2011&lt;/Year&gt;&lt;IDText&gt;Packaging of Non-Coding RNAs into Herpesvirus Virions: Comparisons to Coding RNAs&lt;/IDText&gt;&lt;DisplayText&gt;&lt;style face="superscript"&gt;1&lt;/style&gt;&lt;/DisplayText&gt;&lt;record&gt;&lt;keywords&gt;&lt;keyword&gt;herpesvirus&lt;/keyword&gt;&lt;keyword&gt;virion&lt;/keyword&gt;&lt;/keywords&gt;&lt;urls&gt;&lt;related-urls&gt;&lt;url&gt;https://www.ncbi.nlm.nih.gov/pubmed/22303375&lt;/url&gt;&lt;/related-urls&gt;&lt;/urls&gt;&lt;isbn&gt;1664-8021 (Electronic)&amp;#xD;1664-8021 (Linking)&lt;/isbn&gt;&lt;custom2&gt;PMC3268634&lt;/custom2&gt;&lt;titles&gt;&lt;title&gt;Packaging of Non-Coding RNAs into Herpesvirus Virions: Comparisons to Coding RNAs&lt;/title&gt;&lt;secondary-title&gt;Front Genet&lt;/secondary-title&gt;&lt;/titles&gt;&lt;pages&gt;81&lt;/pages&gt;&lt;contributors&gt;&lt;authors&gt;&lt;author&gt;Amen, M. A.&lt;/author&gt;&lt;author&gt;Griffiths, A.&lt;/author&gt;&lt;/authors&gt;&lt;/contributors&gt;&lt;added-date format="utc"&gt;1501175755&lt;/added-date&gt;&lt;ref-type name="Journal Article"&gt;17&lt;/ref-type&gt;&lt;auth-address&gt;Department of Virology and Immunology, Texas Biomedical Research Institute San Antonio, TX, USA.&lt;/auth-address&gt;&lt;dates&gt;&lt;year&gt;2011&lt;/year&gt;&lt;/dates&gt;&lt;rec-number&gt;12&lt;/rec-number&gt;&lt;last-updated-date format="utc"&gt;1501175755&lt;/last-updated-date&gt;&lt;accession-num&gt;22303375&lt;/accession-num&gt;&lt;electronic-resource-num&gt;10.3389/fgene.2011.00081&lt;/electronic-resource-num&gt;&lt;volume&gt;2&lt;/volume&gt;&lt;/record&gt;&lt;/Cite&gt;&lt;/EndNote&gt;</w:instrText>
      </w:r>
      <w:r w:rsidR="00313B52" w:rsidRPr="00E6095D">
        <w:rPr>
          <w:rFonts w:ascii="Calibri" w:hAnsi="Calibri" w:cs="Calibri"/>
          <w:vertAlign w:val="superscript"/>
        </w:rPr>
        <w:fldChar w:fldCharType="separate"/>
      </w:r>
      <w:r w:rsidR="005600C7" w:rsidRPr="00E6095D">
        <w:rPr>
          <w:rFonts w:ascii="Calibri" w:hAnsi="Calibri" w:cs="Calibri"/>
          <w:noProof/>
          <w:vertAlign w:val="superscript"/>
        </w:rPr>
        <w:t>1</w:t>
      </w:r>
      <w:r w:rsidR="00313B52" w:rsidRPr="00E6095D">
        <w:rPr>
          <w:rFonts w:ascii="Calibri" w:hAnsi="Calibri" w:cs="Calibri"/>
          <w:vertAlign w:val="superscript"/>
        </w:rPr>
        <w:fldChar w:fldCharType="end"/>
      </w:r>
      <w:r w:rsidR="00742736" w:rsidRPr="00E6095D">
        <w:rPr>
          <w:rFonts w:ascii="Calibri" w:hAnsi="Calibri" w:cs="Calibri"/>
        </w:rPr>
        <w:t>.</w:t>
      </w:r>
      <w:r w:rsidR="00A12883" w:rsidRPr="00E6095D">
        <w:rPr>
          <w:rFonts w:ascii="Calibri" w:hAnsi="Calibri" w:cs="Calibri"/>
        </w:rPr>
        <w:t xml:space="preserve"> To </w:t>
      </w:r>
      <w:r w:rsidR="000D1329" w:rsidRPr="00E6095D">
        <w:rPr>
          <w:rFonts w:ascii="Calibri" w:hAnsi="Calibri" w:cs="Calibri"/>
        </w:rPr>
        <w:t>begin</w:t>
      </w:r>
      <w:r w:rsidR="00A12883" w:rsidRPr="00E6095D">
        <w:rPr>
          <w:rFonts w:ascii="Calibri" w:hAnsi="Calibri" w:cs="Calibri"/>
        </w:rPr>
        <w:t xml:space="preserve">, the virus expresses its own </w:t>
      </w:r>
      <w:r w:rsidR="00742736" w:rsidRPr="00E6095D">
        <w:rPr>
          <w:rFonts w:ascii="Calibri" w:hAnsi="Calibri" w:cs="Calibri"/>
        </w:rPr>
        <w:t>proteins, hijacking host machinery and preventing expressi</w:t>
      </w:r>
      <w:r w:rsidR="00A12883" w:rsidRPr="00E6095D">
        <w:rPr>
          <w:rFonts w:ascii="Calibri" w:hAnsi="Calibri" w:cs="Calibri"/>
        </w:rPr>
        <w:t>on</w:t>
      </w:r>
      <w:r w:rsidR="000D1329" w:rsidRPr="00E6095D">
        <w:rPr>
          <w:rFonts w:ascii="Calibri" w:hAnsi="Calibri" w:cs="Calibri"/>
        </w:rPr>
        <w:t xml:space="preserve"> of non-essential host genes, a</w:t>
      </w:r>
      <w:r w:rsidR="00A12883" w:rsidRPr="00E6095D">
        <w:rPr>
          <w:rFonts w:ascii="Calibri" w:hAnsi="Calibri" w:cs="Calibri"/>
        </w:rPr>
        <w:t xml:space="preserve"> process termed the host shutoff effect</w:t>
      </w:r>
      <w:r w:rsidR="00742736" w:rsidRPr="00E6095D">
        <w:rPr>
          <w:rFonts w:ascii="Calibri" w:hAnsi="Calibri" w:cs="Calibri"/>
        </w:rPr>
        <w:t xml:space="preserve">. </w:t>
      </w:r>
      <w:r w:rsidR="000D1329" w:rsidRPr="00E6095D">
        <w:rPr>
          <w:rFonts w:ascii="Calibri" w:hAnsi="Calibri" w:cs="Calibri"/>
        </w:rPr>
        <w:t>Th</w:t>
      </w:r>
      <w:r w:rsidR="00EF6D4B" w:rsidRPr="00E6095D">
        <w:rPr>
          <w:rFonts w:ascii="Calibri" w:hAnsi="Calibri" w:cs="Calibri"/>
        </w:rPr>
        <w:t>e majority of th</w:t>
      </w:r>
      <w:r w:rsidR="000D1329" w:rsidRPr="00E6095D">
        <w:rPr>
          <w:rFonts w:ascii="Calibri" w:hAnsi="Calibri" w:cs="Calibri"/>
        </w:rPr>
        <w:t>is</w:t>
      </w:r>
      <w:r w:rsidR="00742736" w:rsidRPr="00E6095D">
        <w:rPr>
          <w:rFonts w:ascii="Calibri" w:hAnsi="Calibri" w:cs="Calibri"/>
        </w:rPr>
        <w:t xml:space="preserve"> activity is localized to specific </w:t>
      </w:r>
      <w:r w:rsidR="00E6095D" w:rsidRPr="00E6095D">
        <w:rPr>
          <w:rFonts w:ascii="Calibri" w:hAnsi="Calibri" w:cs="Calibri"/>
        </w:rPr>
        <w:t xml:space="preserve">4′,6-diamidino-2-phenylindole </w:t>
      </w:r>
      <w:r w:rsidR="00E6095D">
        <w:rPr>
          <w:rFonts w:ascii="Calibri" w:hAnsi="Calibri" w:cs="Calibri"/>
        </w:rPr>
        <w:t>(</w:t>
      </w:r>
      <w:r w:rsidR="00742736" w:rsidRPr="00E6095D">
        <w:rPr>
          <w:rFonts w:ascii="Calibri" w:hAnsi="Calibri" w:cs="Calibri"/>
        </w:rPr>
        <w:t>DAPI</w:t>
      </w:r>
      <w:r w:rsidR="00E6095D">
        <w:rPr>
          <w:rFonts w:ascii="Calibri" w:hAnsi="Calibri" w:cs="Calibri"/>
        </w:rPr>
        <w:t>)</w:t>
      </w:r>
      <w:r w:rsidR="00742736" w:rsidRPr="00E6095D">
        <w:rPr>
          <w:rFonts w:ascii="Calibri" w:hAnsi="Calibri" w:cs="Calibri"/>
        </w:rPr>
        <w:t xml:space="preserve">-free </w:t>
      </w:r>
      <w:r w:rsidR="00A12883" w:rsidRPr="00E6095D">
        <w:rPr>
          <w:rFonts w:ascii="Calibri" w:hAnsi="Calibri" w:cs="Calibri"/>
        </w:rPr>
        <w:t xml:space="preserve">nuclear </w:t>
      </w:r>
      <w:r w:rsidR="00742736" w:rsidRPr="00E6095D">
        <w:rPr>
          <w:rFonts w:ascii="Calibri" w:hAnsi="Calibri" w:cs="Calibri"/>
        </w:rPr>
        <w:t>regions called viral replication compartments,</w:t>
      </w:r>
      <w:r w:rsidR="00F764A6" w:rsidRPr="00E6095D">
        <w:rPr>
          <w:rFonts w:ascii="Calibri" w:hAnsi="Calibri" w:cs="Calibri"/>
        </w:rPr>
        <w:t xml:space="preserve"> comprised</w:t>
      </w:r>
      <w:r w:rsidR="00742736" w:rsidRPr="00E6095D">
        <w:rPr>
          <w:rFonts w:ascii="Calibri" w:hAnsi="Calibri" w:cs="Calibri"/>
        </w:rPr>
        <w:t xml:space="preserve"> of both host and viral proteins</w:t>
      </w:r>
      <w:r w:rsidR="00A12883" w:rsidRPr="00E6095D">
        <w:rPr>
          <w:rFonts w:ascii="Calibri" w:hAnsi="Calibri" w:cs="Calibri"/>
        </w:rPr>
        <w:t>, RNAs, and viral DNA</w:t>
      </w:r>
      <w:r w:rsidR="009B5BCD" w:rsidRPr="00E6095D">
        <w:rPr>
          <w:rFonts w:ascii="Calibri" w:hAnsi="Calibri" w:cs="Calibri"/>
          <w:vertAlign w:val="superscript"/>
        </w:rPr>
        <w:fldChar w:fldCharType="begin"/>
      </w:r>
      <w:r w:rsidR="005600C7" w:rsidRPr="00E6095D">
        <w:rPr>
          <w:rFonts w:ascii="Calibri" w:hAnsi="Calibri" w:cs="Calibri"/>
          <w:vertAlign w:val="superscript"/>
        </w:rPr>
        <w:instrText xml:space="preserve"> ADDIN EN.CITE &lt;EndNote&gt;&lt;Cite&gt;&lt;Author&gt;Schmid&lt;/Author&gt;&lt;Year&gt;2014&lt;/Year&gt;&lt;IDText&gt;DNA virus replication compartments&lt;/IDText&gt;&lt;DisplayText&gt;&lt;style face="superscript"&gt;2&lt;/style&gt;&lt;/DisplayText&gt;&lt;record&gt;&lt;dates&gt;&lt;pub-dates&gt;&lt;date&gt;Feb&lt;/date&gt;&lt;/pub-dates&gt;&lt;year&gt;2014&lt;/year&gt;&lt;/dates&gt;&lt;keywords&gt;&lt;keyword&gt;Animals&lt;/keyword&gt;&lt;keyword&gt;Cell Nucleus/*virology&lt;/keyword&gt;&lt;keyword&gt;Cytoplasm/*virology&lt;/keyword&gt;&lt;keyword&gt;DNA Viruses/classification/genetics/*physiology&lt;/keyword&gt;&lt;keyword&gt;Humans&lt;/keyword&gt;&lt;keyword&gt;Virus Diseases/*virology&lt;/keyword&gt;&lt;keyword&gt;*Virus Replication&lt;/keyword&gt;&lt;/keywords&gt;&lt;urls&gt;&lt;related-urls&gt;&lt;url&gt;https://www.ncbi.nlm.nih.gov/pubmed/24257611&lt;/url&gt;&lt;/related-urls&gt;&lt;/urls&gt;&lt;isbn&gt;1098-5514 (Electronic)&amp;#xD;0022-538X (Linking)&lt;/isbn&gt;&lt;custom2&gt;PMC3911613&lt;/custom2&gt;&lt;titles&gt;&lt;title&gt;DNA virus replication compartments&lt;/title&gt;&lt;secondary-title&gt;J Virol&lt;/secondary-title&gt;&lt;/titles&gt;&lt;pages&gt;1404-20&lt;/pages&gt;&lt;number&gt;3&lt;/number&gt;&lt;contributors&gt;&lt;authors&gt;&lt;author&gt;Schmid, M.&lt;/author&gt;&lt;author&gt;Speiseder, T.&lt;/author&gt;&lt;author&gt;Dobner, T.&lt;/author&gt;&lt;author&gt;Gonzalez, R. A.&lt;/author&gt;&lt;/authors&gt;&lt;/contributors&gt;&lt;added-date format="utc"&gt;1501175756&lt;/added-date&gt;&lt;ref-type name="Journal Article"&gt;17&lt;/ref-type&gt;&lt;auth-address&gt;Heinrich Pette Institute, Leibniz Institute for Experimental Virology, Hamburg, Germany.&lt;/auth-address&gt;&lt;rec-number&gt;24&lt;/rec-number&gt;&lt;last-updated-date format="utc"&gt;1501175756&lt;/last-updated-date&gt;&lt;accession-num&gt;24257611&lt;/accession-num&gt;&lt;electronic-resource-num&gt;10.1128/JVI.02046-13&lt;/electronic-resource-num&gt;&lt;volume&gt;88&lt;/volume&gt;&lt;/record&gt;&lt;/Cite&gt;&lt;/EndNote&gt;</w:instrText>
      </w:r>
      <w:r w:rsidR="009B5BCD" w:rsidRPr="00E6095D">
        <w:rPr>
          <w:rFonts w:ascii="Calibri" w:hAnsi="Calibri" w:cs="Calibri"/>
          <w:vertAlign w:val="superscript"/>
        </w:rPr>
        <w:fldChar w:fldCharType="separate"/>
      </w:r>
      <w:r w:rsidR="005600C7" w:rsidRPr="00E6095D">
        <w:rPr>
          <w:rFonts w:ascii="Calibri" w:hAnsi="Calibri" w:cs="Calibri"/>
          <w:noProof/>
          <w:vertAlign w:val="superscript"/>
        </w:rPr>
        <w:t>2</w:t>
      </w:r>
      <w:r w:rsidR="009B5BCD" w:rsidRPr="00E6095D">
        <w:rPr>
          <w:rFonts w:ascii="Calibri" w:hAnsi="Calibri" w:cs="Calibri"/>
          <w:vertAlign w:val="superscript"/>
        </w:rPr>
        <w:fldChar w:fldCharType="end"/>
      </w:r>
      <w:r w:rsidR="00742736" w:rsidRPr="00E6095D">
        <w:rPr>
          <w:rFonts w:ascii="Calibri" w:hAnsi="Calibri" w:cs="Calibri"/>
        </w:rPr>
        <w:t>. The cell</w:t>
      </w:r>
      <w:r w:rsidR="00A12883" w:rsidRPr="00E6095D">
        <w:rPr>
          <w:rFonts w:ascii="Calibri" w:hAnsi="Calibri" w:cs="Calibri"/>
        </w:rPr>
        <w:t xml:space="preserve"> is overhauled</w:t>
      </w:r>
      <w:r w:rsidR="00742736" w:rsidRPr="00E6095D">
        <w:rPr>
          <w:rFonts w:ascii="Calibri" w:hAnsi="Calibri" w:cs="Calibri"/>
        </w:rPr>
        <w:t xml:space="preserve"> to provide space and resources for the replication compartments and thus</w:t>
      </w:r>
      <w:r w:rsidR="00F764A6" w:rsidRPr="00E6095D">
        <w:rPr>
          <w:rFonts w:ascii="Calibri" w:hAnsi="Calibri" w:cs="Calibri"/>
        </w:rPr>
        <w:t xml:space="preserve"> assembly of </w:t>
      </w:r>
      <w:r w:rsidR="00A12883" w:rsidRPr="00E6095D">
        <w:rPr>
          <w:rFonts w:ascii="Calibri" w:hAnsi="Calibri" w:cs="Calibri"/>
        </w:rPr>
        <w:t>viral capsid</w:t>
      </w:r>
      <w:r w:rsidR="00F764A6" w:rsidRPr="00E6095D">
        <w:rPr>
          <w:rFonts w:ascii="Calibri" w:hAnsi="Calibri" w:cs="Calibri"/>
        </w:rPr>
        <w:t>s</w:t>
      </w:r>
      <w:r w:rsidR="00742736" w:rsidRPr="00E6095D">
        <w:rPr>
          <w:rFonts w:ascii="Calibri" w:hAnsi="Calibri" w:cs="Calibri"/>
        </w:rPr>
        <w:t xml:space="preserve">. Once the capsid exits the nucleus, </w:t>
      </w:r>
      <w:r w:rsidR="00A12883" w:rsidRPr="00E6095D">
        <w:rPr>
          <w:rFonts w:ascii="Calibri" w:hAnsi="Calibri" w:cs="Calibri"/>
        </w:rPr>
        <w:t>how the capsid is</w:t>
      </w:r>
      <w:r w:rsidR="00742736" w:rsidRPr="00E6095D">
        <w:rPr>
          <w:rFonts w:ascii="Calibri" w:hAnsi="Calibri" w:cs="Calibri"/>
        </w:rPr>
        <w:t xml:space="preserve"> enveloped in the cytoplasm </w:t>
      </w:r>
      <w:r w:rsidR="000D1329" w:rsidRPr="00E6095D">
        <w:rPr>
          <w:rFonts w:ascii="Calibri" w:hAnsi="Calibri" w:cs="Calibri"/>
        </w:rPr>
        <w:t xml:space="preserve">to produce a membrane-bound viral particle, also known as a virion, is </w:t>
      </w:r>
      <w:r w:rsidR="00742736" w:rsidRPr="00E6095D">
        <w:rPr>
          <w:rFonts w:ascii="Calibri" w:hAnsi="Calibri" w:cs="Calibri"/>
        </w:rPr>
        <w:t>unclear</w:t>
      </w:r>
      <w:r w:rsidR="00A12883" w:rsidRPr="00E6095D">
        <w:rPr>
          <w:rFonts w:ascii="Calibri" w:hAnsi="Calibri" w:cs="Calibri"/>
        </w:rPr>
        <w:t>.</w:t>
      </w:r>
      <w:r w:rsidR="00742736" w:rsidRPr="00E6095D">
        <w:rPr>
          <w:rFonts w:ascii="Calibri" w:hAnsi="Calibri" w:cs="Calibri"/>
        </w:rPr>
        <w:t xml:space="preserve"> </w:t>
      </w:r>
      <w:r w:rsidR="002B0869" w:rsidRPr="00E6095D">
        <w:rPr>
          <w:rFonts w:ascii="Calibri" w:hAnsi="Calibri" w:cs="Calibri"/>
        </w:rPr>
        <w:t>Understanding of the localization</w:t>
      </w:r>
      <w:r w:rsidR="000D1329" w:rsidRPr="00E6095D">
        <w:rPr>
          <w:rFonts w:ascii="Calibri" w:hAnsi="Calibri" w:cs="Calibri"/>
        </w:rPr>
        <w:t xml:space="preserve"> and spatial shifts</w:t>
      </w:r>
      <w:r w:rsidR="002B0869" w:rsidRPr="00E6095D">
        <w:rPr>
          <w:rFonts w:ascii="Calibri" w:hAnsi="Calibri" w:cs="Calibri"/>
        </w:rPr>
        <w:t xml:space="preserve"> of both host and vir</w:t>
      </w:r>
      <w:r w:rsidR="00742736" w:rsidRPr="00E6095D">
        <w:rPr>
          <w:rFonts w:ascii="Calibri" w:hAnsi="Calibri" w:cs="Calibri"/>
        </w:rPr>
        <w:t xml:space="preserve">al biomolecules </w:t>
      </w:r>
      <w:r w:rsidR="00A12883" w:rsidRPr="00E6095D">
        <w:rPr>
          <w:rFonts w:ascii="Calibri" w:hAnsi="Calibri" w:cs="Calibri"/>
        </w:rPr>
        <w:t xml:space="preserve">during </w:t>
      </w:r>
      <w:r w:rsidR="000B6921" w:rsidRPr="00E6095D">
        <w:rPr>
          <w:rFonts w:ascii="Calibri" w:hAnsi="Calibri" w:cs="Calibri"/>
        </w:rPr>
        <w:t>the lytic phase</w:t>
      </w:r>
      <w:r w:rsidR="002B0869" w:rsidRPr="00E6095D">
        <w:rPr>
          <w:rFonts w:ascii="Calibri" w:hAnsi="Calibri" w:cs="Calibri"/>
        </w:rPr>
        <w:t xml:space="preserve"> provide</w:t>
      </w:r>
      <w:r w:rsidR="00742736" w:rsidRPr="00E6095D">
        <w:rPr>
          <w:rFonts w:ascii="Calibri" w:hAnsi="Calibri" w:cs="Calibri"/>
        </w:rPr>
        <w:t>s</w:t>
      </w:r>
      <w:r w:rsidR="002B0869" w:rsidRPr="00E6095D">
        <w:rPr>
          <w:rFonts w:ascii="Calibri" w:hAnsi="Calibri" w:cs="Calibri"/>
        </w:rPr>
        <w:t xml:space="preserve"> </w:t>
      </w:r>
      <w:r w:rsidR="00742736" w:rsidRPr="00E6095D">
        <w:rPr>
          <w:rFonts w:ascii="Calibri" w:hAnsi="Calibri" w:cs="Calibri"/>
        </w:rPr>
        <w:t xml:space="preserve">deeper </w:t>
      </w:r>
      <w:r w:rsidR="002B0869" w:rsidRPr="00E6095D">
        <w:rPr>
          <w:rFonts w:ascii="Calibri" w:hAnsi="Calibri" w:cs="Calibri"/>
        </w:rPr>
        <w:t xml:space="preserve">mechanistic insight into the </w:t>
      </w:r>
      <w:r w:rsidR="00EF6D4B" w:rsidRPr="00E6095D">
        <w:rPr>
          <w:rFonts w:ascii="Calibri" w:hAnsi="Calibri" w:cs="Calibri"/>
        </w:rPr>
        <w:t xml:space="preserve">arrangement of the replication compartment, </w:t>
      </w:r>
      <w:r w:rsidR="00742736" w:rsidRPr="00E6095D">
        <w:rPr>
          <w:rFonts w:ascii="Calibri" w:hAnsi="Calibri" w:cs="Calibri"/>
        </w:rPr>
        <w:t>host shutoff</w:t>
      </w:r>
      <w:r w:rsidR="000D1329" w:rsidRPr="00E6095D">
        <w:rPr>
          <w:rFonts w:ascii="Calibri" w:hAnsi="Calibri" w:cs="Calibri"/>
        </w:rPr>
        <w:t xml:space="preserve"> effect</w:t>
      </w:r>
      <w:r w:rsidR="00F764A6" w:rsidRPr="00E6095D">
        <w:rPr>
          <w:rFonts w:ascii="Calibri" w:hAnsi="Calibri" w:cs="Calibri"/>
        </w:rPr>
        <w:t>, the virion-</w:t>
      </w:r>
      <w:r w:rsidR="002B0869" w:rsidRPr="00E6095D">
        <w:rPr>
          <w:rFonts w:ascii="Calibri" w:hAnsi="Calibri" w:cs="Calibri"/>
        </w:rPr>
        <w:t xml:space="preserve">egress pathway, and </w:t>
      </w:r>
      <w:r w:rsidR="00742736" w:rsidRPr="00E6095D">
        <w:rPr>
          <w:rFonts w:ascii="Calibri" w:hAnsi="Calibri" w:cs="Calibri"/>
        </w:rPr>
        <w:t xml:space="preserve">other processes related to </w:t>
      </w:r>
      <w:proofErr w:type="spellStart"/>
      <w:r w:rsidR="00742736" w:rsidRPr="00E6095D">
        <w:rPr>
          <w:rFonts w:ascii="Calibri" w:hAnsi="Calibri" w:cs="Calibri"/>
        </w:rPr>
        <w:t>herpesviral</w:t>
      </w:r>
      <w:proofErr w:type="spellEnd"/>
      <w:r w:rsidR="00742736" w:rsidRPr="00E6095D">
        <w:rPr>
          <w:rFonts w:ascii="Calibri" w:hAnsi="Calibri" w:cs="Calibri"/>
        </w:rPr>
        <w:t xml:space="preserve"> infection and replication</w:t>
      </w:r>
      <w:r w:rsidR="002B0869" w:rsidRPr="00E6095D">
        <w:rPr>
          <w:rFonts w:ascii="Calibri" w:hAnsi="Calibri" w:cs="Calibri"/>
        </w:rPr>
        <w:t xml:space="preserve">. </w:t>
      </w:r>
    </w:p>
    <w:p w14:paraId="43F9C38B" w14:textId="77777777" w:rsidR="002B0869" w:rsidRPr="00E6095D" w:rsidRDefault="002B0869" w:rsidP="00E6095D">
      <w:pPr>
        <w:jc w:val="both"/>
        <w:rPr>
          <w:rFonts w:ascii="Calibri" w:hAnsi="Calibri" w:cs="Calibri"/>
        </w:rPr>
      </w:pPr>
    </w:p>
    <w:p w14:paraId="51CBAD76" w14:textId="2D22BD5D" w:rsidR="00DC40DF" w:rsidRPr="00E6095D" w:rsidRDefault="005941EF" w:rsidP="00E6095D">
      <w:pPr>
        <w:jc w:val="both"/>
        <w:rPr>
          <w:rFonts w:ascii="Calibri" w:hAnsi="Calibri" w:cs="Calibri"/>
        </w:rPr>
      </w:pPr>
      <w:r w:rsidRPr="00E6095D">
        <w:rPr>
          <w:rFonts w:ascii="Calibri" w:hAnsi="Calibri" w:cs="Calibri"/>
        </w:rPr>
        <w:t>Currently the best method to detect and study these changes is the visualization</w:t>
      </w:r>
      <w:r w:rsidR="000B6921" w:rsidRPr="00E6095D">
        <w:rPr>
          <w:rFonts w:ascii="Calibri" w:hAnsi="Calibri" w:cs="Calibri"/>
        </w:rPr>
        <w:t xml:space="preserve"> of proteins and RNAs</w:t>
      </w:r>
      <w:r w:rsidRPr="00E6095D">
        <w:rPr>
          <w:rFonts w:ascii="Calibri" w:hAnsi="Calibri" w:cs="Calibri"/>
        </w:rPr>
        <w:t xml:space="preserve"> </w:t>
      </w:r>
      <w:r w:rsidR="000D1329" w:rsidRPr="00E6095D">
        <w:rPr>
          <w:rFonts w:ascii="Calibri" w:hAnsi="Calibri" w:cs="Calibri"/>
        </w:rPr>
        <w:t xml:space="preserve">in infected cells </w:t>
      </w:r>
      <w:r w:rsidRPr="00E6095D">
        <w:rPr>
          <w:rFonts w:ascii="Calibri" w:hAnsi="Calibri" w:cs="Calibri"/>
        </w:rPr>
        <w:t>with</w:t>
      </w:r>
      <w:r w:rsidR="002B0869" w:rsidRPr="00E6095D">
        <w:rPr>
          <w:rFonts w:ascii="Calibri" w:hAnsi="Calibri" w:cs="Calibri"/>
        </w:rPr>
        <w:t xml:space="preserve"> </w:t>
      </w:r>
      <w:r w:rsidR="00742736" w:rsidRPr="00E6095D">
        <w:rPr>
          <w:rFonts w:ascii="Calibri" w:hAnsi="Calibri" w:cs="Calibri"/>
        </w:rPr>
        <w:t xml:space="preserve">immunofluorescence (IF) and fluorescent </w:t>
      </w:r>
      <w:r w:rsidR="00F9678D" w:rsidRPr="00F9678D">
        <w:rPr>
          <w:rFonts w:ascii="Calibri" w:hAnsi="Calibri" w:cs="Calibri"/>
        </w:rPr>
        <w:t xml:space="preserve">in situ </w:t>
      </w:r>
      <w:r w:rsidR="00742736" w:rsidRPr="00B52074">
        <w:rPr>
          <w:rFonts w:ascii="Calibri" w:hAnsi="Calibri" w:cs="Calibri"/>
        </w:rPr>
        <w:t>hybridization</w:t>
      </w:r>
      <w:r w:rsidR="00742736" w:rsidRPr="00E6095D">
        <w:rPr>
          <w:rFonts w:ascii="Calibri" w:hAnsi="Calibri" w:cs="Calibri"/>
        </w:rPr>
        <w:t xml:space="preserve"> (FISH)</w:t>
      </w:r>
      <w:r w:rsidR="00F764A6" w:rsidRPr="00E6095D">
        <w:rPr>
          <w:rFonts w:ascii="Calibri" w:hAnsi="Calibri" w:cs="Calibri"/>
        </w:rPr>
        <w:t>,</w:t>
      </w:r>
      <w:r w:rsidR="00742736" w:rsidRPr="00E6095D">
        <w:rPr>
          <w:rFonts w:ascii="Calibri" w:hAnsi="Calibri" w:cs="Calibri"/>
        </w:rPr>
        <w:t xml:space="preserve"> </w:t>
      </w:r>
      <w:r w:rsidR="000D1329" w:rsidRPr="00E6095D">
        <w:rPr>
          <w:rFonts w:ascii="Calibri" w:hAnsi="Calibri" w:cs="Calibri"/>
        </w:rPr>
        <w:t>respectively</w:t>
      </w:r>
      <w:r w:rsidRPr="00E6095D">
        <w:rPr>
          <w:rFonts w:ascii="Calibri" w:hAnsi="Calibri" w:cs="Calibri"/>
        </w:rPr>
        <w:t>.</w:t>
      </w:r>
      <w:r w:rsidR="00742736" w:rsidRPr="00E6095D">
        <w:rPr>
          <w:rFonts w:ascii="Calibri" w:hAnsi="Calibri" w:cs="Calibri"/>
        </w:rPr>
        <w:t xml:space="preserve"> </w:t>
      </w:r>
      <w:r w:rsidR="00F764A6" w:rsidRPr="00E6095D">
        <w:rPr>
          <w:rFonts w:ascii="Calibri" w:hAnsi="Calibri" w:cs="Calibri"/>
        </w:rPr>
        <w:t>U</w:t>
      </w:r>
      <w:r w:rsidR="000B6921" w:rsidRPr="00E6095D">
        <w:rPr>
          <w:rFonts w:ascii="Calibri" w:hAnsi="Calibri" w:cs="Calibri"/>
        </w:rPr>
        <w:t>se of a time-</w:t>
      </w:r>
      <w:r w:rsidR="002B0869" w:rsidRPr="00E6095D">
        <w:rPr>
          <w:rFonts w:ascii="Calibri" w:hAnsi="Calibri" w:cs="Calibri"/>
        </w:rPr>
        <w:t xml:space="preserve">course with </w:t>
      </w:r>
      <w:r w:rsidR="00742736" w:rsidRPr="00E6095D">
        <w:rPr>
          <w:rFonts w:ascii="Calibri" w:hAnsi="Calibri" w:cs="Calibri"/>
        </w:rPr>
        <w:t xml:space="preserve">these techniques </w:t>
      </w:r>
      <w:r w:rsidR="00196CEF" w:rsidRPr="00E6095D">
        <w:rPr>
          <w:rFonts w:ascii="Calibri" w:hAnsi="Calibri" w:cs="Calibri"/>
        </w:rPr>
        <w:t>reveals the localization of biomolecules at key points of the lytic phase</w:t>
      </w:r>
      <w:r w:rsidR="000D1329" w:rsidRPr="00E6095D">
        <w:rPr>
          <w:rFonts w:ascii="Calibri" w:hAnsi="Calibri" w:cs="Calibri"/>
        </w:rPr>
        <w:t xml:space="preserve"> or simply, spatiotemporal data</w:t>
      </w:r>
      <w:r w:rsidR="000B6921" w:rsidRPr="00E6095D">
        <w:rPr>
          <w:rFonts w:ascii="Calibri" w:hAnsi="Calibri" w:cs="Calibri"/>
        </w:rPr>
        <w:t xml:space="preserve">. FISH and IF complement other </w:t>
      </w:r>
      <w:r w:rsidR="000D1329" w:rsidRPr="00E6095D">
        <w:rPr>
          <w:rFonts w:ascii="Calibri" w:hAnsi="Calibri" w:cs="Calibri"/>
        </w:rPr>
        <w:t xml:space="preserve">biochemical </w:t>
      </w:r>
      <w:r w:rsidR="00196CEF" w:rsidRPr="00E6095D">
        <w:rPr>
          <w:rFonts w:ascii="Calibri" w:hAnsi="Calibri" w:cs="Calibri"/>
        </w:rPr>
        <w:t>techniques</w:t>
      </w:r>
      <w:r w:rsidR="000D1329" w:rsidRPr="00E6095D">
        <w:rPr>
          <w:rFonts w:ascii="Calibri" w:hAnsi="Calibri" w:cs="Calibri"/>
        </w:rPr>
        <w:t xml:space="preserve">, </w:t>
      </w:r>
      <w:r w:rsidR="00426AA0" w:rsidRPr="00E6095D">
        <w:rPr>
          <w:rFonts w:ascii="Calibri" w:hAnsi="Calibri" w:cs="Calibri"/>
        </w:rPr>
        <w:t>such as inhibition of a cellular process (e.g.</w:t>
      </w:r>
      <w:r w:rsidR="00B52074">
        <w:rPr>
          <w:rFonts w:ascii="Calibri" w:hAnsi="Calibri" w:cs="Calibri"/>
        </w:rPr>
        <w:t xml:space="preserve">, </w:t>
      </w:r>
      <w:r w:rsidR="00426AA0" w:rsidRPr="00E6095D">
        <w:rPr>
          <w:rFonts w:ascii="Calibri" w:hAnsi="Calibri" w:cs="Calibri"/>
        </w:rPr>
        <w:t xml:space="preserve">inhibition of viral DNA replication), </w:t>
      </w:r>
      <w:r w:rsidR="00196CEF" w:rsidRPr="00E6095D">
        <w:rPr>
          <w:rFonts w:ascii="Calibri" w:hAnsi="Calibri" w:cs="Calibri"/>
        </w:rPr>
        <w:t>RT-qPCR</w:t>
      </w:r>
      <w:r w:rsidR="00E927AD" w:rsidRPr="00E6095D">
        <w:rPr>
          <w:rFonts w:ascii="Calibri" w:hAnsi="Calibri" w:cs="Calibri"/>
        </w:rPr>
        <w:t xml:space="preserve"> (real-time polymerase chain reaction)</w:t>
      </w:r>
      <w:r w:rsidR="00196CEF" w:rsidRPr="00E6095D">
        <w:rPr>
          <w:rFonts w:ascii="Calibri" w:hAnsi="Calibri" w:cs="Calibri"/>
        </w:rPr>
        <w:t xml:space="preserve">, RNA sequencing, </w:t>
      </w:r>
      <w:r w:rsidR="000D1329" w:rsidRPr="00E6095D">
        <w:rPr>
          <w:rFonts w:ascii="Calibri" w:hAnsi="Calibri" w:cs="Calibri"/>
        </w:rPr>
        <w:t>Northern blots, mass spec</w:t>
      </w:r>
      <w:r w:rsidR="00B52074">
        <w:rPr>
          <w:rFonts w:ascii="Calibri" w:hAnsi="Calibri" w:cs="Calibri"/>
        </w:rPr>
        <w:t>trometry</w:t>
      </w:r>
      <w:r w:rsidR="000D1329" w:rsidRPr="00E6095D">
        <w:rPr>
          <w:rFonts w:ascii="Calibri" w:hAnsi="Calibri" w:cs="Calibri"/>
        </w:rPr>
        <w:t>, western blotting, and analysis of viral DNA production</w:t>
      </w:r>
      <w:r w:rsidR="00196CEF" w:rsidRPr="00E6095D">
        <w:rPr>
          <w:rFonts w:ascii="Calibri" w:hAnsi="Calibri" w:cs="Calibri"/>
        </w:rPr>
        <w:t xml:space="preserve">, that may provide </w:t>
      </w:r>
      <w:r w:rsidR="00B52074">
        <w:rPr>
          <w:rFonts w:ascii="Calibri" w:hAnsi="Calibri" w:cs="Calibri"/>
        </w:rPr>
        <w:t xml:space="preserve">a </w:t>
      </w:r>
      <w:r w:rsidR="00196CEF" w:rsidRPr="00E6095D">
        <w:rPr>
          <w:rFonts w:ascii="Calibri" w:hAnsi="Calibri" w:cs="Calibri"/>
        </w:rPr>
        <w:t>more global picture of cellular activities.</w:t>
      </w:r>
    </w:p>
    <w:p w14:paraId="278C1482" w14:textId="77777777" w:rsidR="00DC40DF" w:rsidRPr="00E6095D" w:rsidRDefault="00DC40DF" w:rsidP="00E6095D">
      <w:pPr>
        <w:jc w:val="both"/>
        <w:rPr>
          <w:rFonts w:ascii="Calibri" w:hAnsi="Calibri" w:cs="Calibri"/>
        </w:rPr>
      </w:pPr>
    </w:p>
    <w:p w14:paraId="5185AFB1" w14:textId="271B4864" w:rsidR="00FB64FC" w:rsidRPr="00E6095D" w:rsidRDefault="00196CEF" w:rsidP="00E6095D">
      <w:pPr>
        <w:jc w:val="both"/>
        <w:rPr>
          <w:rFonts w:ascii="Calibri" w:hAnsi="Calibri" w:cs="Calibri"/>
        </w:rPr>
      </w:pPr>
      <w:r w:rsidRPr="00E6095D">
        <w:rPr>
          <w:rFonts w:ascii="Calibri" w:hAnsi="Calibri" w:cs="Calibri"/>
        </w:rPr>
        <w:t>We developed RNA FISH strategies to examine the RNA products from specific genes and a</w:t>
      </w:r>
      <w:r w:rsidR="0060456E" w:rsidRPr="00E6095D">
        <w:rPr>
          <w:rFonts w:ascii="Calibri" w:hAnsi="Calibri" w:cs="Calibri"/>
        </w:rPr>
        <w:t xml:space="preserve"> computational analysis</w:t>
      </w:r>
      <w:r w:rsidRPr="00E6095D">
        <w:rPr>
          <w:rFonts w:ascii="Calibri" w:hAnsi="Calibri" w:cs="Calibri"/>
        </w:rPr>
        <w:t xml:space="preserve"> that </w:t>
      </w:r>
      <w:r w:rsidR="00ED0661" w:rsidRPr="00E6095D">
        <w:rPr>
          <w:rFonts w:ascii="Calibri" w:hAnsi="Calibri" w:cs="Calibri"/>
        </w:rPr>
        <w:t xml:space="preserve">quantitatively </w:t>
      </w:r>
      <w:r w:rsidRPr="00E6095D">
        <w:rPr>
          <w:rFonts w:ascii="Calibri" w:hAnsi="Calibri" w:cs="Calibri"/>
        </w:rPr>
        <w:t xml:space="preserve">calculates the nucleocytoplasmic ratio </w:t>
      </w:r>
      <w:r w:rsidR="00400F08" w:rsidRPr="00E6095D">
        <w:rPr>
          <w:rFonts w:ascii="Calibri" w:hAnsi="Calibri" w:cs="Calibri"/>
        </w:rPr>
        <w:t>of</w:t>
      </w:r>
      <w:r w:rsidRPr="00E6095D">
        <w:rPr>
          <w:rFonts w:ascii="Calibri" w:hAnsi="Calibri" w:cs="Calibri"/>
        </w:rPr>
        <w:t xml:space="preserve"> a specific gene </w:t>
      </w:r>
      <w:r w:rsidR="0060456E" w:rsidRPr="00E6095D">
        <w:rPr>
          <w:rFonts w:ascii="Calibri" w:hAnsi="Calibri" w:cs="Calibri"/>
        </w:rPr>
        <w:t>product</w:t>
      </w:r>
      <w:r w:rsidR="00ED0661" w:rsidRPr="00E6095D">
        <w:rPr>
          <w:rFonts w:ascii="Calibri" w:hAnsi="Calibri" w:cs="Calibri"/>
        </w:rPr>
        <w:t xml:space="preserve">. </w:t>
      </w:r>
      <w:r w:rsidRPr="00E6095D">
        <w:rPr>
          <w:rFonts w:ascii="Calibri" w:hAnsi="Calibri" w:cs="Calibri"/>
        </w:rPr>
        <w:t>The sample preparation</w:t>
      </w:r>
      <w:r w:rsidR="009B6C38" w:rsidRPr="00E6095D">
        <w:rPr>
          <w:rFonts w:ascii="Calibri" w:hAnsi="Calibri" w:cs="Calibri"/>
        </w:rPr>
        <w:t xml:space="preserve">, modified from earlier publications by </w:t>
      </w:r>
      <w:proofErr w:type="spellStart"/>
      <w:r w:rsidR="000F12C4" w:rsidRPr="00E6095D">
        <w:rPr>
          <w:rFonts w:ascii="Calibri" w:hAnsi="Calibri" w:cs="Calibri"/>
        </w:rPr>
        <w:t>Steitz</w:t>
      </w:r>
      <w:proofErr w:type="spellEnd"/>
      <w:r w:rsidR="000929B1" w:rsidRPr="00E6095D">
        <w:rPr>
          <w:rFonts w:ascii="Calibri" w:hAnsi="Calibri" w:cs="Calibri"/>
        </w:rPr>
        <w:t xml:space="preserve"> and colleagues</w:t>
      </w:r>
      <w:r w:rsidR="009B5BCD" w:rsidRPr="00E6095D">
        <w:rPr>
          <w:rFonts w:ascii="Calibri" w:hAnsi="Calibri" w:cs="Calibri"/>
        </w:rPr>
        <w:fldChar w:fldCharType="begin">
          <w:fldData xml:space="preserve">PEVuZE5vdGU+PENpdGU+PEF1dGhvcj5QYXdsaWNraTwvQXV0aG9yPjxZZWFyPjIwMDg8L1llYXI+
PElEVGV4dD5QcmltYXJ5IG1pY3JvUk5BIHRyYW5zY3JpcHQgcmV0ZW50aW9uIGF0IHNpdGVzIG9m
IHRyYW5zY3JpcHRpb24gbGVhZHMgdG8gZW5oYW5jZWQgbWljcm9STkEgcHJvZHVjdGlvbjwvSURU
ZXh0PjxEaXNwbGF5VGV4dD48c3R5bGUgZmFjZT0ic3VwZXJzY3JpcHQiPjMsNDwvc3R5bGU+PC9E
aXNwbGF5VGV4dD48cmVjb3JkPjxkYXRlcz48cHViLWRhdGVzPjxkYXRlPkp1bCAxNDwvZGF0ZT48
L3B1Yi1kYXRlcz48eWVhcj4yMDA4PC95ZWFyPjwvZGF0ZXM+PGtleXdvcmRzPjxrZXl3b3JkPkNo
cm9tYXRpbi9nZW5ldGljczwva2V5d29yZD48a2V5d29yZD5FeG9ucy9nZW5ldGljczwva2V5d29y
ZD48a2V5d29yZD5IZUxhIENlbGxzPC9rZXl3b3JkPjxrZXl3b3JkPkh1bWFuczwva2V5d29yZD48
a2V5d29yZD5JbnRyb25zL2dlbmV0aWNzPC9rZXl3b3JkPjxrZXl3b3JkPk1pY3JvUk5Bcy8qYmlv
c3ludGhlc2lzLypnZW5ldGljczwva2V5d29yZD48a2V5d29yZD5OdWNsZWFyIFByb3RlaW5zL21l
dGFib2xpc208L2tleXdvcmQ+PGtleXdvcmQ+UG9seWFkZW55bGF0aW9uPC9rZXl3b3JkPjxrZXl3
b3JkPlJOQSBQb2x5bWVyYXNlIElJSS9tZXRhYm9saXNtPC9rZXl3b3JkPjxrZXl3b3JkPlJOQSBQ
cm9jZXNzaW5nLCBQb3N0LVRyYW5zY3JpcHRpb25hbDwva2V5d29yZD48a2V5d29yZD5STkEgVHJh
bnNwb3J0PC9rZXl3b3JkPjxrZXl3b3JkPlJOQSwgTWVzc2VuZ2VyL2dlbmV0aWNzL21ldGFib2xp
c208L2tleXdvcmQ+PGtleXdvcmQ+Uk5BLCBWaXJhbC9nZW5ldGljczwva2V5d29yZD48a2V5d29y
ZD5SZWd1bGF0b3J5IFNlcXVlbmNlcywgTnVjbGVpYyBBY2lkL2dlbmV0aWNzPC9rZXl3b3JkPjxr
ZXl3b3JkPlJpYm9udWNsZW9wcm90ZWlucy9tZXRhYm9saXNtPC9rZXl3b3JkPjxrZXl3b3JkPlNl
cXVlbmNlIERlbGV0aW9uPC9rZXl3b3JkPjxrZXl3b3JkPlNlcmluZS1BcmdpbmluZSBTcGxpY2lu
ZyBGYWN0b3JzPC9rZXl3b3JkPjxrZXl3b3JkPlN1YmNlbGx1bGFyIEZyYWN0aW9uczwva2V5d29y
ZD48a2V5d29yZD4qVHJhbnNjcmlwdGlvbiwgR2VuZXRpYzwva2V5d29yZD48a2V5d29yZD5tUk5B
IENsZWF2YWdlIGFuZCBQb2x5YWRlbnlsYXRpb24gRmFjdG9ycy9tZXRhYm9saXNtPC9rZXl3b3Jk
Pjwva2V5d29yZHM+PHVybHM+PHJlbGF0ZWQtdXJscz48dXJsPmh0dHBzOi8vd3d3Lm5jYmkubmxt
Lm5paC5nb3YvcHVibWVkLzE4NjI1ODQzPC91cmw+PC9yZWxhdGVkLXVybHM+PC91cmxzPjxpc2Ju
PjE1NDAtODE0MCAoRWxlY3Ryb25pYykmI3hEOzAwMjEtOTUyNSAoTGlua2luZyk8L2lzYm4+PGN1
c3RvbTI+UE1DMjQ0Nzg5OTwvY3VzdG9tMj48dGl0bGVzPjx0aXRsZT5QcmltYXJ5IG1pY3JvUk5B
IHRyYW5zY3JpcHQgcmV0ZW50aW9uIGF0IHNpdGVzIG9mIHRyYW5zY3JpcHRpb24gbGVhZHMgdG8g
ZW5oYW5jZWQgbWljcm9STkEgcHJvZHVjdGlvbjwvdGl0bGU+PHNlY29uZGFyeS10aXRsZT5KIENl
bGwgQmlvbDwvc2Vjb25kYXJ5LXRpdGxlPjwvdGl0bGVzPjxwYWdlcz42MS03NjwvcGFnZXM+PG51
bWJlcj4xPC9udW1iZXI+PGNvbnRyaWJ1dG9ycz48YXV0aG9ycz48YXV0aG9yPlBhd2xpY2tpLCBK
LiBNLjwvYXV0aG9yPjxhdXRob3I+U3RlaXR6LCBKLiBBLjwvYXV0aG9yPjwvYXV0aG9ycz48L2Nv
bnRyaWJ1dG9ycz48YWRkZWQtZGF0ZSBmb3JtYXQ9InV0YyI+MTUwMTE3NTc1NTwvYWRkZWQtZGF0
ZT48cmVmLXR5cGUgbmFtZT0iSm91cm5hbCBBcnRpY2xlIj4xNzwvcmVmLXR5cGU+PGF1dGgtYWRk
cmVzcz5EZXBhcnRtZW50IG9mIFBoYXJtYWNvbG9neSwgSG93YXJkIEh1Z2hlcyBNZWRpY2FsIElu
c3RpdHV0ZSwgWWFsZSBVbml2ZXJzaXR5IFNjaG9vbCBvZiBNZWRpY2luZSwgTmV3IEhhdmVuLCBD
VCAwNjUzNiwgVVNBLjwvYXV0aC1hZGRyZXNzPjxyZWMtbnVtYmVyPjE5PC9yZWMtbnVtYmVyPjxs
YXN0LXVwZGF0ZWQtZGF0ZSBmb3JtYXQ9InV0YyI+MTUwMTE3NTc1NTwvbGFzdC11cGRhdGVkLWRh
dGU+PGFjY2Vzc2lvbi1udW0+MTg2MjU4NDM8L2FjY2Vzc2lvbi1udW0+PGVsZWN0cm9uaWMtcmVz
b3VyY2UtbnVtPjEwLjEwODMvamNiLjIwMDgwMzExMTwvZWxlY3Ryb25pYy1yZXNvdXJjZS1udW0+
PHZvbHVtZT4xODI8L3ZvbHVtZT48L3JlY29yZD48L0NpdGU+PENpdGU+PEF1dGhvcj5Cb3JhaDwv
QXV0aG9yPjxZZWFyPjIwMTE8L1llYXI+PElEVGV4dD5BIHZpcmFsIG51Y2xlYXIgbm9uY29kaW5n
IFJOQSBiaW5kcyByZS1sb2NhbGl6ZWQgcG9seShBKSBiaW5kaW5nIHByb3RlaW4gYW5kIGlzIHJl
cXVpcmVkIGZvciBsYXRlIEtTSFYgZ2VuZSBleHByZXNzaW9uPC9JRFRleHQ+PHJlY29yZD48ZGF0
ZXM+PHB1Yi1kYXRlcz48ZGF0ZT5PY3Q8L2RhdGU+PC9wdWItZGF0ZXM+PHllYXI+MjAxMTwveWVh
cj48L2RhdGVzPjxrZXl3b3Jkcz48a2V5d29yZD5DZWxsIExpbmU8L2tleXdvcmQ+PGtleXdvcmQ+
Q2VsbCBOdWNsZXVzL21ldGFib2xpc208L2tleXdvcmQ+PGtleXdvcmQ+KkdlbmUgRXhwcmVzc2lv
biBSZWd1bGF0aW9uLCBWaXJhbDwva2V5d29yZD48a2V5d29yZD5IRUsyOTMgQ2VsbHM8L2tleXdv
cmQ+PGtleXdvcmQ+SGVycGVzdmlydXMgOCwgSHVtYW4vKmdlbmV0aWNzLyptZXRhYm9saXNtPC9r
ZXl3b3JkPjxrZXl3b3JkPkh1bWFuczwva2V5d29yZD48a2V5d29yZD5Qb2x5IEEvbWV0YWJvbGlz
bTwva2V5d29yZD48a2V5d29yZD5Qb2x5KEEpLUJpbmRpbmcgUHJvdGVpbiBJLyptZXRhYm9saXNt
PC9rZXl3b3JkPjxrZXl3b3JkPlJOQSBJbnRlcmZlcmVuY2U8L2tleXdvcmQ+PGtleXdvcmQ+Uk5B
LCBNZXNzZW5nZXIvbWV0YWJvbGlzbTwva2V5d29yZD48a2V5d29yZD5STkEsIFNtYWxsIEludGVy
ZmVyaW5nPC9rZXl3b3JkPjxrZXl3b3JkPlJOQSwgVW50cmFuc2xhdGVkLyptZXRhYm9saXNtPC9r
ZXl3b3JkPjxrZXl3b3JkPlJOQSwgVmlyYWwvZ2VuZXRpY3MvKm1ldGFib2xpc208L2tleXdvcmQ+
PGtleXdvcmQ+Umlib251Y2xlYXNlIEgvbWV0YWJvbGlzbTwva2V5d29yZD48a2V5d29yZD5TT1gg
VHJhbnNjcmlwdGlvbiBGYWN0b3JzPC9rZXl3b3JkPjxrZXl3b3JkPlZpcnVzIFJlcGxpY2F0aW9u
PC9rZXl3b3JkPjwva2V5d29yZHM+PHVybHM+PHJlbGF0ZWQtdXJscz48dXJsPmh0dHBzOi8vd3d3
Lm5jYmkubmxtLm5paC5nb3YvcHVibWVkLzIyMDIyMjY4PC91cmw+PC9yZWxhdGVkLXVybHM+PC91
cmxzPjxpc2JuPjE1NTMtNzM3NCAoRWxlY3Ryb25pYykmI3hEOzE1NTMtNzM2NiAoTGlua2luZyk8
L2lzYm4+PGN1c3RvbTI+UE1DMzE5Mjg0OTwvY3VzdG9tMj48dGl0bGVzPjx0aXRsZT5BIHZpcmFs
IG51Y2xlYXIgbm9uY29kaW5nIFJOQSBiaW5kcyByZS1sb2NhbGl6ZWQgcG9seShBKSBiaW5kaW5n
IHByb3RlaW4gYW5kIGlzIHJlcXVpcmVkIGZvciBsYXRlIEtTSFYgZ2VuZSBleHByZXNzaW9uPC90
aXRsZT48c2Vjb25kYXJ5LXRpdGxlPlBMb1MgUGF0aG9nPC9zZWNvbmRhcnktdGl0bGU+PC90aXRs
ZXM+PHBhZ2VzPmUxMDAyMzAwPC9wYWdlcz48bnVtYmVyPjEwPC9udW1iZXI+PGNvbnRyaWJ1dG9y
cz48YXV0aG9ycz48YXV0aG9yPkJvcmFoLCBTLjwvYXV0aG9yPjxhdXRob3I+RGFycmljYXJyZXJl
LCBOLjwvYXV0aG9yPjxhdXRob3I+RGFybmVsbCwgQS48L2F1dGhvcj48YXV0aG9yPk15b3VuZywg
Si48L2F1dGhvcj48YXV0aG9yPlN0ZWl0eiwgSi4gQS48L2F1dGhvcj48L2F1dGhvcnM+PC9jb250
cmlidXRvcnM+PGFkZGVkLWRhdGUgZm9ybWF0PSJ1dGMiPjE1MjIxMjU5ODc8L2FkZGVkLWRhdGU+
PHJlZi10eXBlIG5hbWU9IkpvdXJuYWwgQXJ0aWNsZSI+MTc8L3JlZi10eXBlPjxhdXRoLWFkZHJl
c3M+RGVwYXJ0bWVudCBvZiBNb2xlY3VsYXIgQmlvcGh5c2ljcyBhbmQgQmlvY2hlbWlzdHJ5LCBI
b3dhcmQgSHVnaGVzIE1lZGljYWwgSW5zdGl0dXRlLCBZYWxlIFVuaXZlcnNpdHksIE5ldyBIYXZl
biwgQ29ubmVjdGljdXQsIFVuaXRlZCBTdGF0ZXMgb2YgQW1lcmljYS48L2F1dGgtYWRkcmVzcz48
cmVjLW51bWJlcj42MjwvcmVjLW51bWJlcj48bGFzdC11cGRhdGVkLWRhdGUgZm9ybWF0PSJ1dGMi
PjE1MjIxMjU5ODc8L2xhc3QtdXBkYXRlZC1kYXRlPjxhY2Nlc3Npb24tbnVtPjIyMDIyMjY4PC9h
Y2Nlc3Npb24tbnVtPjxlbGVjdHJvbmljLXJlc291cmNlLW51bT4xMC4xMzcxL2pvdXJuYWwucHBh
dC4xMDAyMzAwPC9lbGVjdHJvbmljLXJlc291cmNlLW51bT48dm9sdW1lPjc8L3ZvbHVtZT48L3Jl
Y29yZD48L0NpdGU+PC9FbmROb3RlPgB=
</w:fldData>
        </w:fldChar>
      </w:r>
      <w:r w:rsidR="005600C7" w:rsidRPr="00E6095D">
        <w:rPr>
          <w:rFonts w:ascii="Calibri" w:hAnsi="Calibri" w:cs="Calibri"/>
        </w:rPr>
        <w:instrText xml:space="preserve"> ADDIN EN.CITE </w:instrText>
      </w:r>
      <w:r w:rsidR="005600C7" w:rsidRPr="00E6095D">
        <w:rPr>
          <w:rFonts w:ascii="Calibri" w:hAnsi="Calibri" w:cs="Calibri"/>
        </w:rPr>
        <w:fldChar w:fldCharType="begin">
          <w:fldData xml:space="preserve">PEVuZE5vdGU+PENpdGU+PEF1dGhvcj5QYXdsaWNraTwvQXV0aG9yPjxZZWFyPjIwMDg8L1llYXI+
PElEVGV4dD5QcmltYXJ5IG1pY3JvUk5BIHRyYW5zY3JpcHQgcmV0ZW50aW9uIGF0IHNpdGVzIG9m
IHRyYW5zY3JpcHRpb24gbGVhZHMgdG8gZW5oYW5jZWQgbWljcm9STkEgcHJvZHVjdGlvbjwvSURU
ZXh0PjxEaXNwbGF5VGV4dD48c3R5bGUgZmFjZT0ic3VwZXJzY3JpcHQiPjMsNDwvc3R5bGU+PC9E
aXNwbGF5VGV4dD48cmVjb3JkPjxkYXRlcz48cHViLWRhdGVzPjxkYXRlPkp1bCAxNDwvZGF0ZT48
L3B1Yi1kYXRlcz48eWVhcj4yMDA4PC95ZWFyPjwvZGF0ZXM+PGtleXdvcmRzPjxrZXl3b3JkPkNo
cm9tYXRpbi9nZW5ldGljczwva2V5d29yZD48a2V5d29yZD5FeG9ucy9nZW5ldGljczwva2V5d29y
ZD48a2V5d29yZD5IZUxhIENlbGxzPC9rZXl3b3JkPjxrZXl3b3JkPkh1bWFuczwva2V5d29yZD48
a2V5d29yZD5JbnRyb25zL2dlbmV0aWNzPC9rZXl3b3JkPjxrZXl3b3JkPk1pY3JvUk5Bcy8qYmlv
c3ludGhlc2lzLypnZW5ldGljczwva2V5d29yZD48a2V5d29yZD5OdWNsZWFyIFByb3RlaW5zL21l
dGFib2xpc208L2tleXdvcmQ+PGtleXdvcmQ+UG9seWFkZW55bGF0aW9uPC9rZXl3b3JkPjxrZXl3
b3JkPlJOQSBQb2x5bWVyYXNlIElJSS9tZXRhYm9saXNtPC9rZXl3b3JkPjxrZXl3b3JkPlJOQSBQ
cm9jZXNzaW5nLCBQb3N0LVRyYW5zY3JpcHRpb25hbDwva2V5d29yZD48a2V5d29yZD5STkEgVHJh
bnNwb3J0PC9rZXl3b3JkPjxrZXl3b3JkPlJOQSwgTWVzc2VuZ2VyL2dlbmV0aWNzL21ldGFib2xp
c208L2tleXdvcmQ+PGtleXdvcmQ+Uk5BLCBWaXJhbC9nZW5ldGljczwva2V5d29yZD48a2V5d29y
ZD5SZWd1bGF0b3J5IFNlcXVlbmNlcywgTnVjbGVpYyBBY2lkL2dlbmV0aWNzPC9rZXl3b3JkPjxr
ZXl3b3JkPlJpYm9udWNsZW9wcm90ZWlucy9tZXRhYm9saXNtPC9rZXl3b3JkPjxrZXl3b3JkPlNl
cXVlbmNlIERlbGV0aW9uPC9rZXl3b3JkPjxrZXl3b3JkPlNlcmluZS1BcmdpbmluZSBTcGxpY2lu
ZyBGYWN0b3JzPC9rZXl3b3JkPjxrZXl3b3JkPlN1YmNlbGx1bGFyIEZyYWN0aW9uczwva2V5d29y
ZD48a2V5d29yZD4qVHJhbnNjcmlwdGlvbiwgR2VuZXRpYzwva2V5d29yZD48a2V5d29yZD5tUk5B
IENsZWF2YWdlIGFuZCBQb2x5YWRlbnlsYXRpb24gRmFjdG9ycy9tZXRhYm9saXNtPC9rZXl3b3Jk
Pjwva2V5d29yZHM+PHVybHM+PHJlbGF0ZWQtdXJscz48dXJsPmh0dHBzOi8vd3d3Lm5jYmkubmxt
Lm5paC5nb3YvcHVibWVkLzE4NjI1ODQzPC91cmw+PC9yZWxhdGVkLXVybHM+PC91cmxzPjxpc2Ju
PjE1NDAtODE0MCAoRWxlY3Ryb25pYykmI3hEOzAwMjEtOTUyNSAoTGlua2luZyk8L2lzYm4+PGN1
c3RvbTI+UE1DMjQ0Nzg5OTwvY3VzdG9tMj48dGl0bGVzPjx0aXRsZT5QcmltYXJ5IG1pY3JvUk5B
IHRyYW5zY3JpcHQgcmV0ZW50aW9uIGF0IHNpdGVzIG9mIHRyYW5zY3JpcHRpb24gbGVhZHMgdG8g
ZW5oYW5jZWQgbWljcm9STkEgcHJvZHVjdGlvbjwvdGl0bGU+PHNlY29uZGFyeS10aXRsZT5KIENl
bGwgQmlvbDwvc2Vjb25kYXJ5LXRpdGxlPjwvdGl0bGVzPjxwYWdlcz42MS03NjwvcGFnZXM+PG51
bWJlcj4xPC9udW1iZXI+PGNvbnRyaWJ1dG9ycz48YXV0aG9ycz48YXV0aG9yPlBhd2xpY2tpLCBK
LiBNLjwvYXV0aG9yPjxhdXRob3I+U3RlaXR6LCBKLiBBLjwvYXV0aG9yPjwvYXV0aG9ycz48L2Nv
bnRyaWJ1dG9ycz48YWRkZWQtZGF0ZSBmb3JtYXQ9InV0YyI+MTUwMTE3NTc1NTwvYWRkZWQtZGF0
ZT48cmVmLXR5cGUgbmFtZT0iSm91cm5hbCBBcnRpY2xlIj4xNzwvcmVmLXR5cGU+PGF1dGgtYWRk
cmVzcz5EZXBhcnRtZW50IG9mIFBoYXJtYWNvbG9neSwgSG93YXJkIEh1Z2hlcyBNZWRpY2FsIElu
c3RpdHV0ZSwgWWFsZSBVbml2ZXJzaXR5IFNjaG9vbCBvZiBNZWRpY2luZSwgTmV3IEhhdmVuLCBD
VCAwNjUzNiwgVVNBLjwvYXV0aC1hZGRyZXNzPjxyZWMtbnVtYmVyPjE5PC9yZWMtbnVtYmVyPjxs
YXN0LXVwZGF0ZWQtZGF0ZSBmb3JtYXQ9InV0YyI+MTUwMTE3NTc1NTwvbGFzdC11cGRhdGVkLWRh
dGU+PGFjY2Vzc2lvbi1udW0+MTg2MjU4NDM8L2FjY2Vzc2lvbi1udW0+PGVsZWN0cm9uaWMtcmVz
b3VyY2UtbnVtPjEwLjEwODMvamNiLjIwMDgwMzExMTwvZWxlY3Ryb25pYy1yZXNvdXJjZS1udW0+
PHZvbHVtZT4xODI8L3ZvbHVtZT48L3JlY29yZD48L0NpdGU+PENpdGU+PEF1dGhvcj5Cb3JhaDwv
QXV0aG9yPjxZZWFyPjIwMTE8L1llYXI+PElEVGV4dD5BIHZpcmFsIG51Y2xlYXIgbm9uY29kaW5n
IFJOQSBiaW5kcyByZS1sb2NhbGl6ZWQgcG9seShBKSBiaW5kaW5nIHByb3RlaW4gYW5kIGlzIHJl
cXVpcmVkIGZvciBsYXRlIEtTSFYgZ2VuZSBleHByZXNzaW9uPC9JRFRleHQ+PHJlY29yZD48ZGF0
ZXM+PHB1Yi1kYXRlcz48ZGF0ZT5PY3Q8L2RhdGU+PC9wdWItZGF0ZXM+PHllYXI+MjAxMTwveWVh
cj48L2RhdGVzPjxrZXl3b3Jkcz48a2V5d29yZD5DZWxsIExpbmU8L2tleXdvcmQ+PGtleXdvcmQ+
Q2VsbCBOdWNsZXVzL21ldGFib2xpc208L2tleXdvcmQ+PGtleXdvcmQ+KkdlbmUgRXhwcmVzc2lv
biBSZWd1bGF0aW9uLCBWaXJhbDwva2V5d29yZD48a2V5d29yZD5IRUsyOTMgQ2VsbHM8L2tleXdv
cmQ+PGtleXdvcmQ+SGVycGVzdmlydXMgOCwgSHVtYW4vKmdlbmV0aWNzLyptZXRhYm9saXNtPC9r
ZXl3b3JkPjxrZXl3b3JkPkh1bWFuczwva2V5d29yZD48a2V5d29yZD5Qb2x5IEEvbWV0YWJvbGlz
bTwva2V5d29yZD48a2V5d29yZD5Qb2x5KEEpLUJpbmRpbmcgUHJvdGVpbiBJLyptZXRhYm9saXNt
PC9rZXl3b3JkPjxrZXl3b3JkPlJOQSBJbnRlcmZlcmVuY2U8L2tleXdvcmQ+PGtleXdvcmQ+Uk5B
LCBNZXNzZW5nZXIvbWV0YWJvbGlzbTwva2V5d29yZD48a2V5d29yZD5STkEsIFNtYWxsIEludGVy
ZmVyaW5nPC9rZXl3b3JkPjxrZXl3b3JkPlJOQSwgVW50cmFuc2xhdGVkLyptZXRhYm9saXNtPC9r
ZXl3b3JkPjxrZXl3b3JkPlJOQSwgVmlyYWwvZ2VuZXRpY3MvKm1ldGFib2xpc208L2tleXdvcmQ+
PGtleXdvcmQ+Umlib251Y2xlYXNlIEgvbWV0YWJvbGlzbTwva2V5d29yZD48a2V5d29yZD5TT1gg
VHJhbnNjcmlwdGlvbiBGYWN0b3JzPC9rZXl3b3JkPjxrZXl3b3JkPlZpcnVzIFJlcGxpY2F0aW9u
PC9rZXl3b3JkPjwva2V5d29yZHM+PHVybHM+PHJlbGF0ZWQtdXJscz48dXJsPmh0dHBzOi8vd3d3
Lm5jYmkubmxtLm5paC5nb3YvcHVibWVkLzIyMDIyMjY4PC91cmw+PC9yZWxhdGVkLXVybHM+PC91
cmxzPjxpc2JuPjE1NTMtNzM3NCAoRWxlY3Ryb25pYykmI3hEOzE1NTMtNzM2NiAoTGlua2luZyk8
L2lzYm4+PGN1c3RvbTI+UE1DMzE5Mjg0OTwvY3VzdG9tMj48dGl0bGVzPjx0aXRsZT5BIHZpcmFs
IG51Y2xlYXIgbm9uY29kaW5nIFJOQSBiaW5kcyByZS1sb2NhbGl6ZWQgcG9seShBKSBiaW5kaW5n
IHByb3RlaW4gYW5kIGlzIHJlcXVpcmVkIGZvciBsYXRlIEtTSFYgZ2VuZSBleHByZXNzaW9uPC90
aXRsZT48c2Vjb25kYXJ5LXRpdGxlPlBMb1MgUGF0aG9nPC9zZWNvbmRhcnktdGl0bGU+PC90aXRs
ZXM+PHBhZ2VzPmUxMDAyMzAwPC9wYWdlcz48bnVtYmVyPjEwPC9udW1iZXI+PGNvbnRyaWJ1dG9y
cz48YXV0aG9ycz48YXV0aG9yPkJvcmFoLCBTLjwvYXV0aG9yPjxhdXRob3I+RGFycmljYXJyZXJl
LCBOLjwvYXV0aG9yPjxhdXRob3I+RGFybmVsbCwgQS48L2F1dGhvcj48YXV0aG9yPk15b3VuZywg
Si48L2F1dGhvcj48YXV0aG9yPlN0ZWl0eiwgSi4gQS48L2F1dGhvcj48L2F1dGhvcnM+PC9jb250
cmlidXRvcnM+PGFkZGVkLWRhdGUgZm9ybWF0PSJ1dGMiPjE1MjIxMjU5ODc8L2FkZGVkLWRhdGU+
PHJlZi10eXBlIG5hbWU9IkpvdXJuYWwgQXJ0aWNsZSI+MTc8L3JlZi10eXBlPjxhdXRoLWFkZHJl
c3M+RGVwYXJ0bWVudCBvZiBNb2xlY3VsYXIgQmlvcGh5c2ljcyBhbmQgQmlvY2hlbWlzdHJ5LCBI
b3dhcmQgSHVnaGVzIE1lZGljYWwgSW5zdGl0dXRlLCBZYWxlIFVuaXZlcnNpdHksIE5ldyBIYXZl
biwgQ29ubmVjdGljdXQsIFVuaXRlZCBTdGF0ZXMgb2YgQW1lcmljYS48L2F1dGgtYWRkcmVzcz48
cmVjLW51bWJlcj42MjwvcmVjLW51bWJlcj48bGFzdC11cGRhdGVkLWRhdGUgZm9ybWF0PSJ1dGMi
PjE1MjIxMjU5ODc8L2xhc3QtdXBkYXRlZC1kYXRlPjxhY2Nlc3Npb24tbnVtPjIyMDIyMjY4PC9h
Y2Nlc3Npb24tbnVtPjxlbGVjdHJvbmljLXJlc291cmNlLW51bT4xMC4xMzcxL2pvdXJuYWwucHBh
dC4xMDAyMzAwPC9lbGVjdHJvbmljLXJlc291cmNlLW51bT48dm9sdW1lPjc8L3ZvbHVtZT48L3Jl
Y29yZD48L0NpdGU+PC9FbmROb3RlPgB=
</w:fldData>
        </w:fldChar>
      </w:r>
      <w:r w:rsidR="005600C7" w:rsidRPr="00E6095D">
        <w:rPr>
          <w:rFonts w:ascii="Calibri" w:hAnsi="Calibri" w:cs="Calibri"/>
        </w:rPr>
        <w:instrText xml:space="preserve"> ADDIN EN.CITE.DATA </w:instrText>
      </w:r>
      <w:r w:rsidR="005600C7" w:rsidRPr="00E6095D">
        <w:rPr>
          <w:rFonts w:ascii="Calibri" w:hAnsi="Calibri" w:cs="Calibri"/>
        </w:rPr>
      </w:r>
      <w:r w:rsidR="005600C7" w:rsidRPr="00E6095D">
        <w:rPr>
          <w:rFonts w:ascii="Calibri" w:hAnsi="Calibri" w:cs="Calibri"/>
        </w:rPr>
        <w:fldChar w:fldCharType="end"/>
      </w:r>
      <w:r w:rsidR="009B5BCD" w:rsidRPr="00E6095D">
        <w:rPr>
          <w:rFonts w:ascii="Calibri" w:hAnsi="Calibri" w:cs="Calibri"/>
        </w:rPr>
      </w:r>
      <w:r w:rsidR="009B5BCD" w:rsidRPr="00E6095D">
        <w:rPr>
          <w:rFonts w:ascii="Calibri" w:hAnsi="Calibri" w:cs="Calibri"/>
        </w:rPr>
        <w:fldChar w:fldCharType="separate"/>
      </w:r>
      <w:r w:rsidR="005600C7" w:rsidRPr="00E6095D">
        <w:rPr>
          <w:rFonts w:ascii="Calibri" w:hAnsi="Calibri" w:cs="Calibri"/>
          <w:noProof/>
          <w:vertAlign w:val="superscript"/>
        </w:rPr>
        <w:t>3,4</w:t>
      </w:r>
      <w:r w:rsidR="009B5BCD" w:rsidRPr="00E6095D">
        <w:rPr>
          <w:rFonts w:ascii="Calibri" w:hAnsi="Calibri" w:cs="Calibri"/>
        </w:rPr>
        <w:fldChar w:fldCharType="end"/>
      </w:r>
      <w:r w:rsidR="00DC40DF" w:rsidRPr="00E6095D">
        <w:rPr>
          <w:rFonts w:ascii="Calibri" w:hAnsi="Calibri" w:cs="Calibri"/>
        </w:rPr>
        <w:t xml:space="preserve">, </w:t>
      </w:r>
      <w:r w:rsidRPr="00E6095D">
        <w:rPr>
          <w:rFonts w:ascii="Calibri" w:hAnsi="Calibri" w:cs="Calibri"/>
        </w:rPr>
        <w:t>is relatively easy and can be used for both adherent and suspen</w:t>
      </w:r>
      <w:r w:rsidR="00B52074">
        <w:rPr>
          <w:rFonts w:ascii="Calibri" w:hAnsi="Calibri" w:cs="Calibri"/>
        </w:rPr>
        <w:t>ded</w:t>
      </w:r>
      <w:r w:rsidRPr="00E6095D">
        <w:rPr>
          <w:rFonts w:ascii="Calibri" w:hAnsi="Calibri" w:cs="Calibri"/>
        </w:rPr>
        <w:t xml:space="preserve"> cells. The protocol </w:t>
      </w:r>
      <w:r w:rsidR="00400F08" w:rsidRPr="00E6095D">
        <w:rPr>
          <w:rFonts w:ascii="Calibri" w:hAnsi="Calibri" w:cs="Calibri"/>
        </w:rPr>
        <w:t>is also adaptable</w:t>
      </w:r>
      <w:r w:rsidRPr="00E6095D">
        <w:rPr>
          <w:rFonts w:ascii="Calibri" w:hAnsi="Calibri" w:cs="Calibri"/>
        </w:rPr>
        <w:t xml:space="preserve"> for simultaneous </w:t>
      </w:r>
      <w:r w:rsidR="00400F08" w:rsidRPr="00E6095D">
        <w:rPr>
          <w:rFonts w:ascii="Calibri" w:hAnsi="Calibri" w:cs="Calibri"/>
        </w:rPr>
        <w:t xml:space="preserve">use of multiple </w:t>
      </w:r>
      <w:r w:rsidR="0048775F" w:rsidRPr="00E6095D">
        <w:rPr>
          <w:rFonts w:ascii="Calibri" w:hAnsi="Calibri" w:cs="Calibri"/>
        </w:rPr>
        <w:t xml:space="preserve">RNA </w:t>
      </w:r>
      <w:r w:rsidR="00400F08" w:rsidRPr="00E6095D">
        <w:rPr>
          <w:rFonts w:ascii="Calibri" w:hAnsi="Calibri" w:cs="Calibri"/>
        </w:rPr>
        <w:t xml:space="preserve">FISH strategies </w:t>
      </w:r>
      <w:r w:rsidR="00DC40DF" w:rsidRPr="00E6095D">
        <w:rPr>
          <w:rFonts w:ascii="Calibri" w:hAnsi="Calibri" w:cs="Calibri"/>
        </w:rPr>
        <w:t xml:space="preserve">(double </w:t>
      </w:r>
      <w:r w:rsidR="0048775F" w:rsidRPr="00E6095D">
        <w:rPr>
          <w:rFonts w:ascii="Calibri" w:hAnsi="Calibri" w:cs="Calibri"/>
        </w:rPr>
        <w:t xml:space="preserve">RNA </w:t>
      </w:r>
      <w:r w:rsidR="00DC40DF" w:rsidRPr="00E6095D">
        <w:rPr>
          <w:rFonts w:ascii="Calibri" w:hAnsi="Calibri" w:cs="Calibri"/>
        </w:rPr>
        <w:t xml:space="preserve">FISH) </w:t>
      </w:r>
      <w:r w:rsidR="00400F08" w:rsidRPr="00E6095D">
        <w:rPr>
          <w:rFonts w:ascii="Calibri" w:hAnsi="Calibri" w:cs="Calibri"/>
        </w:rPr>
        <w:t xml:space="preserve">or </w:t>
      </w:r>
      <w:r w:rsidR="0048775F" w:rsidRPr="00E6095D">
        <w:rPr>
          <w:rFonts w:ascii="Calibri" w:hAnsi="Calibri" w:cs="Calibri"/>
        </w:rPr>
        <w:t xml:space="preserve">RNA </w:t>
      </w:r>
      <w:r w:rsidR="00400F08" w:rsidRPr="00E6095D">
        <w:rPr>
          <w:rFonts w:ascii="Calibri" w:hAnsi="Calibri" w:cs="Calibri"/>
        </w:rPr>
        <w:t xml:space="preserve">FISH </w:t>
      </w:r>
      <w:r w:rsidR="00BE343E" w:rsidRPr="00E6095D">
        <w:rPr>
          <w:rFonts w:ascii="Calibri" w:hAnsi="Calibri" w:cs="Calibri"/>
        </w:rPr>
        <w:t>with</w:t>
      </w:r>
      <w:r w:rsidR="00400F08" w:rsidRPr="00E6095D">
        <w:rPr>
          <w:rFonts w:ascii="Calibri" w:hAnsi="Calibri" w:cs="Calibri"/>
        </w:rPr>
        <w:t xml:space="preserve"> IF strategies. Development of a specific FISH</w:t>
      </w:r>
      <w:r w:rsidR="007904DC" w:rsidRPr="00E6095D">
        <w:rPr>
          <w:rFonts w:ascii="Calibri" w:hAnsi="Calibri" w:cs="Calibri"/>
        </w:rPr>
        <w:t xml:space="preserve"> strategy is challenging, but </w:t>
      </w:r>
      <w:r w:rsidR="00BE343E" w:rsidRPr="00E6095D">
        <w:rPr>
          <w:rFonts w:ascii="Calibri" w:hAnsi="Calibri" w:cs="Calibri"/>
        </w:rPr>
        <w:t>suggestions</w:t>
      </w:r>
      <w:r w:rsidR="007904DC" w:rsidRPr="00E6095D">
        <w:rPr>
          <w:rFonts w:ascii="Calibri" w:hAnsi="Calibri" w:cs="Calibri"/>
        </w:rPr>
        <w:t xml:space="preserve"> to improve success are outlined</w:t>
      </w:r>
      <w:r w:rsidR="00400F08" w:rsidRPr="00E6095D">
        <w:rPr>
          <w:rFonts w:ascii="Calibri" w:hAnsi="Calibri" w:cs="Calibri"/>
        </w:rPr>
        <w:t>. The data analysis described here is quantitative</w:t>
      </w:r>
      <w:r w:rsidR="00ED0661" w:rsidRPr="00E6095D">
        <w:rPr>
          <w:rFonts w:ascii="Calibri" w:hAnsi="Calibri" w:cs="Calibri"/>
        </w:rPr>
        <w:t xml:space="preserve"> if fluorescent beads and strong markers of compartment boundaries are used </w:t>
      </w:r>
      <w:r w:rsidR="00400F08" w:rsidRPr="00E6095D">
        <w:rPr>
          <w:rFonts w:ascii="Calibri" w:hAnsi="Calibri" w:cs="Calibri"/>
        </w:rPr>
        <w:t xml:space="preserve">and offers </w:t>
      </w:r>
      <w:r w:rsidR="00F764A6" w:rsidRPr="00E6095D">
        <w:rPr>
          <w:rFonts w:ascii="Calibri" w:hAnsi="Calibri" w:cs="Calibri"/>
        </w:rPr>
        <w:t xml:space="preserve">additional </w:t>
      </w:r>
      <w:r w:rsidR="00400F08" w:rsidRPr="00E6095D">
        <w:rPr>
          <w:rFonts w:ascii="Calibri" w:hAnsi="Calibri" w:cs="Calibri"/>
        </w:rPr>
        <w:t xml:space="preserve">insight into the micrographs, insight </w:t>
      </w:r>
      <w:r w:rsidR="00F764A6" w:rsidRPr="00E6095D">
        <w:rPr>
          <w:rFonts w:ascii="Calibri" w:hAnsi="Calibri" w:cs="Calibri"/>
        </w:rPr>
        <w:t>that</w:t>
      </w:r>
      <w:r w:rsidR="00400F08" w:rsidRPr="00E6095D">
        <w:rPr>
          <w:rFonts w:ascii="Calibri" w:hAnsi="Calibri" w:cs="Calibri"/>
        </w:rPr>
        <w:t xml:space="preserve"> removes observation bias. </w:t>
      </w:r>
      <w:r w:rsidR="0060456E" w:rsidRPr="00E6095D">
        <w:rPr>
          <w:rFonts w:ascii="Calibri" w:hAnsi="Calibri" w:cs="Calibri"/>
        </w:rPr>
        <w:t>The detailed protocol is designed for both latent and lytic cells infected by Kaposi’s sarcoma-associated herpesvirus (KSHV) and can be used with uninfected cells or cells infected by other herpesviruses</w:t>
      </w:r>
      <w:r w:rsidR="00036B22" w:rsidRPr="00E6095D">
        <w:rPr>
          <w:rFonts w:ascii="Calibri" w:hAnsi="Calibri" w:cs="Calibri"/>
          <w:vertAlign w:val="superscript"/>
        </w:rPr>
        <w:fldChar w:fldCharType="begin">
          <w:fldData xml:space="preserve">PEVuZE5vdGU+PENpdGU+PEF1dGhvcj5UeWNvd3NraTwvQXV0aG9yPjxZZWFyPjIwMTI8L1llYXI+
PElEVGV4dD5Db25zZXJ2YXRpb24gb2YgYSB0cmlwbGUtaGVsaXgtZm9ybWluZyBSTkEgc3RhYmls
aXR5IGVsZW1lbnQgaW4gbm9uY29kaW5nIGFuZCBnZW5vbWljIFJOQXMgb2YgZGl2ZXJzZSB2aXJ1
c2VzPC9JRFRleHQ+PERpc3BsYXlUZXh0PjxzdHlsZSBmYWNlPSJzdXBlcnNjcmlwdCI+NTwvc3R5
bGU+PC9EaXNwbGF5VGV4dD48cmVjb3JkPjxkYXRlcz48cHViLWRhdGVzPjxkYXRlPkp1bCAyNjwv
ZGF0ZT48L3B1Yi1kYXRlcz48eWVhcj4yMDEyPC95ZWFyPjwvZGF0ZXM+PGtleXdvcmRzPjxrZXl3
b3JkPkJhc2UgU2VxdWVuY2U8L2tleXdvcmQ+PGtleXdvcmQ+Q2VsbCBOdWNsZXVzL2dlbmV0aWNz
L21ldGFib2xpc208L2tleXdvcmQ+PGtleXdvcmQ+KkNvbnNlcnZlZCBTZXF1ZW5jZS9waHlzaW9s
b2d5PC9rZXl3b3JkPjxrZXl3b3JkPkdlbm9tZSwgVmlyYWwvZ2VuZXRpY3M8L2tleXdvcmQ+PGtl
eXdvcmQ+SEVLMjkzIENlbGxzPC9rZXl3b3JkPjxrZXl3b3JkPkh1bWFuczwva2V5d29yZD48a2V5
d29yZD5Nb2RlbHMsIEJpb2xvZ2ljYWw8L2tleXdvcmQ+PGtleXdvcmQ+TW9sZWN1bGFyIFNlcXVl
bmNlIERhdGE8L2tleXdvcmQ+PGtleXdvcmQ+Kk51Y2xlaWMgQWNpZCBDb25mb3JtYXRpb248L2tl
eXdvcmQ+PGtleXdvcmQ+Uk5BIFN0YWJpbGl0eS8qZ2VuZXRpY3M8L2tleXdvcmQ+PGtleXdvcmQ+
Uk5BIFZpcnVzZXMvY2hlbWlzdHJ5LypnZW5ldGljczwva2V5d29yZD48a2V5d29yZD5STkEsIE1l
c3Nlbmdlci9jaGVtaXN0cnkvZ2VuZXRpY3M8L2tleXdvcmQ+PGtleXdvcmQ+KlJOQSwgVW50cmFu
c2xhdGVkL2NoZW1pc3RyeS9nZW5ldGljczwva2V5d29yZD48a2V5d29yZD5SZWd1bGF0b3J5IEVs
ZW1lbnRzLCBUcmFuc2NyaXB0aW9uYWwvKmdlbmV0aWNzPC9rZXl3b3JkPjwva2V5d29yZHM+PHVy
bHM+PHJlbGF0ZWQtdXJscz48dXJsPmh0dHBzOi8vd3d3Lm5jYmkubmxtLm5paC5nb3YvcHVibWVk
LzIyODQwMzkzPC91cmw+PC9yZWxhdGVkLXVybHM+PC91cmxzPjxpc2JuPjIyMTEtMTI0NyAoRWxl
Y3Ryb25pYyk8L2lzYm4+PGN1c3RvbTI+UE1DMzQzMDM3ODwvY3VzdG9tMj48dGl0bGVzPjx0aXRs
ZT5Db25zZXJ2YXRpb24gb2YgYSB0cmlwbGUtaGVsaXgtZm9ybWluZyBSTkEgc3RhYmlsaXR5IGVs
ZW1lbnQgaW4gbm9uY29kaW5nIGFuZCBnZW5vbWljIFJOQXMgb2YgZGl2ZXJzZSB2aXJ1c2VzPC90
aXRsZT48c2Vjb25kYXJ5LXRpdGxlPkNlbGwgUmVwPC9zZWNvbmRhcnktdGl0bGU+PC90aXRsZXM+
PHBhZ2VzPjI2LTMyPC9wYWdlcz48bnVtYmVyPjE8L251bWJlcj48Y29udHJpYnV0b3JzPjxhdXRo
b3JzPjxhdXRob3I+VHljb3dza2ksIEsuIFQuPC9hdXRob3I+PGF1dGhvcj5TaHUsIE0uIEQuPC9h
dXRob3I+PGF1dGhvcj5Cb3JhaCwgUy48L2F1dGhvcj48YXV0aG9yPlNoaSwgTS48L2F1dGhvcj48
YXV0aG9yPlN0ZWl0eiwgSi4gQS48L2F1dGhvcj48L2F1dGhvcnM+PC9jb250cmlidXRvcnM+PGFk
ZGVkLWRhdGUgZm9ybWF0PSJ1dGMiPjE1MjI2MDM0Mjc8L2FkZGVkLWRhdGU+PHJlZi10eXBlIG5h
bWU9IkpvdXJuYWwgQXJ0aWNsZSI+MTc8L3JlZi10eXBlPjxhdXRoLWFkZHJlc3M+RGVwYXJ0bWVu
dCBvZiBNb2xlY3VsYXIgQmlvcGh5c2ljcyBhbmQgQmlvY2hlbWlzdHJ5LCBIb3dhcmQgSHVnaGVz
IE1lZGljYWwgSW5zdGl0dXRlLCBZYWxlIFVuaXZlcnNpdHkgU2Nob29sIG9mIE1lZGljaW5lLCAy
OTUgQ29uZ3Jlc3MgQXZlbnVlLCBOZXcgSGF2ZW4sIENUIDA2NTM2LCBVU0EuPC9hdXRoLWFkZHJl
c3M+PHJlYy1udW1iZXI+MTAxPC9yZWMtbnVtYmVyPjxsYXN0LXVwZGF0ZWQtZGF0ZSBmb3JtYXQ9
InV0YyI+MTUyMjYwMzQyNzwvbGFzdC11cGRhdGVkLWRhdGU+PGFjY2Vzc2lvbi1udW0+MjI4NDAz
OTM8L2FjY2Vzc2lvbi1udW0+PGVsZWN0cm9uaWMtcmVzb3VyY2UtbnVtPjEwLjEwMTYvai5jZWxy
ZXAuMjAxMi4wNS4wMjA8L2VsZWN0cm9uaWMtcmVzb3VyY2UtbnVtPjx2b2x1bWU+Mjwvdm9sdW1l
PjwvcmVjb3JkPjwvQ2l0ZT48L0VuZE5vdGU+AG==
</w:fldData>
        </w:fldChar>
      </w:r>
      <w:r w:rsidR="005600C7" w:rsidRPr="00E6095D">
        <w:rPr>
          <w:rFonts w:ascii="Calibri" w:hAnsi="Calibri" w:cs="Calibri"/>
          <w:vertAlign w:val="superscript"/>
        </w:rPr>
        <w:instrText xml:space="preserve"> ADDIN EN.CITE </w:instrText>
      </w:r>
      <w:r w:rsidR="005600C7" w:rsidRPr="00E6095D">
        <w:rPr>
          <w:rFonts w:ascii="Calibri" w:hAnsi="Calibri" w:cs="Calibri"/>
          <w:vertAlign w:val="superscript"/>
        </w:rPr>
        <w:fldChar w:fldCharType="begin">
          <w:fldData xml:space="preserve">PEVuZE5vdGU+PENpdGU+PEF1dGhvcj5UeWNvd3NraTwvQXV0aG9yPjxZZWFyPjIwMTI8L1llYXI+
PElEVGV4dD5Db25zZXJ2YXRpb24gb2YgYSB0cmlwbGUtaGVsaXgtZm9ybWluZyBSTkEgc3RhYmls
aXR5IGVsZW1lbnQgaW4gbm9uY29kaW5nIGFuZCBnZW5vbWljIFJOQXMgb2YgZGl2ZXJzZSB2aXJ1
c2VzPC9JRFRleHQ+PERpc3BsYXlUZXh0PjxzdHlsZSBmYWNlPSJzdXBlcnNjcmlwdCI+NTwvc3R5
bGU+PC9EaXNwbGF5VGV4dD48cmVjb3JkPjxkYXRlcz48cHViLWRhdGVzPjxkYXRlPkp1bCAyNjwv
ZGF0ZT48L3B1Yi1kYXRlcz48eWVhcj4yMDEyPC95ZWFyPjwvZGF0ZXM+PGtleXdvcmRzPjxrZXl3
b3JkPkJhc2UgU2VxdWVuY2U8L2tleXdvcmQ+PGtleXdvcmQ+Q2VsbCBOdWNsZXVzL2dlbmV0aWNz
L21ldGFib2xpc208L2tleXdvcmQ+PGtleXdvcmQ+KkNvbnNlcnZlZCBTZXF1ZW5jZS9waHlzaW9s
b2d5PC9rZXl3b3JkPjxrZXl3b3JkPkdlbm9tZSwgVmlyYWwvZ2VuZXRpY3M8L2tleXdvcmQ+PGtl
eXdvcmQ+SEVLMjkzIENlbGxzPC9rZXl3b3JkPjxrZXl3b3JkPkh1bWFuczwva2V5d29yZD48a2V5
d29yZD5Nb2RlbHMsIEJpb2xvZ2ljYWw8L2tleXdvcmQ+PGtleXdvcmQ+TW9sZWN1bGFyIFNlcXVl
bmNlIERhdGE8L2tleXdvcmQ+PGtleXdvcmQ+Kk51Y2xlaWMgQWNpZCBDb25mb3JtYXRpb248L2tl
eXdvcmQ+PGtleXdvcmQ+Uk5BIFN0YWJpbGl0eS8qZ2VuZXRpY3M8L2tleXdvcmQ+PGtleXdvcmQ+
Uk5BIFZpcnVzZXMvY2hlbWlzdHJ5LypnZW5ldGljczwva2V5d29yZD48a2V5d29yZD5STkEsIE1l
c3Nlbmdlci9jaGVtaXN0cnkvZ2VuZXRpY3M8L2tleXdvcmQ+PGtleXdvcmQ+KlJOQSwgVW50cmFu
c2xhdGVkL2NoZW1pc3RyeS9nZW5ldGljczwva2V5d29yZD48a2V5d29yZD5SZWd1bGF0b3J5IEVs
ZW1lbnRzLCBUcmFuc2NyaXB0aW9uYWwvKmdlbmV0aWNzPC9rZXl3b3JkPjwva2V5d29yZHM+PHVy
bHM+PHJlbGF0ZWQtdXJscz48dXJsPmh0dHBzOi8vd3d3Lm5jYmkubmxtLm5paC5nb3YvcHVibWVk
LzIyODQwMzkzPC91cmw+PC9yZWxhdGVkLXVybHM+PC91cmxzPjxpc2JuPjIyMTEtMTI0NyAoRWxl
Y3Ryb25pYyk8L2lzYm4+PGN1c3RvbTI+UE1DMzQzMDM3ODwvY3VzdG9tMj48dGl0bGVzPjx0aXRs
ZT5Db25zZXJ2YXRpb24gb2YgYSB0cmlwbGUtaGVsaXgtZm9ybWluZyBSTkEgc3RhYmlsaXR5IGVs
ZW1lbnQgaW4gbm9uY29kaW5nIGFuZCBnZW5vbWljIFJOQXMgb2YgZGl2ZXJzZSB2aXJ1c2VzPC90
aXRsZT48c2Vjb25kYXJ5LXRpdGxlPkNlbGwgUmVwPC9zZWNvbmRhcnktdGl0bGU+PC90aXRsZXM+
PHBhZ2VzPjI2LTMyPC9wYWdlcz48bnVtYmVyPjE8L251bWJlcj48Y29udHJpYnV0b3JzPjxhdXRo
b3JzPjxhdXRob3I+VHljb3dza2ksIEsuIFQuPC9hdXRob3I+PGF1dGhvcj5TaHUsIE0uIEQuPC9h
dXRob3I+PGF1dGhvcj5Cb3JhaCwgUy48L2F1dGhvcj48YXV0aG9yPlNoaSwgTS48L2F1dGhvcj48
YXV0aG9yPlN0ZWl0eiwgSi4gQS48L2F1dGhvcj48L2F1dGhvcnM+PC9jb250cmlidXRvcnM+PGFk
ZGVkLWRhdGUgZm9ybWF0PSJ1dGMiPjE1MjI2MDM0Mjc8L2FkZGVkLWRhdGU+PHJlZi10eXBlIG5h
bWU9IkpvdXJuYWwgQXJ0aWNsZSI+MTc8L3JlZi10eXBlPjxhdXRoLWFkZHJlc3M+RGVwYXJ0bWVu
dCBvZiBNb2xlY3VsYXIgQmlvcGh5c2ljcyBhbmQgQmlvY2hlbWlzdHJ5LCBIb3dhcmQgSHVnaGVz
IE1lZGljYWwgSW5zdGl0dXRlLCBZYWxlIFVuaXZlcnNpdHkgU2Nob29sIG9mIE1lZGljaW5lLCAy
OTUgQ29uZ3Jlc3MgQXZlbnVlLCBOZXcgSGF2ZW4sIENUIDA2NTM2LCBVU0EuPC9hdXRoLWFkZHJl
c3M+PHJlYy1udW1iZXI+MTAxPC9yZWMtbnVtYmVyPjxsYXN0LXVwZGF0ZWQtZGF0ZSBmb3JtYXQ9
InV0YyI+MTUyMjYwMzQyNzwvbGFzdC11cGRhdGVkLWRhdGU+PGFjY2Vzc2lvbi1udW0+MjI4NDAz
OTM8L2FjY2Vzc2lvbi1udW0+PGVsZWN0cm9uaWMtcmVzb3VyY2UtbnVtPjEwLjEwMTYvai5jZWxy
ZXAuMjAxMi4wNS4wMjA8L2VsZWN0cm9uaWMtcmVzb3VyY2UtbnVtPjx2b2x1bWU+Mjwvdm9sdW1l
PjwvcmVjb3JkPjwvQ2l0ZT48L0VuZE5vdGU+AG==
</w:fldData>
        </w:fldChar>
      </w:r>
      <w:r w:rsidR="005600C7" w:rsidRPr="00E6095D">
        <w:rPr>
          <w:rFonts w:ascii="Calibri" w:hAnsi="Calibri" w:cs="Calibri"/>
          <w:vertAlign w:val="superscript"/>
        </w:rPr>
        <w:instrText xml:space="preserve"> ADDIN EN.CITE.DATA </w:instrText>
      </w:r>
      <w:r w:rsidR="005600C7" w:rsidRPr="00E6095D">
        <w:rPr>
          <w:rFonts w:ascii="Calibri" w:hAnsi="Calibri" w:cs="Calibri"/>
          <w:vertAlign w:val="superscript"/>
        </w:rPr>
      </w:r>
      <w:r w:rsidR="005600C7" w:rsidRPr="00E6095D">
        <w:rPr>
          <w:rFonts w:ascii="Calibri" w:hAnsi="Calibri" w:cs="Calibri"/>
          <w:vertAlign w:val="superscript"/>
        </w:rPr>
        <w:fldChar w:fldCharType="end"/>
      </w:r>
      <w:r w:rsidR="00036B22" w:rsidRPr="00E6095D">
        <w:rPr>
          <w:rFonts w:ascii="Calibri" w:hAnsi="Calibri" w:cs="Calibri"/>
          <w:vertAlign w:val="superscript"/>
        </w:rPr>
      </w:r>
      <w:r w:rsidR="00036B22" w:rsidRPr="00E6095D">
        <w:rPr>
          <w:rFonts w:ascii="Calibri" w:hAnsi="Calibri" w:cs="Calibri"/>
          <w:vertAlign w:val="superscript"/>
        </w:rPr>
        <w:fldChar w:fldCharType="separate"/>
      </w:r>
      <w:r w:rsidR="005600C7" w:rsidRPr="00E6095D">
        <w:rPr>
          <w:rFonts w:ascii="Calibri" w:hAnsi="Calibri" w:cs="Calibri"/>
          <w:noProof/>
          <w:vertAlign w:val="superscript"/>
        </w:rPr>
        <w:t>5</w:t>
      </w:r>
      <w:r w:rsidR="00036B22" w:rsidRPr="00E6095D">
        <w:rPr>
          <w:rFonts w:ascii="Calibri" w:hAnsi="Calibri" w:cs="Calibri"/>
          <w:vertAlign w:val="superscript"/>
        </w:rPr>
        <w:fldChar w:fldCharType="end"/>
      </w:r>
      <w:r w:rsidR="00036B22" w:rsidRPr="00E6095D">
        <w:rPr>
          <w:rFonts w:ascii="Calibri" w:hAnsi="Calibri" w:cs="Calibri"/>
        </w:rPr>
        <w:t xml:space="preserve">. </w:t>
      </w:r>
      <w:r w:rsidR="007904DC" w:rsidRPr="00E6095D">
        <w:rPr>
          <w:rFonts w:ascii="Calibri" w:hAnsi="Calibri" w:cs="Calibri"/>
        </w:rPr>
        <w:t>The methods of qua</w:t>
      </w:r>
      <w:r w:rsidR="00BE343E" w:rsidRPr="00E6095D">
        <w:rPr>
          <w:rFonts w:ascii="Calibri" w:hAnsi="Calibri" w:cs="Calibri"/>
        </w:rPr>
        <w:t xml:space="preserve">ntitation are applicable to </w:t>
      </w:r>
      <w:r w:rsidR="0048775F" w:rsidRPr="00E6095D">
        <w:rPr>
          <w:rFonts w:ascii="Calibri" w:hAnsi="Calibri" w:cs="Calibri"/>
        </w:rPr>
        <w:t xml:space="preserve">studies on </w:t>
      </w:r>
      <w:r w:rsidR="00BE343E" w:rsidRPr="00E6095D">
        <w:rPr>
          <w:rFonts w:ascii="Calibri" w:hAnsi="Calibri" w:cs="Calibri"/>
        </w:rPr>
        <w:t xml:space="preserve">nucleocytoplasmic shifts </w:t>
      </w:r>
      <w:r w:rsidR="007904DC" w:rsidRPr="00E6095D">
        <w:rPr>
          <w:rFonts w:ascii="Calibri" w:hAnsi="Calibri" w:cs="Calibri"/>
        </w:rPr>
        <w:t xml:space="preserve">or </w:t>
      </w:r>
      <w:proofErr w:type="spellStart"/>
      <w:r w:rsidR="007904DC" w:rsidRPr="00E6095D">
        <w:rPr>
          <w:rFonts w:ascii="Calibri" w:hAnsi="Calibri" w:cs="Calibri"/>
        </w:rPr>
        <w:t>relocalization</w:t>
      </w:r>
      <w:proofErr w:type="spellEnd"/>
      <w:r w:rsidR="007904DC" w:rsidRPr="00E6095D">
        <w:rPr>
          <w:rFonts w:ascii="Calibri" w:hAnsi="Calibri" w:cs="Calibri"/>
        </w:rPr>
        <w:t xml:space="preserve"> between subcellular compartments</w:t>
      </w:r>
      <w:r w:rsidR="00BE343E" w:rsidRPr="00E6095D">
        <w:rPr>
          <w:rFonts w:ascii="Calibri" w:hAnsi="Calibri" w:cs="Calibri"/>
        </w:rPr>
        <w:t xml:space="preserve"> in most cells</w:t>
      </w:r>
      <w:r w:rsidR="007904DC" w:rsidRPr="00E6095D">
        <w:rPr>
          <w:rFonts w:ascii="Calibri" w:hAnsi="Calibri" w:cs="Calibri"/>
        </w:rPr>
        <w:t xml:space="preserve">. </w:t>
      </w:r>
    </w:p>
    <w:p w14:paraId="5757FDF7" w14:textId="77777777" w:rsidR="00353A2C" w:rsidRPr="00E6095D" w:rsidRDefault="00353A2C" w:rsidP="00E6095D">
      <w:pPr>
        <w:jc w:val="both"/>
        <w:rPr>
          <w:rFonts w:ascii="Calibri" w:hAnsi="Calibri" w:cs="Calibri"/>
          <w:b/>
        </w:rPr>
      </w:pPr>
    </w:p>
    <w:p w14:paraId="17B05A29" w14:textId="02A42339" w:rsidR="00320F72" w:rsidRPr="00E6095D" w:rsidRDefault="00320F72" w:rsidP="00E6095D">
      <w:pPr>
        <w:jc w:val="both"/>
        <w:rPr>
          <w:rFonts w:ascii="Calibri" w:hAnsi="Calibri" w:cs="Calibri"/>
        </w:rPr>
      </w:pPr>
      <w:r w:rsidRPr="00E6095D">
        <w:rPr>
          <w:rFonts w:ascii="Calibri" w:hAnsi="Calibri" w:cs="Calibri"/>
          <w:b/>
        </w:rPr>
        <w:t xml:space="preserve">PROTOCOL: </w:t>
      </w:r>
    </w:p>
    <w:p w14:paraId="464A67D1" w14:textId="021B88A0" w:rsidR="00320F72" w:rsidRPr="00E6095D" w:rsidRDefault="00320F72" w:rsidP="00E6095D">
      <w:pPr>
        <w:jc w:val="both"/>
        <w:outlineLvl w:val="0"/>
        <w:rPr>
          <w:rFonts w:ascii="Calibri" w:hAnsi="Calibri" w:cs="Calibri"/>
          <w:b/>
        </w:rPr>
      </w:pPr>
      <w:r w:rsidRPr="00E6095D">
        <w:rPr>
          <w:rFonts w:ascii="Calibri" w:hAnsi="Calibri" w:cs="Calibri"/>
          <w:b/>
        </w:rPr>
        <w:t xml:space="preserve">1. Design of fluorescence </w:t>
      </w:r>
      <w:r w:rsidR="00F9678D" w:rsidRPr="00F9678D">
        <w:rPr>
          <w:rFonts w:ascii="Calibri" w:hAnsi="Calibri" w:cs="Calibri"/>
          <w:b/>
        </w:rPr>
        <w:t xml:space="preserve">in situ </w:t>
      </w:r>
      <w:r w:rsidRPr="00E6095D">
        <w:rPr>
          <w:rFonts w:ascii="Calibri" w:hAnsi="Calibri" w:cs="Calibri"/>
          <w:b/>
        </w:rPr>
        <w:t>(FISH) anti-sense oligonucleotides</w:t>
      </w:r>
      <w:r w:rsidR="00BD69C3" w:rsidRPr="00E6095D">
        <w:rPr>
          <w:rFonts w:ascii="Calibri" w:hAnsi="Calibri" w:cs="Calibri"/>
          <w:b/>
        </w:rPr>
        <w:t xml:space="preserve"> to detect a specific </w:t>
      </w:r>
      <w:proofErr w:type="spellStart"/>
      <w:r w:rsidR="00BD69C3" w:rsidRPr="00E6095D">
        <w:rPr>
          <w:rFonts w:ascii="Calibri" w:hAnsi="Calibri" w:cs="Calibri"/>
          <w:b/>
        </w:rPr>
        <w:t>herpesviral</w:t>
      </w:r>
      <w:proofErr w:type="spellEnd"/>
      <w:r w:rsidR="00BD69C3" w:rsidRPr="00E6095D">
        <w:rPr>
          <w:rFonts w:ascii="Calibri" w:hAnsi="Calibri" w:cs="Calibri"/>
          <w:b/>
        </w:rPr>
        <w:t xml:space="preserve"> transcript</w:t>
      </w:r>
    </w:p>
    <w:p w14:paraId="5DC57B13" w14:textId="77777777" w:rsidR="00320F72" w:rsidRPr="00E6095D" w:rsidRDefault="00320F72" w:rsidP="00E6095D">
      <w:pPr>
        <w:jc w:val="both"/>
        <w:rPr>
          <w:rFonts w:ascii="Calibri" w:hAnsi="Calibri" w:cs="Calibri"/>
        </w:rPr>
      </w:pPr>
    </w:p>
    <w:p w14:paraId="04064764" w14:textId="4280C288" w:rsidR="002641BC" w:rsidRPr="00E6095D" w:rsidRDefault="00320F72" w:rsidP="00E6095D">
      <w:pPr>
        <w:jc w:val="both"/>
        <w:rPr>
          <w:rFonts w:ascii="Calibri" w:hAnsi="Calibri" w:cs="Calibri"/>
        </w:rPr>
      </w:pPr>
      <w:r w:rsidRPr="00E6095D">
        <w:rPr>
          <w:rFonts w:ascii="Calibri" w:hAnsi="Calibri" w:cs="Calibri"/>
        </w:rPr>
        <w:t xml:space="preserve">1.1) </w:t>
      </w:r>
      <w:r w:rsidR="00A320AF" w:rsidRPr="00E6095D">
        <w:rPr>
          <w:rFonts w:ascii="Calibri" w:hAnsi="Calibri" w:cs="Calibri"/>
        </w:rPr>
        <w:t xml:space="preserve">Select 25 to 40 </w:t>
      </w:r>
      <w:proofErr w:type="spellStart"/>
      <w:r w:rsidR="00A320AF" w:rsidRPr="00E6095D">
        <w:rPr>
          <w:rFonts w:ascii="Calibri" w:hAnsi="Calibri" w:cs="Calibri"/>
        </w:rPr>
        <w:t>n</w:t>
      </w:r>
      <w:r w:rsidR="002641BC" w:rsidRPr="00E6095D">
        <w:rPr>
          <w:rFonts w:ascii="Calibri" w:hAnsi="Calibri" w:cs="Calibri"/>
        </w:rPr>
        <w:t>t</w:t>
      </w:r>
      <w:proofErr w:type="spellEnd"/>
      <w:r w:rsidR="002641BC" w:rsidRPr="00E6095D">
        <w:rPr>
          <w:rFonts w:ascii="Calibri" w:hAnsi="Calibri" w:cs="Calibri"/>
        </w:rPr>
        <w:t xml:space="preserve"> segments</w:t>
      </w:r>
      <w:r w:rsidR="00A320AF" w:rsidRPr="00E6095D">
        <w:rPr>
          <w:rFonts w:ascii="Calibri" w:hAnsi="Calibri" w:cs="Calibri"/>
        </w:rPr>
        <w:t xml:space="preserve"> </w:t>
      </w:r>
      <w:r w:rsidR="002641BC" w:rsidRPr="00E6095D">
        <w:rPr>
          <w:rFonts w:ascii="Calibri" w:hAnsi="Calibri" w:cs="Calibri"/>
        </w:rPr>
        <w:t>from the sequence of RNA of interest</w:t>
      </w:r>
      <w:r w:rsidR="000A3F80" w:rsidRPr="00E6095D">
        <w:rPr>
          <w:rFonts w:ascii="Calibri" w:hAnsi="Calibri" w:cs="Calibri"/>
        </w:rPr>
        <w:t xml:space="preserve"> and convert to be anti-sense. </w:t>
      </w:r>
      <w:r w:rsidR="00FD154E" w:rsidRPr="00E6095D">
        <w:rPr>
          <w:rFonts w:ascii="Calibri" w:hAnsi="Calibri" w:cs="Calibri"/>
        </w:rPr>
        <w:t xml:space="preserve">A successful FISH strategy may contain </w:t>
      </w:r>
      <w:r w:rsidR="00F764A6" w:rsidRPr="00E6095D">
        <w:rPr>
          <w:rFonts w:ascii="Calibri" w:hAnsi="Calibri" w:cs="Calibri"/>
        </w:rPr>
        <w:t xml:space="preserve">from </w:t>
      </w:r>
      <w:r w:rsidR="00FD154E" w:rsidRPr="00E6095D">
        <w:rPr>
          <w:rFonts w:ascii="Calibri" w:hAnsi="Calibri" w:cs="Calibri"/>
        </w:rPr>
        <w:t>one up to ten</w:t>
      </w:r>
      <w:r w:rsidR="00F764A6" w:rsidRPr="00E6095D">
        <w:rPr>
          <w:rFonts w:ascii="Calibri" w:hAnsi="Calibri" w:cs="Calibri"/>
        </w:rPr>
        <w:t xml:space="preserve"> or more</w:t>
      </w:r>
      <w:r w:rsidR="00FD154E" w:rsidRPr="00E6095D">
        <w:rPr>
          <w:rFonts w:ascii="Calibri" w:hAnsi="Calibri" w:cs="Calibri"/>
        </w:rPr>
        <w:t xml:space="preserve"> different anti-sense oligonucleotide</w:t>
      </w:r>
      <w:r w:rsidR="00F764A6" w:rsidRPr="00E6095D">
        <w:rPr>
          <w:rFonts w:ascii="Calibri" w:hAnsi="Calibri" w:cs="Calibri"/>
        </w:rPr>
        <w:t>s</w:t>
      </w:r>
      <w:r w:rsidR="00FD154E" w:rsidRPr="00E6095D">
        <w:rPr>
          <w:rFonts w:ascii="Calibri" w:hAnsi="Calibri" w:cs="Calibri"/>
        </w:rPr>
        <w:t>. When selecting sequences, consider the following.</w:t>
      </w:r>
    </w:p>
    <w:p w14:paraId="7D797785" w14:textId="77777777" w:rsidR="002641BC" w:rsidRPr="00E6095D" w:rsidRDefault="002641BC" w:rsidP="00E6095D">
      <w:pPr>
        <w:jc w:val="both"/>
        <w:rPr>
          <w:rFonts w:ascii="Calibri" w:hAnsi="Calibri" w:cs="Calibri"/>
        </w:rPr>
      </w:pPr>
    </w:p>
    <w:p w14:paraId="5735D69D" w14:textId="77777777" w:rsidR="00B52074" w:rsidRDefault="002641BC" w:rsidP="00E6095D">
      <w:pPr>
        <w:jc w:val="both"/>
        <w:rPr>
          <w:rFonts w:ascii="Calibri" w:hAnsi="Calibri" w:cs="Calibri"/>
        </w:rPr>
      </w:pPr>
      <w:r w:rsidRPr="00E6095D">
        <w:rPr>
          <w:rFonts w:ascii="Calibri" w:hAnsi="Calibri" w:cs="Calibri"/>
        </w:rPr>
        <w:lastRenderedPageBreak/>
        <w:t xml:space="preserve">1.1.1) </w:t>
      </w:r>
      <w:r w:rsidR="00EA205F" w:rsidRPr="00E6095D">
        <w:rPr>
          <w:rFonts w:ascii="Calibri" w:hAnsi="Calibri" w:cs="Calibri"/>
        </w:rPr>
        <w:t xml:space="preserve">If </w:t>
      </w:r>
      <w:r w:rsidR="005600C7" w:rsidRPr="00E6095D">
        <w:rPr>
          <w:rFonts w:ascii="Calibri" w:hAnsi="Calibri" w:cs="Calibri"/>
        </w:rPr>
        <w:t xml:space="preserve">the </w:t>
      </w:r>
      <w:r w:rsidR="00EA205F" w:rsidRPr="00E6095D">
        <w:rPr>
          <w:rFonts w:ascii="Calibri" w:hAnsi="Calibri" w:cs="Calibri"/>
        </w:rPr>
        <w:t xml:space="preserve">RNA of interest contains a unique repeat region, then capitalize on this feature and design an </w:t>
      </w:r>
      <w:r w:rsidR="00FD154E" w:rsidRPr="00E6095D">
        <w:rPr>
          <w:rFonts w:ascii="Calibri" w:hAnsi="Calibri" w:cs="Calibri"/>
        </w:rPr>
        <w:t xml:space="preserve">anti-sense </w:t>
      </w:r>
      <w:r w:rsidR="00EA205F" w:rsidRPr="00E6095D">
        <w:rPr>
          <w:rFonts w:ascii="Calibri" w:hAnsi="Calibri" w:cs="Calibri"/>
        </w:rPr>
        <w:t>oligonucleotide to target the repeat sequence</w:t>
      </w:r>
      <w:r w:rsidR="00FD154E" w:rsidRPr="00E6095D">
        <w:rPr>
          <w:rFonts w:ascii="Calibri" w:hAnsi="Calibri" w:cs="Calibri"/>
        </w:rPr>
        <w:t xml:space="preserve">. </w:t>
      </w:r>
    </w:p>
    <w:p w14:paraId="38EC11A7" w14:textId="77777777" w:rsidR="00B52074" w:rsidRDefault="00B52074" w:rsidP="00E6095D">
      <w:pPr>
        <w:jc w:val="both"/>
        <w:rPr>
          <w:rFonts w:ascii="Calibri" w:hAnsi="Calibri" w:cs="Calibri"/>
        </w:rPr>
      </w:pPr>
    </w:p>
    <w:p w14:paraId="0DE498E6" w14:textId="4FD47F27" w:rsidR="00EA205F" w:rsidRPr="00E6095D" w:rsidRDefault="00B52074" w:rsidP="00E6095D">
      <w:pPr>
        <w:jc w:val="both"/>
        <w:rPr>
          <w:rFonts w:ascii="Calibri" w:hAnsi="Calibri" w:cs="Calibri"/>
        </w:rPr>
      </w:pPr>
      <w:r>
        <w:rPr>
          <w:rFonts w:ascii="Calibri" w:hAnsi="Calibri" w:cs="Calibri"/>
        </w:rPr>
        <w:t xml:space="preserve">NOTE: </w:t>
      </w:r>
      <w:proofErr w:type="spellStart"/>
      <w:r w:rsidR="005600C7" w:rsidRPr="00E6095D">
        <w:rPr>
          <w:rFonts w:ascii="Calibri" w:hAnsi="Calibri" w:cs="Calibri"/>
        </w:rPr>
        <w:t>Tycowski</w:t>
      </w:r>
      <w:proofErr w:type="spellEnd"/>
      <w:r w:rsidR="005600C7" w:rsidRPr="00E6095D">
        <w:rPr>
          <w:rFonts w:ascii="Calibri" w:hAnsi="Calibri" w:cs="Calibri"/>
        </w:rPr>
        <w:t xml:space="preserve"> and colleagues</w:t>
      </w:r>
      <w:r w:rsidR="005600C7" w:rsidRPr="00E6095D">
        <w:rPr>
          <w:rFonts w:ascii="Calibri" w:hAnsi="Calibri" w:cs="Calibri"/>
        </w:rPr>
        <w:fldChar w:fldCharType="begin">
          <w:fldData xml:space="preserve">PEVuZE5vdGU+PENpdGU+PEF1dGhvcj5UeWNvd3NraTwvQXV0aG9yPjxZZWFyPjIwMTI8L1llYXI+
PElEVGV4dD5Db25zZXJ2YXRpb24gb2YgYSB0cmlwbGUtaGVsaXgtZm9ybWluZyBSTkEgc3RhYmls
aXR5IGVsZW1lbnQgaW4gbm9uY29kaW5nIGFuZCBnZW5vbWljIFJOQXMgb2YgZGl2ZXJzZSB2aXJ1
c2VzPC9JRFRleHQ+PERpc3BsYXlUZXh0PjxzdHlsZSBmYWNlPSJzdXBlcnNjcmlwdCI+NTwvc3R5
bGU+PC9EaXNwbGF5VGV4dD48cmVjb3JkPjxkYXRlcz48cHViLWRhdGVzPjxkYXRlPkp1bCAyNjwv
ZGF0ZT48L3B1Yi1kYXRlcz48eWVhcj4yMDEyPC95ZWFyPjwvZGF0ZXM+PGtleXdvcmRzPjxrZXl3
b3JkPkJhc2UgU2VxdWVuY2U8L2tleXdvcmQ+PGtleXdvcmQ+Q2VsbCBOdWNsZXVzL2dlbmV0aWNz
L21ldGFib2xpc208L2tleXdvcmQ+PGtleXdvcmQ+KkNvbnNlcnZlZCBTZXF1ZW5jZS9waHlzaW9s
b2d5PC9rZXl3b3JkPjxrZXl3b3JkPkdlbm9tZSwgVmlyYWwvZ2VuZXRpY3M8L2tleXdvcmQ+PGtl
eXdvcmQ+SEVLMjkzIENlbGxzPC9rZXl3b3JkPjxrZXl3b3JkPkh1bWFuczwva2V5d29yZD48a2V5
d29yZD5Nb2RlbHMsIEJpb2xvZ2ljYWw8L2tleXdvcmQ+PGtleXdvcmQ+TW9sZWN1bGFyIFNlcXVl
bmNlIERhdGE8L2tleXdvcmQ+PGtleXdvcmQ+Kk51Y2xlaWMgQWNpZCBDb25mb3JtYXRpb248L2tl
eXdvcmQ+PGtleXdvcmQ+Uk5BIFN0YWJpbGl0eS8qZ2VuZXRpY3M8L2tleXdvcmQ+PGtleXdvcmQ+
Uk5BIFZpcnVzZXMvY2hlbWlzdHJ5LypnZW5ldGljczwva2V5d29yZD48a2V5d29yZD5STkEsIE1l
c3Nlbmdlci9jaGVtaXN0cnkvZ2VuZXRpY3M8L2tleXdvcmQ+PGtleXdvcmQ+KlJOQSwgVW50cmFu
c2xhdGVkL2NoZW1pc3RyeS9nZW5ldGljczwva2V5d29yZD48a2V5d29yZD5SZWd1bGF0b3J5IEVs
ZW1lbnRzLCBUcmFuc2NyaXB0aW9uYWwvKmdlbmV0aWNzPC9rZXl3b3JkPjwva2V5d29yZHM+PHVy
bHM+PHJlbGF0ZWQtdXJscz48dXJsPmh0dHBzOi8vd3d3Lm5jYmkubmxtLm5paC5nb3YvcHVibWVk
LzIyODQwMzkzPC91cmw+PC9yZWxhdGVkLXVybHM+PC91cmxzPjxpc2JuPjIyMTEtMTI0NyAoRWxl
Y3Ryb25pYyk8L2lzYm4+PGN1c3RvbTI+UE1DMzQzMDM3ODwvY3VzdG9tMj48dGl0bGVzPjx0aXRs
ZT5Db25zZXJ2YXRpb24gb2YgYSB0cmlwbGUtaGVsaXgtZm9ybWluZyBSTkEgc3RhYmlsaXR5IGVs
ZW1lbnQgaW4gbm9uY29kaW5nIGFuZCBnZW5vbWljIFJOQXMgb2YgZGl2ZXJzZSB2aXJ1c2VzPC90
aXRsZT48c2Vjb25kYXJ5LXRpdGxlPkNlbGwgUmVwPC9zZWNvbmRhcnktdGl0bGU+PC90aXRsZXM+
PHBhZ2VzPjI2LTMyPC9wYWdlcz48bnVtYmVyPjE8L251bWJlcj48Y29udHJpYnV0b3JzPjxhdXRo
b3JzPjxhdXRob3I+VHljb3dza2ksIEsuIFQuPC9hdXRob3I+PGF1dGhvcj5TaHUsIE0uIEQuPC9h
dXRob3I+PGF1dGhvcj5Cb3JhaCwgUy48L2F1dGhvcj48YXV0aG9yPlNoaSwgTS48L2F1dGhvcj48
YXV0aG9yPlN0ZWl0eiwgSi4gQS48L2F1dGhvcj48L2F1dGhvcnM+PC9jb250cmlidXRvcnM+PGFk
ZGVkLWRhdGUgZm9ybWF0PSJ1dGMiPjE1MjI2MDM0Mjc8L2FkZGVkLWRhdGU+PHJlZi10eXBlIG5h
bWU9IkpvdXJuYWwgQXJ0aWNsZSI+MTc8L3JlZi10eXBlPjxhdXRoLWFkZHJlc3M+RGVwYXJ0bWVu
dCBvZiBNb2xlY3VsYXIgQmlvcGh5c2ljcyBhbmQgQmlvY2hlbWlzdHJ5LCBIb3dhcmQgSHVnaGVz
IE1lZGljYWwgSW5zdGl0dXRlLCBZYWxlIFVuaXZlcnNpdHkgU2Nob29sIG9mIE1lZGljaW5lLCAy
OTUgQ29uZ3Jlc3MgQXZlbnVlLCBOZXcgSGF2ZW4sIENUIDA2NTM2LCBVU0EuPC9hdXRoLWFkZHJl
c3M+PHJlYy1udW1iZXI+MTAxPC9yZWMtbnVtYmVyPjxsYXN0LXVwZGF0ZWQtZGF0ZSBmb3JtYXQ9
InV0YyI+MTUyMjYwMzQyNzwvbGFzdC11cGRhdGVkLWRhdGU+PGFjY2Vzc2lvbi1udW0+MjI4NDAz
OTM8L2FjY2Vzc2lvbi1udW0+PGVsZWN0cm9uaWMtcmVzb3VyY2UtbnVtPjEwLjEwMTYvai5jZWxy
ZXAuMjAxMi4wNS4wMjA8L2VsZWN0cm9uaWMtcmVzb3VyY2UtbnVtPjx2b2x1bWU+Mjwvdm9sdW1l
PjwvcmVjb3JkPjwvQ2l0ZT48L0VuZE5vdGU+AG==
</w:fldData>
        </w:fldChar>
      </w:r>
      <w:r w:rsidR="005600C7" w:rsidRPr="00E6095D">
        <w:rPr>
          <w:rFonts w:ascii="Calibri" w:hAnsi="Calibri" w:cs="Calibri"/>
        </w:rPr>
        <w:instrText xml:space="preserve"> ADDIN EN.CITE </w:instrText>
      </w:r>
      <w:r w:rsidR="005600C7" w:rsidRPr="00E6095D">
        <w:rPr>
          <w:rFonts w:ascii="Calibri" w:hAnsi="Calibri" w:cs="Calibri"/>
        </w:rPr>
        <w:fldChar w:fldCharType="begin">
          <w:fldData xml:space="preserve">PEVuZE5vdGU+PENpdGU+PEF1dGhvcj5UeWNvd3NraTwvQXV0aG9yPjxZZWFyPjIwMTI8L1llYXI+
PElEVGV4dD5Db25zZXJ2YXRpb24gb2YgYSB0cmlwbGUtaGVsaXgtZm9ybWluZyBSTkEgc3RhYmls
aXR5IGVsZW1lbnQgaW4gbm9uY29kaW5nIGFuZCBnZW5vbWljIFJOQXMgb2YgZGl2ZXJzZSB2aXJ1
c2VzPC9JRFRleHQ+PERpc3BsYXlUZXh0PjxzdHlsZSBmYWNlPSJzdXBlcnNjcmlwdCI+NTwvc3R5
bGU+PC9EaXNwbGF5VGV4dD48cmVjb3JkPjxkYXRlcz48cHViLWRhdGVzPjxkYXRlPkp1bCAyNjwv
ZGF0ZT48L3B1Yi1kYXRlcz48eWVhcj4yMDEyPC95ZWFyPjwvZGF0ZXM+PGtleXdvcmRzPjxrZXl3
b3JkPkJhc2UgU2VxdWVuY2U8L2tleXdvcmQ+PGtleXdvcmQ+Q2VsbCBOdWNsZXVzL2dlbmV0aWNz
L21ldGFib2xpc208L2tleXdvcmQ+PGtleXdvcmQ+KkNvbnNlcnZlZCBTZXF1ZW5jZS9waHlzaW9s
b2d5PC9rZXl3b3JkPjxrZXl3b3JkPkdlbm9tZSwgVmlyYWwvZ2VuZXRpY3M8L2tleXdvcmQ+PGtl
eXdvcmQ+SEVLMjkzIENlbGxzPC9rZXl3b3JkPjxrZXl3b3JkPkh1bWFuczwva2V5d29yZD48a2V5
d29yZD5Nb2RlbHMsIEJpb2xvZ2ljYWw8L2tleXdvcmQ+PGtleXdvcmQ+TW9sZWN1bGFyIFNlcXVl
bmNlIERhdGE8L2tleXdvcmQ+PGtleXdvcmQ+Kk51Y2xlaWMgQWNpZCBDb25mb3JtYXRpb248L2tl
eXdvcmQ+PGtleXdvcmQ+Uk5BIFN0YWJpbGl0eS8qZ2VuZXRpY3M8L2tleXdvcmQ+PGtleXdvcmQ+
Uk5BIFZpcnVzZXMvY2hlbWlzdHJ5LypnZW5ldGljczwva2V5d29yZD48a2V5d29yZD5STkEsIE1l
c3Nlbmdlci9jaGVtaXN0cnkvZ2VuZXRpY3M8L2tleXdvcmQ+PGtleXdvcmQ+KlJOQSwgVW50cmFu
c2xhdGVkL2NoZW1pc3RyeS9nZW5ldGljczwva2V5d29yZD48a2V5d29yZD5SZWd1bGF0b3J5IEVs
ZW1lbnRzLCBUcmFuc2NyaXB0aW9uYWwvKmdlbmV0aWNzPC9rZXl3b3JkPjwva2V5d29yZHM+PHVy
bHM+PHJlbGF0ZWQtdXJscz48dXJsPmh0dHBzOi8vd3d3Lm5jYmkubmxtLm5paC5nb3YvcHVibWVk
LzIyODQwMzkzPC91cmw+PC9yZWxhdGVkLXVybHM+PC91cmxzPjxpc2JuPjIyMTEtMTI0NyAoRWxl
Y3Ryb25pYyk8L2lzYm4+PGN1c3RvbTI+UE1DMzQzMDM3ODwvY3VzdG9tMj48dGl0bGVzPjx0aXRs
ZT5Db25zZXJ2YXRpb24gb2YgYSB0cmlwbGUtaGVsaXgtZm9ybWluZyBSTkEgc3RhYmlsaXR5IGVs
ZW1lbnQgaW4gbm9uY29kaW5nIGFuZCBnZW5vbWljIFJOQXMgb2YgZGl2ZXJzZSB2aXJ1c2VzPC90
aXRsZT48c2Vjb25kYXJ5LXRpdGxlPkNlbGwgUmVwPC9zZWNvbmRhcnktdGl0bGU+PC90aXRsZXM+
PHBhZ2VzPjI2LTMyPC9wYWdlcz48bnVtYmVyPjE8L251bWJlcj48Y29udHJpYnV0b3JzPjxhdXRo
b3JzPjxhdXRob3I+VHljb3dza2ksIEsuIFQuPC9hdXRob3I+PGF1dGhvcj5TaHUsIE0uIEQuPC9h
dXRob3I+PGF1dGhvcj5Cb3JhaCwgUy48L2F1dGhvcj48YXV0aG9yPlNoaSwgTS48L2F1dGhvcj48
YXV0aG9yPlN0ZWl0eiwgSi4gQS48L2F1dGhvcj48L2F1dGhvcnM+PC9jb250cmlidXRvcnM+PGFk
ZGVkLWRhdGUgZm9ybWF0PSJ1dGMiPjE1MjI2MDM0Mjc8L2FkZGVkLWRhdGU+PHJlZi10eXBlIG5h
bWU9IkpvdXJuYWwgQXJ0aWNsZSI+MTc8L3JlZi10eXBlPjxhdXRoLWFkZHJlc3M+RGVwYXJ0bWVu
dCBvZiBNb2xlY3VsYXIgQmlvcGh5c2ljcyBhbmQgQmlvY2hlbWlzdHJ5LCBIb3dhcmQgSHVnaGVz
IE1lZGljYWwgSW5zdGl0dXRlLCBZYWxlIFVuaXZlcnNpdHkgU2Nob29sIG9mIE1lZGljaW5lLCAy
OTUgQ29uZ3Jlc3MgQXZlbnVlLCBOZXcgSGF2ZW4sIENUIDA2NTM2LCBVU0EuPC9hdXRoLWFkZHJl
c3M+PHJlYy1udW1iZXI+MTAxPC9yZWMtbnVtYmVyPjxsYXN0LXVwZGF0ZWQtZGF0ZSBmb3JtYXQ9
InV0YyI+MTUyMjYwMzQyNzwvbGFzdC11cGRhdGVkLWRhdGU+PGFjY2Vzc2lvbi1udW0+MjI4NDAz
OTM8L2FjY2Vzc2lvbi1udW0+PGVsZWN0cm9uaWMtcmVzb3VyY2UtbnVtPjEwLjEwMTYvai5jZWxy
ZXAuMjAxMi4wNS4wMjA8L2VsZWN0cm9uaWMtcmVzb3VyY2UtbnVtPjx2b2x1bWU+Mjwvdm9sdW1l
PjwvcmVjb3JkPjwvQ2l0ZT48L0VuZE5vdGU+AG==
</w:fldData>
        </w:fldChar>
      </w:r>
      <w:r w:rsidR="005600C7" w:rsidRPr="00E6095D">
        <w:rPr>
          <w:rFonts w:ascii="Calibri" w:hAnsi="Calibri" w:cs="Calibri"/>
        </w:rPr>
        <w:instrText xml:space="preserve"> ADDIN EN.CITE.DATA </w:instrText>
      </w:r>
      <w:r w:rsidR="005600C7" w:rsidRPr="00E6095D">
        <w:rPr>
          <w:rFonts w:ascii="Calibri" w:hAnsi="Calibri" w:cs="Calibri"/>
        </w:rPr>
      </w:r>
      <w:r w:rsidR="005600C7" w:rsidRPr="00E6095D">
        <w:rPr>
          <w:rFonts w:ascii="Calibri" w:hAnsi="Calibri" w:cs="Calibri"/>
        </w:rPr>
        <w:fldChar w:fldCharType="end"/>
      </w:r>
      <w:r w:rsidR="005600C7" w:rsidRPr="00E6095D">
        <w:rPr>
          <w:rFonts w:ascii="Calibri" w:hAnsi="Calibri" w:cs="Calibri"/>
        </w:rPr>
      </w:r>
      <w:r w:rsidR="005600C7" w:rsidRPr="00E6095D">
        <w:rPr>
          <w:rFonts w:ascii="Calibri" w:hAnsi="Calibri" w:cs="Calibri"/>
        </w:rPr>
        <w:fldChar w:fldCharType="separate"/>
      </w:r>
      <w:r w:rsidR="005600C7" w:rsidRPr="00E6095D">
        <w:rPr>
          <w:rFonts w:ascii="Calibri" w:hAnsi="Calibri" w:cs="Calibri"/>
          <w:noProof/>
          <w:vertAlign w:val="superscript"/>
        </w:rPr>
        <w:t>5</w:t>
      </w:r>
      <w:r w:rsidR="005600C7" w:rsidRPr="00E6095D">
        <w:rPr>
          <w:rFonts w:ascii="Calibri" w:hAnsi="Calibri" w:cs="Calibri"/>
        </w:rPr>
        <w:fldChar w:fldCharType="end"/>
      </w:r>
      <w:r w:rsidR="005600C7" w:rsidRPr="00E6095D">
        <w:rPr>
          <w:rFonts w:ascii="Calibri" w:hAnsi="Calibri" w:cs="Calibri"/>
        </w:rPr>
        <w:t xml:space="preserve"> provide an example of this strategy with rhesus </w:t>
      </w:r>
      <w:proofErr w:type="spellStart"/>
      <w:r w:rsidR="005600C7" w:rsidRPr="00E6095D">
        <w:rPr>
          <w:rFonts w:ascii="Calibri" w:hAnsi="Calibri" w:cs="Calibri"/>
        </w:rPr>
        <w:t>rhadinovirus</w:t>
      </w:r>
      <w:proofErr w:type="spellEnd"/>
      <w:r w:rsidR="005600C7" w:rsidRPr="00E6095D">
        <w:rPr>
          <w:rFonts w:ascii="Calibri" w:hAnsi="Calibri" w:cs="Calibri"/>
        </w:rPr>
        <w:t xml:space="preserve"> (RRV) polyadenylated nuclear (PAN) RNA.  </w:t>
      </w:r>
    </w:p>
    <w:p w14:paraId="2D5E47E7" w14:textId="77777777" w:rsidR="00EA205F" w:rsidRPr="00E6095D" w:rsidRDefault="00EA205F" w:rsidP="00E6095D">
      <w:pPr>
        <w:jc w:val="both"/>
        <w:rPr>
          <w:rFonts w:ascii="Calibri" w:hAnsi="Calibri" w:cs="Calibri"/>
        </w:rPr>
      </w:pPr>
    </w:p>
    <w:p w14:paraId="3237D1CA" w14:textId="77777777" w:rsidR="00FD154E" w:rsidRPr="00E6095D" w:rsidRDefault="00EA205F" w:rsidP="00E6095D">
      <w:pPr>
        <w:jc w:val="both"/>
        <w:rPr>
          <w:rFonts w:ascii="Calibri" w:hAnsi="Calibri" w:cs="Calibri"/>
        </w:rPr>
      </w:pPr>
      <w:r w:rsidRPr="00E6095D">
        <w:rPr>
          <w:rFonts w:ascii="Calibri" w:hAnsi="Calibri" w:cs="Calibri"/>
        </w:rPr>
        <w:t>1.1.2</w:t>
      </w:r>
      <w:r w:rsidR="00FD154E" w:rsidRPr="00E6095D">
        <w:rPr>
          <w:rFonts w:ascii="Calibri" w:hAnsi="Calibri" w:cs="Calibri"/>
        </w:rPr>
        <w:t>)</w:t>
      </w:r>
      <w:r w:rsidRPr="00E6095D">
        <w:rPr>
          <w:rFonts w:ascii="Calibri" w:hAnsi="Calibri" w:cs="Calibri"/>
        </w:rPr>
        <w:t xml:space="preserve"> </w:t>
      </w:r>
      <w:r w:rsidR="00FD154E" w:rsidRPr="00E6095D">
        <w:rPr>
          <w:rFonts w:ascii="Calibri" w:hAnsi="Calibri" w:cs="Calibri"/>
        </w:rPr>
        <w:t xml:space="preserve">If the RNA of interest contains a known protein-binding site or stem-loop structure, design oligonucleotides that avoid these regions.  </w:t>
      </w:r>
    </w:p>
    <w:p w14:paraId="6BD71CD3" w14:textId="55212AB2" w:rsidR="00EA205F" w:rsidRPr="00E6095D" w:rsidRDefault="00EA205F" w:rsidP="00E6095D">
      <w:pPr>
        <w:jc w:val="both"/>
        <w:rPr>
          <w:rFonts w:ascii="Calibri" w:hAnsi="Calibri" w:cs="Calibri"/>
        </w:rPr>
      </w:pPr>
    </w:p>
    <w:p w14:paraId="22780DB9" w14:textId="486DD4AA" w:rsidR="00FD154E" w:rsidRPr="00E6095D" w:rsidRDefault="00FD154E" w:rsidP="00E6095D">
      <w:pPr>
        <w:jc w:val="both"/>
        <w:rPr>
          <w:rFonts w:ascii="Calibri" w:hAnsi="Calibri" w:cs="Calibri"/>
        </w:rPr>
      </w:pPr>
      <w:r w:rsidRPr="00E6095D">
        <w:rPr>
          <w:rFonts w:ascii="Calibri" w:hAnsi="Calibri" w:cs="Calibri"/>
        </w:rPr>
        <w:t xml:space="preserve">1.1.3) Depending on the </w:t>
      </w:r>
      <w:r w:rsidR="00F764A6" w:rsidRPr="00E6095D">
        <w:rPr>
          <w:rFonts w:ascii="Calibri" w:hAnsi="Calibri" w:cs="Calibri"/>
        </w:rPr>
        <w:t>goals</w:t>
      </w:r>
      <w:r w:rsidRPr="00E6095D">
        <w:rPr>
          <w:rFonts w:ascii="Calibri" w:hAnsi="Calibri" w:cs="Calibri"/>
        </w:rPr>
        <w:t xml:space="preserve"> of </w:t>
      </w:r>
      <w:r w:rsidR="005600C7" w:rsidRPr="00E6095D">
        <w:rPr>
          <w:rFonts w:ascii="Calibri" w:hAnsi="Calibri" w:cs="Calibri"/>
        </w:rPr>
        <w:t xml:space="preserve">the </w:t>
      </w:r>
      <w:r w:rsidRPr="00E6095D">
        <w:rPr>
          <w:rFonts w:ascii="Calibri" w:hAnsi="Calibri" w:cs="Calibri"/>
        </w:rPr>
        <w:t xml:space="preserve">experiments, consider the intronic sequence and </w:t>
      </w:r>
      <w:proofErr w:type="gramStart"/>
      <w:r w:rsidRPr="00E6095D">
        <w:rPr>
          <w:rFonts w:ascii="Calibri" w:hAnsi="Calibri" w:cs="Calibri"/>
        </w:rPr>
        <w:t>whether</w:t>
      </w:r>
      <w:r w:rsidR="00353A2C" w:rsidRPr="00E6095D">
        <w:rPr>
          <w:rFonts w:ascii="Calibri" w:hAnsi="Calibri" w:cs="Calibri"/>
        </w:rPr>
        <w:t xml:space="preserve"> or not</w:t>
      </w:r>
      <w:proofErr w:type="gramEnd"/>
      <w:r w:rsidRPr="00E6095D">
        <w:rPr>
          <w:rFonts w:ascii="Calibri" w:hAnsi="Calibri" w:cs="Calibri"/>
        </w:rPr>
        <w:t xml:space="preserve"> to design an anti-sense oligonucleotide for it.</w:t>
      </w:r>
    </w:p>
    <w:p w14:paraId="0F3AA79C" w14:textId="77777777" w:rsidR="00EA205F" w:rsidRPr="00E6095D" w:rsidRDefault="00EA205F" w:rsidP="00E6095D">
      <w:pPr>
        <w:jc w:val="both"/>
        <w:rPr>
          <w:rFonts w:ascii="Calibri" w:hAnsi="Calibri" w:cs="Calibri"/>
        </w:rPr>
      </w:pPr>
    </w:p>
    <w:p w14:paraId="5DCC015A" w14:textId="38845799" w:rsidR="00FD154E" w:rsidRPr="00E6095D" w:rsidRDefault="00EA205F" w:rsidP="00E6095D">
      <w:pPr>
        <w:jc w:val="both"/>
        <w:rPr>
          <w:rFonts w:ascii="Calibri" w:hAnsi="Calibri" w:cs="Calibri"/>
        </w:rPr>
      </w:pPr>
      <w:r w:rsidRPr="00E6095D">
        <w:rPr>
          <w:rFonts w:ascii="Calibri" w:hAnsi="Calibri" w:cs="Calibri"/>
        </w:rPr>
        <w:t>1.</w:t>
      </w:r>
      <w:r w:rsidR="00FD154E" w:rsidRPr="00E6095D">
        <w:rPr>
          <w:rFonts w:ascii="Calibri" w:hAnsi="Calibri" w:cs="Calibri"/>
        </w:rPr>
        <w:t xml:space="preserve">2) Perform </w:t>
      </w:r>
      <w:r w:rsidR="00576578" w:rsidRPr="00E6095D">
        <w:rPr>
          <w:rFonts w:ascii="Calibri" w:hAnsi="Calibri" w:cs="Calibri"/>
        </w:rPr>
        <w:t>simple computational analyses on</w:t>
      </w:r>
      <w:r w:rsidR="00FD154E" w:rsidRPr="00E6095D">
        <w:rPr>
          <w:rFonts w:ascii="Calibri" w:hAnsi="Calibri" w:cs="Calibri"/>
        </w:rPr>
        <w:t xml:space="preserve"> </w:t>
      </w:r>
      <w:r w:rsidR="005600C7" w:rsidRPr="00E6095D">
        <w:rPr>
          <w:rFonts w:ascii="Calibri" w:hAnsi="Calibri" w:cs="Calibri"/>
        </w:rPr>
        <w:t xml:space="preserve">the </w:t>
      </w:r>
      <w:r w:rsidR="00FD154E" w:rsidRPr="00E6095D">
        <w:rPr>
          <w:rFonts w:ascii="Calibri" w:hAnsi="Calibri" w:cs="Calibri"/>
        </w:rPr>
        <w:t>selected anti-sense sequences to i</w:t>
      </w:r>
      <w:r w:rsidR="00F764A6" w:rsidRPr="00E6095D">
        <w:rPr>
          <w:rFonts w:ascii="Calibri" w:hAnsi="Calibri" w:cs="Calibri"/>
        </w:rPr>
        <w:t>nsure binding specificity and</w:t>
      </w:r>
      <w:r w:rsidR="00FD154E" w:rsidRPr="00E6095D">
        <w:rPr>
          <w:rFonts w:ascii="Calibri" w:hAnsi="Calibri" w:cs="Calibri"/>
        </w:rPr>
        <w:t xml:space="preserve"> reduce aggregation</w:t>
      </w:r>
      <w:r w:rsidR="00576578" w:rsidRPr="00E6095D">
        <w:rPr>
          <w:rFonts w:ascii="Calibri" w:hAnsi="Calibri" w:cs="Calibri"/>
        </w:rPr>
        <w:t xml:space="preserve"> of the anti-sense oligonucleotide</w:t>
      </w:r>
      <w:r w:rsidR="00FD154E" w:rsidRPr="00E6095D">
        <w:rPr>
          <w:rFonts w:ascii="Calibri" w:hAnsi="Calibri" w:cs="Calibri"/>
        </w:rPr>
        <w:t>.</w:t>
      </w:r>
    </w:p>
    <w:p w14:paraId="5E323700" w14:textId="77777777" w:rsidR="00FD154E" w:rsidRPr="00E6095D" w:rsidRDefault="00FD154E" w:rsidP="00E6095D">
      <w:pPr>
        <w:jc w:val="both"/>
        <w:rPr>
          <w:rFonts w:ascii="Calibri" w:hAnsi="Calibri" w:cs="Calibri"/>
        </w:rPr>
      </w:pPr>
    </w:p>
    <w:p w14:paraId="3EAB6EE1" w14:textId="77798BF9" w:rsidR="002641BC" w:rsidRPr="00E6095D" w:rsidRDefault="00FD154E" w:rsidP="00E6095D">
      <w:pPr>
        <w:jc w:val="both"/>
        <w:rPr>
          <w:rFonts w:ascii="Calibri" w:hAnsi="Calibri" w:cs="Calibri"/>
        </w:rPr>
      </w:pPr>
      <w:r w:rsidRPr="00E6095D">
        <w:rPr>
          <w:rFonts w:ascii="Calibri" w:hAnsi="Calibri" w:cs="Calibri"/>
        </w:rPr>
        <w:t>1.2.1</w:t>
      </w:r>
      <w:r w:rsidR="00EA205F" w:rsidRPr="00E6095D">
        <w:rPr>
          <w:rFonts w:ascii="Calibri" w:hAnsi="Calibri" w:cs="Calibri"/>
        </w:rPr>
        <w:t xml:space="preserve">) </w:t>
      </w:r>
      <w:r w:rsidR="002641BC" w:rsidRPr="00E6095D">
        <w:rPr>
          <w:rFonts w:ascii="Calibri" w:hAnsi="Calibri" w:cs="Calibri"/>
        </w:rPr>
        <w:t xml:space="preserve">The sequences must be </w:t>
      </w:r>
      <w:r w:rsidR="00F764A6" w:rsidRPr="00E6095D">
        <w:rPr>
          <w:rFonts w:ascii="Calibri" w:hAnsi="Calibri" w:cs="Calibri"/>
        </w:rPr>
        <w:t xml:space="preserve">approximately </w:t>
      </w:r>
      <w:r w:rsidR="00576578" w:rsidRPr="00E6095D">
        <w:rPr>
          <w:rFonts w:ascii="Calibri" w:hAnsi="Calibri" w:cs="Calibri"/>
        </w:rPr>
        <w:t>50% GC-</w:t>
      </w:r>
      <w:r w:rsidR="002641BC" w:rsidRPr="00E6095D">
        <w:rPr>
          <w:rFonts w:ascii="Calibri" w:hAnsi="Calibri" w:cs="Calibri"/>
        </w:rPr>
        <w:t>rich</w:t>
      </w:r>
      <w:r w:rsidR="00E927AD" w:rsidRPr="00E6095D">
        <w:rPr>
          <w:rFonts w:ascii="Calibri" w:hAnsi="Calibri" w:cs="Calibri"/>
        </w:rPr>
        <w:t xml:space="preserve"> (high guanine and cytosine content)</w:t>
      </w:r>
      <w:r w:rsidR="002641BC" w:rsidRPr="00E6095D">
        <w:rPr>
          <w:rFonts w:ascii="Calibri" w:hAnsi="Calibri" w:cs="Calibri"/>
        </w:rPr>
        <w:t xml:space="preserve"> and have a melting temperature in the range of 60 to 70 </w:t>
      </w:r>
      <w:r w:rsidR="00B52074">
        <w:rPr>
          <w:rFonts w:ascii="Calibri" w:hAnsi="Calibri" w:cs="Calibri"/>
        </w:rPr>
        <w:t>°</w:t>
      </w:r>
      <w:r w:rsidR="002641BC" w:rsidRPr="00E6095D">
        <w:rPr>
          <w:rFonts w:ascii="Calibri" w:hAnsi="Calibri" w:cs="Calibri"/>
        </w:rPr>
        <w:t xml:space="preserve">C. </w:t>
      </w:r>
    </w:p>
    <w:p w14:paraId="5B144595" w14:textId="77777777" w:rsidR="002641BC" w:rsidRPr="00E6095D" w:rsidRDefault="002641BC" w:rsidP="00E6095D">
      <w:pPr>
        <w:jc w:val="both"/>
        <w:rPr>
          <w:rFonts w:ascii="Calibri" w:hAnsi="Calibri" w:cs="Calibri"/>
        </w:rPr>
      </w:pPr>
    </w:p>
    <w:p w14:paraId="133841A8" w14:textId="3916511B" w:rsidR="002641BC" w:rsidRPr="00E6095D" w:rsidRDefault="00EA205F" w:rsidP="00E6095D">
      <w:pPr>
        <w:jc w:val="both"/>
        <w:rPr>
          <w:rFonts w:ascii="Calibri" w:hAnsi="Calibri" w:cs="Calibri"/>
        </w:rPr>
      </w:pPr>
      <w:r w:rsidRPr="00E6095D">
        <w:rPr>
          <w:rFonts w:ascii="Calibri" w:hAnsi="Calibri" w:cs="Calibri"/>
        </w:rPr>
        <w:t>1.</w:t>
      </w:r>
      <w:r w:rsidR="00FD154E" w:rsidRPr="00E6095D">
        <w:rPr>
          <w:rFonts w:ascii="Calibri" w:hAnsi="Calibri" w:cs="Calibri"/>
        </w:rPr>
        <w:t>2.2</w:t>
      </w:r>
      <w:r w:rsidR="002641BC" w:rsidRPr="00E6095D">
        <w:rPr>
          <w:rFonts w:ascii="Calibri" w:hAnsi="Calibri" w:cs="Calibri"/>
        </w:rPr>
        <w:t xml:space="preserve">) </w:t>
      </w:r>
      <w:r w:rsidR="000A3F80" w:rsidRPr="00E6095D">
        <w:rPr>
          <w:rFonts w:ascii="Calibri" w:hAnsi="Calibri" w:cs="Calibri"/>
        </w:rPr>
        <w:t>U</w:t>
      </w:r>
      <w:r w:rsidR="00576578" w:rsidRPr="00E6095D">
        <w:rPr>
          <w:rFonts w:ascii="Calibri" w:hAnsi="Calibri" w:cs="Calibri"/>
        </w:rPr>
        <w:t>se</w:t>
      </w:r>
      <w:r w:rsidR="00F764A6" w:rsidRPr="00E6095D">
        <w:rPr>
          <w:rFonts w:ascii="Calibri" w:hAnsi="Calibri" w:cs="Calibri"/>
        </w:rPr>
        <w:t xml:space="preserve"> a</w:t>
      </w:r>
      <w:r w:rsidR="000A3F80" w:rsidRPr="00E6095D">
        <w:rPr>
          <w:rFonts w:ascii="Calibri" w:hAnsi="Calibri" w:cs="Calibri"/>
        </w:rPr>
        <w:t xml:space="preserve"> </w:t>
      </w:r>
      <w:r w:rsidRPr="00E6095D">
        <w:rPr>
          <w:rFonts w:ascii="Calibri" w:hAnsi="Calibri" w:cs="Calibri"/>
        </w:rPr>
        <w:t xml:space="preserve">sequence </w:t>
      </w:r>
      <w:r w:rsidR="000A3F80" w:rsidRPr="00E6095D">
        <w:rPr>
          <w:rFonts w:ascii="Calibri" w:hAnsi="Calibri" w:cs="Calibri"/>
        </w:rPr>
        <w:t xml:space="preserve">analyzer tool to select sequences that do not self-dimerize or form hairpins with melting temperatures above 37 </w:t>
      </w:r>
      <w:r w:rsidR="00B52074">
        <w:rPr>
          <w:rFonts w:ascii="Calibri" w:hAnsi="Calibri" w:cs="Calibri"/>
        </w:rPr>
        <w:t>°C</w:t>
      </w:r>
      <w:r w:rsidR="000A3F80" w:rsidRPr="00E6095D">
        <w:rPr>
          <w:rFonts w:ascii="Calibri" w:hAnsi="Calibri" w:cs="Calibri"/>
        </w:rPr>
        <w:t xml:space="preserve">, the hybridization temperature. </w:t>
      </w:r>
    </w:p>
    <w:p w14:paraId="6EB83E82" w14:textId="77777777" w:rsidR="002641BC" w:rsidRPr="00E6095D" w:rsidRDefault="002641BC" w:rsidP="00E6095D">
      <w:pPr>
        <w:jc w:val="both"/>
        <w:rPr>
          <w:rFonts w:ascii="Calibri" w:hAnsi="Calibri" w:cs="Calibri"/>
        </w:rPr>
      </w:pPr>
    </w:p>
    <w:p w14:paraId="3523F380" w14:textId="1EDE163B" w:rsidR="00576578" w:rsidRPr="00E6095D" w:rsidRDefault="002641BC" w:rsidP="00E6095D">
      <w:pPr>
        <w:jc w:val="both"/>
        <w:rPr>
          <w:rFonts w:ascii="Calibri" w:hAnsi="Calibri" w:cs="Calibri"/>
        </w:rPr>
      </w:pPr>
      <w:r w:rsidRPr="00E6095D">
        <w:rPr>
          <w:rFonts w:ascii="Calibri" w:hAnsi="Calibri" w:cs="Calibri"/>
        </w:rPr>
        <w:t>1.</w:t>
      </w:r>
      <w:r w:rsidR="00FD154E" w:rsidRPr="00E6095D">
        <w:rPr>
          <w:rFonts w:ascii="Calibri" w:hAnsi="Calibri" w:cs="Calibri"/>
        </w:rPr>
        <w:t>2.3</w:t>
      </w:r>
      <w:r w:rsidRPr="00E6095D">
        <w:rPr>
          <w:rFonts w:ascii="Calibri" w:hAnsi="Calibri" w:cs="Calibri"/>
        </w:rPr>
        <w:t xml:space="preserve">) </w:t>
      </w:r>
      <w:r w:rsidR="00A320AF" w:rsidRPr="00E6095D">
        <w:rPr>
          <w:rFonts w:ascii="Calibri" w:hAnsi="Calibri" w:cs="Calibri"/>
        </w:rPr>
        <w:t xml:space="preserve">Perform a NCBI </w:t>
      </w:r>
      <w:proofErr w:type="spellStart"/>
      <w:r w:rsidR="00A320AF" w:rsidRPr="00E6095D">
        <w:rPr>
          <w:rFonts w:ascii="Calibri" w:hAnsi="Calibri" w:cs="Calibri"/>
        </w:rPr>
        <w:t>BLAST</w:t>
      </w:r>
      <w:r w:rsidRPr="00E6095D">
        <w:rPr>
          <w:rFonts w:ascii="Calibri" w:hAnsi="Calibri" w:cs="Calibri"/>
        </w:rPr>
        <w:t>n</w:t>
      </w:r>
      <w:proofErr w:type="spellEnd"/>
      <w:r w:rsidR="00A320AF" w:rsidRPr="00E6095D">
        <w:rPr>
          <w:rFonts w:ascii="Calibri" w:hAnsi="Calibri" w:cs="Calibri"/>
        </w:rPr>
        <w:t xml:space="preserve"> </w:t>
      </w:r>
      <w:r w:rsidR="00E927AD" w:rsidRPr="00E6095D">
        <w:rPr>
          <w:rFonts w:ascii="Calibri" w:hAnsi="Calibri" w:cs="Calibri"/>
        </w:rPr>
        <w:t xml:space="preserve">(National Center for Biotechnology Information Basic Local Alignment </w:t>
      </w:r>
      <w:r w:rsidR="00BD7611" w:rsidRPr="00E6095D">
        <w:rPr>
          <w:rFonts w:ascii="Calibri" w:hAnsi="Calibri" w:cs="Calibri"/>
        </w:rPr>
        <w:t>Search Tool for nucleotide alignments</w:t>
      </w:r>
      <w:r w:rsidR="00E927AD" w:rsidRPr="00E6095D">
        <w:rPr>
          <w:rFonts w:ascii="Calibri" w:hAnsi="Calibri" w:cs="Calibri"/>
        </w:rPr>
        <w:t xml:space="preserve">) </w:t>
      </w:r>
      <w:r w:rsidR="00A320AF" w:rsidRPr="00E6095D">
        <w:rPr>
          <w:rFonts w:ascii="Calibri" w:hAnsi="Calibri" w:cs="Calibri"/>
        </w:rPr>
        <w:t xml:space="preserve">search </w:t>
      </w:r>
      <w:r w:rsidRPr="00E6095D">
        <w:rPr>
          <w:rFonts w:ascii="Calibri" w:hAnsi="Calibri" w:cs="Calibri"/>
        </w:rPr>
        <w:t>of</w:t>
      </w:r>
      <w:r w:rsidR="00A320AF" w:rsidRPr="00E6095D">
        <w:rPr>
          <w:rFonts w:ascii="Calibri" w:hAnsi="Calibri" w:cs="Calibri"/>
        </w:rPr>
        <w:t xml:space="preserve"> </w:t>
      </w:r>
      <w:r w:rsidRPr="00E6095D">
        <w:rPr>
          <w:rFonts w:ascii="Calibri" w:hAnsi="Calibri" w:cs="Calibri"/>
        </w:rPr>
        <w:t xml:space="preserve">the selected </w:t>
      </w:r>
      <w:r w:rsidR="00A320AF" w:rsidRPr="00E6095D">
        <w:rPr>
          <w:rFonts w:ascii="Calibri" w:hAnsi="Calibri" w:cs="Calibri"/>
        </w:rPr>
        <w:t xml:space="preserve">sequences </w:t>
      </w:r>
      <w:r w:rsidRPr="00E6095D">
        <w:rPr>
          <w:rFonts w:ascii="Calibri" w:hAnsi="Calibri" w:cs="Calibri"/>
        </w:rPr>
        <w:t xml:space="preserve">against both the host and viral transcriptomes </w:t>
      </w:r>
      <w:r w:rsidR="000A3F80" w:rsidRPr="00E6095D">
        <w:rPr>
          <w:rFonts w:ascii="Calibri" w:hAnsi="Calibri" w:cs="Calibri"/>
        </w:rPr>
        <w:t xml:space="preserve">using the </w:t>
      </w:r>
      <w:r w:rsidR="00EA205F" w:rsidRPr="00E6095D">
        <w:rPr>
          <w:rFonts w:ascii="Calibri" w:hAnsi="Calibri" w:cs="Calibri"/>
        </w:rPr>
        <w:t>‘</w:t>
      </w:r>
      <w:r w:rsidR="000A3F80" w:rsidRPr="00E6095D">
        <w:rPr>
          <w:rFonts w:ascii="Calibri" w:hAnsi="Calibri" w:cs="Calibri"/>
        </w:rPr>
        <w:t>somewhat similar</w:t>
      </w:r>
      <w:r w:rsidR="00EA205F" w:rsidRPr="00E6095D">
        <w:rPr>
          <w:rFonts w:ascii="Calibri" w:hAnsi="Calibri" w:cs="Calibri"/>
        </w:rPr>
        <w:t>’</w:t>
      </w:r>
      <w:r w:rsidR="000A3F80" w:rsidRPr="00E6095D">
        <w:rPr>
          <w:rFonts w:ascii="Calibri" w:hAnsi="Calibri" w:cs="Calibri"/>
        </w:rPr>
        <w:t xml:space="preserve"> setting. This search will identify unique anti-sense oligonucleotides that will not likely bind to other host or viral transcripts</w:t>
      </w:r>
      <w:r w:rsidR="00B00928" w:rsidRPr="00E6095D">
        <w:rPr>
          <w:rFonts w:ascii="Calibri" w:hAnsi="Calibri" w:cs="Calibri"/>
        </w:rPr>
        <w:t xml:space="preserve">. </w:t>
      </w:r>
    </w:p>
    <w:p w14:paraId="47AA4CFC" w14:textId="77777777" w:rsidR="00576578" w:rsidRPr="00E6095D" w:rsidRDefault="00576578" w:rsidP="00E6095D">
      <w:pPr>
        <w:jc w:val="both"/>
        <w:rPr>
          <w:rFonts w:ascii="Calibri" w:hAnsi="Calibri" w:cs="Calibri"/>
        </w:rPr>
      </w:pPr>
    </w:p>
    <w:p w14:paraId="01C1C958" w14:textId="4CEF6F9C" w:rsidR="00EA205F" w:rsidRPr="00E6095D" w:rsidRDefault="007A3F48" w:rsidP="00E6095D">
      <w:pPr>
        <w:jc w:val="both"/>
        <w:rPr>
          <w:rFonts w:ascii="Calibri" w:hAnsi="Calibri" w:cs="Calibri"/>
        </w:rPr>
      </w:pPr>
      <w:r>
        <w:rPr>
          <w:rFonts w:ascii="Calibri" w:hAnsi="Calibri" w:cs="Calibri"/>
        </w:rPr>
        <w:t>NOTE:</w:t>
      </w:r>
      <w:r w:rsidR="00576578" w:rsidRPr="00E6095D">
        <w:rPr>
          <w:rFonts w:ascii="Calibri" w:hAnsi="Calibri" w:cs="Calibri"/>
        </w:rPr>
        <w:t xml:space="preserve"> If transcriptomes are not available, perform the BLAST search with the genomic sequences. It is ideal if the searches are performed on the sequences from the virus isolated from the infected cells</w:t>
      </w:r>
      <w:r w:rsidR="0048775F" w:rsidRPr="00E6095D">
        <w:rPr>
          <w:rFonts w:ascii="Calibri" w:hAnsi="Calibri" w:cs="Calibri"/>
        </w:rPr>
        <w:t xml:space="preserve"> used in the experiment </w:t>
      </w:r>
      <w:r w:rsidR="00576578" w:rsidRPr="00E6095D">
        <w:rPr>
          <w:rFonts w:ascii="Calibri" w:hAnsi="Calibri" w:cs="Calibri"/>
        </w:rPr>
        <w:t xml:space="preserve">because wild strains tend to diversify and contain a combination of sequences from different lab strains. </w:t>
      </w:r>
    </w:p>
    <w:p w14:paraId="14E662AF" w14:textId="77777777" w:rsidR="000A3F80" w:rsidRPr="00E6095D" w:rsidRDefault="000A3F80" w:rsidP="00E6095D">
      <w:pPr>
        <w:jc w:val="both"/>
        <w:rPr>
          <w:rFonts w:ascii="Calibri" w:hAnsi="Calibri" w:cs="Calibri"/>
        </w:rPr>
      </w:pPr>
    </w:p>
    <w:p w14:paraId="65647E22" w14:textId="4D06A602" w:rsidR="000A3F80" w:rsidRPr="00E6095D" w:rsidRDefault="00FD154E" w:rsidP="00E6095D">
      <w:pPr>
        <w:jc w:val="both"/>
        <w:rPr>
          <w:rFonts w:ascii="Calibri" w:hAnsi="Calibri" w:cs="Calibri"/>
        </w:rPr>
      </w:pPr>
      <w:r w:rsidRPr="00E6095D">
        <w:rPr>
          <w:rFonts w:ascii="Calibri" w:hAnsi="Calibri" w:cs="Calibri"/>
        </w:rPr>
        <w:t>1.3</w:t>
      </w:r>
      <w:r w:rsidR="000A3F80" w:rsidRPr="00E6095D">
        <w:rPr>
          <w:rFonts w:ascii="Calibri" w:hAnsi="Calibri" w:cs="Calibri"/>
        </w:rPr>
        <w:t xml:space="preserve">) Order </w:t>
      </w:r>
      <w:r w:rsidR="00EA205F" w:rsidRPr="00E6095D">
        <w:rPr>
          <w:rFonts w:ascii="Calibri" w:hAnsi="Calibri" w:cs="Calibri"/>
        </w:rPr>
        <w:t xml:space="preserve">purified </w:t>
      </w:r>
      <w:r w:rsidR="000A3F80" w:rsidRPr="00E6095D">
        <w:rPr>
          <w:rFonts w:ascii="Calibri" w:hAnsi="Calibri" w:cs="Calibri"/>
        </w:rPr>
        <w:t xml:space="preserve">DNA oligonucleotides </w:t>
      </w:r>
      <w:r w:rsidR="00F764A6" w:rsidRPr="00E6095D">
        <w:rPr>
          <w:rFonts w:ascii="Calibri" w:hAnsi="Calibri" w:cs="Calibri"/>
        </w:rPr>
        <w:t>corresponding to</w:t>
      </w:r>
      <w:r w:rsidR="000A3F80" w:rsidRPr="00E6095D">
        <w:rPr>
          <w:rFonts w:ascii="Calibri" w:hAnsi="Calibri" w:cs="Calibri"/>
        </w:rPr>
        <w:t xml:space="preserve"> </w:t>
      </w:r>
      <w:r w:rsidR="0048775F" w:rsidRPr="00E6095D">
        <w:rPr>
          <w:rFonts w:ascii="Calibri" w:hAnsi="Calibri" w:cs="Calibri"/>
        </w:rPr>
        <w:t xml:space="preserve">the </w:t>
      </w:r>
      <w:r w:rsidR="000A3F80" w:rsidRPr="00E6095D">
        <w:rPr>
          <w:rFonts w:ascii="Calibri" w:hAnsi="Calibri" w:cs="Calibri"/>
        </w:rPr>
        <w:t xml:space="preserve">anti-sense sequence that has been verified computationally to be unique and </w:t>
      </w:r>
      <w:r w:rsidR="00EC2B1E" w:rsidRPr="00E6095D">
        <w:rPr>
          <w:rFonts w:ascii="Calibri" w:hAnsi="Calibri" w:cs="Calibri"/>
        </w:rPr>
        <w:t>likely to bind</w:t>
      </w:r>
      <w:r w:rsidR="0048775F" w:rsidRPr="00E6095D">
        <w:rPr>
          <w:rFonts w:ascii="Calibri" w:hAnsi="Calibri" w:cs="Calibri"/>
        </w:rPr>
        <w:t xml:space="preserve"> to the target RNA</w:t>
      </w:r>
      <w:r w:rsidR="00EC2B1E" w:rsidRPr="00E6095D">
        <w:rPr>
          <w:rFonts w:ascii="Calibri" w:hAnsi="Calibri" w:cs="Calibri"/>
        </w:rPr>
        <w:t xml:space="preserve">. </w:t>
      </w:r>
      <w:r w:rsidR="00F764A6" w:rsidRPr="00E6095D">
        <w:rPr>
          <w:rFonts w:ascii="Calibri" w:hAnsi="Calibri" w:cs="Calibri"/>
        </w:rPr>
        <w:t>No</w:t>
      </w:r>
      <w:r w:rsidR="00576578" w:rsidRPr="00E6095D">
        <w:rPr>
          <w:rFonts w:ascii="Calibri" w:hAnsi="Calibri" w:cs="Calibri"/>
        </w:rPr>
        <w:t xml:space="preserve"> special modifications</w:t>
      </w:r>
      <w:r w:rsidR="00F764A6" w:rsidRPr="00E6095D">
        <w:rPr>
          <w:rFonts w:ascii="Calibri" w:hAnsi="Calibri" w:cs="Calibri"/>
        </w:rPr>
        <w:t xml:space="preserve"> need to be introduced int</w:t>
      </w:r>
      <w:r w:rsidR="00576578" w:rsidRPr="00E6095D">
        <w:rPr>
          <w:rFonts w:ascii="Calibri" w:hAnsi="Calibri" w:cs="Calibri"/>
        </w:rPr>
        <w:t xml:space="preserve">o the oligonucleotides.  </w:t>
      </w:r>
    </w:p>
    <w:p w14:paraId="00DF6ABB" w14:textId="77777777" w:rsidR="00EA205F" w:rsidRPr="00E6095D" w:rsidRDefault="00EA205F" w:rsidP="00E6095D">
      <w:pPr>
        <w:jc w:val="both"/>
        <w:rPr>
          <w:rFonts w:ascii="Calibri" w:hAnsi="Calibri" w:cs="Calibri"/>
        </w:rPr>
      </w:pPr>
    </w:p>
    <w:p w14:paraId="7E68ACE2" w14:textId="0714B311" w:rsidR="00EA205F" w:rsidRPr="00E6095D" w:rsidRDefault="00FD154E" w:rsidP="00E6095D">
      <w:pPr>
        <w:jc w:val="both"/>
        <w:rPr>
          <w:rFonts w:ascii="Calibri" w:hAnsi="Calibri" w:cs="Calibri"/>
        </w:rPr>
      </w:pPr>
      <w:r w:rsidRPr="00E6095D">
        <w:rPr>
          <w:rFonts w:ascii="Calibri" w:hAnsi="Calibri" w:cs="Calibri"/>
        </w:rPr>
        <w:t>1.4</w:t>
      </w:r>
      <w:r w:rsidR="00EA205F" w:rsidRPr="00E6095D">
        <w:rPr>
          <w:rFonts w:ascii="Calibri" w:hAnsi="Calibri" w:cs="Calibri"/>
        </w:rPr>
        <w:t>) Test the designed anti-sense oligonucleotides for binding specificity</w:t>
      </w:r>
      <w:r w:rsidR="00F764A6" w:rsidRPr="00E6095D">
        <w:rPr>
          <w:rFonts w:ascii="Calibri" w:hAnsi="Calibri" w:cs="Calibri"/>
        </w:rPr>
        <w:t xml:space="preserve"> by FISH and Northern blot</w:t>
      </w:r>
      <w:r w:rsidR="00EA205F" w:rsidRPr="00E6095D">
        <w:rPr>
          <w:rFonts w:ascii="Calibri" w:hAnsi="Calibri" w:cs="Calibri"/>
        </w:rPr>
        <w:t xml:space="preserve">.  </w:t>
      </w:r>
    </w:p>
    <w:p w14:paraId="4838F6F2" w14:textId="77777777" w:rsidR="00EA205F" w:rsidRPr="00E6095D" w:rsidRDefault="00EA205F" w:rsidP="00E6095D">
      <w:pPr>
        <w:jc w:val="both"/>
        <w:rPr>
          <w:rFonts w:ascii="Calibri" w:hAnsi="Calibri" w:cs="Calibri"/>
        </w:rPr>
      </w:pPr>
    </w:p>
    <w:p w14:paraId="7090FBCE" w14:textId="66F9CAA6" w:rsidR="00353A2C" w:rsidRPr="00E6095D" w:rsidRDefault="00FD154E" w:rsidP="00E6095D">
      <w:pPr>
        <w:jc w:val="both"/>
        <w:rPr>
          <w:rFonts w:ascii="Calibri" w:hAnsi="Calibri" w:cs="Calibri"/>
        </w:rPr>
      </w:pPr>
      <w:r w:rsidRPr="00E6095D">
        <w:rPr>
          <w:rFonts w:ascii="Calibri" w:hAnsi="Calibri" w:cs="Calibri"/>
        </w:rPr>
        <w:t>1.4</w:t>
      </w:r>
      <w:r w:rsidR="00EA205F" w:rsidRPr="00E6095D">
        <w:rPr>
          <w:rFonts w:ascii="Calibri" w:hAnsi="Calibri" w:cs="Calibri"/>
        </w:rPr>
        <w:t>.1) Using an uninfected cell-line from the same host species (e.g.</w:t>
      </w:r>
      <w:r w:rsidR="007A3F48">
        <w:rPr>
          <w:rFonts w:ascii="Calibri" w:hAnsi="Calibri" w:cs="Calibri"/>
        </w:rPr>
        <w:t>,</w:t>
      </w:r>
      <w:r w:rsidR="00EA205F" w:rsidRPr="00E6095D">
        <w:rPr>
          <w:rFonts w:ascii="Calibri" w:hAnsi="Calibri" w:cs="Calibri"/>
        </w:rPr>
        <w:t xml:space="preserve"> 293T) and ideally the same cell type, </w:t>
      </w:r>
      <w:r w:rsidR="0048775F" w:rsidRPr="00E6095D">
        <w:rPr>
          <w:rFonts w:ascii="Calibri" w:hAnsi="Calibri" w:cs="Calibri"/>
        </w:rPr>
        <w:t xml:space="preserve">conduct a </w:t>
      </w:r>
      <w:r w:rsidR="00EA205F" w:rsidRPr="00E6095D">
        <w:rPr>
          <w:rFonts w:ascii="Calibri" w:hAnsi="Calibri" w:cs="Calibri"/>
        </w:rPr>
        <w:t>transfect</w:t>
      </w:r>
      <w:r w:rsidR="0048775F" w:rsidRPr="00E6095D">
        <w:rPr>
          <w:rFonts w:ascii="Calibri" w:hAnsi="Calibri" w:cs="Calibri"/>
        </w:rPr>
        <w:t>ion</w:t>
      </w:r>
      <w:r w:rsidR="00EA205F" w:rsidRPr="00E6095D">
        <w:rPr>
          <w:rFonts w:ascii="Calibri" w:hAnsi="Calibri" w:cs="Calibri"/>
        </w:rPr>
        <w:t xml:space="preserve"> </w:t>
      </w:r>
      <w:r w:rsidR="005600C7" w:rsidRPr="00E6095D">
        <w:rPr>
          <w:rFonts w:ascii="Calibri" w:hAnsi="Calibri" w:cs="Calibri"/>
        </w:rPr>
        <w:t xml:space="preserve">with </w:t>
      </w:r>
      <w:r w:rsidR="00EA205F" w:rsidRPr="00E6095D">
        <w:rPr>
          <w:rFonts w:ascii="Calibri" w:hAnsi="Calibri" w:cs="Calibri"/>
        </w:rPr>
        <w:t xml:space="preserve">a plasmid </w:t>
      </w:r>
      <w:r w:rsidR="00F764A6" w:rsidRPr="00E6095D">
        <w:rPr>
          <w:rFonts w:ascii="Calibri" w:hAnsi="Calibri" w:cs="Calibri"/>
        </w:rPr>
        <w:t>expressing</w:t>
      </w:r>
      <w:r w:rsidR="00EA205F" w:rsidRPr="00E6095D">
        <w:rPr>
          <w:rFonts w:ascii="Calibri" w:hAnsi="Calibri" w:cs="Calibri"/>
        </w:rPr>
        <w:t xml:space="preserve"> the RNA of interest</w:t>
      </w:r>
      <w:r w:rsidR="00353A2C" w:rsidRPr="00E6095D">
        <w:rPr>
          <w:rFonts w:ascii="Calibri" w:hAnsi="Calibri" w:cs="Calibri"/>
        </w:rPr>
        <w:t xml:space="preserve"> </w:t>
      </w:r>
      <w:r w:rsidR="00F764A6" w:rsidRPr="00E6095D">
        <w:rPr>
          <w:rFonts w:ascii="Calibri" w:hAnsi="Calibri" w:cs="Calibri"/>
        </w:rPr>
        <w:t>from</w:t>
      </w:r>
      <w:r w:rsidR="00353A2C" w:rsidRPr="00E6095D">
        <w:rPr>
          <w:rFonts w:ascii="Calibri" w:hAnsi="Calibri" w:cs="Calibri"/>
        </w:rPr>
        <w:t xml:space="preserve"> a robust promoter (CMV</w:t>
      </w:r>
      <w:r w:rsidR="00BD7611" w:rsidRPr="00E6095D">
        <w:rPr>
          <w:rFonts w:ascii="Calibri" w:hAnsi="Calibri" w:cs="Calibri"/>
        </w:rPr>
        <w:t>, cytomegalovirus</w:t>
      </w:r>
      <w:r w:rsidR="00353A2C" w:rsidRPr="00E6095D">
        <w:rPr>
          <w:rFonts w:ascii="Calibri" w:hAnsi="Calibri" w:cs="Calibri"/>
        </w:rPr>
        <w:t>)</w:t>
      </w:r>
      <w:r w:rsidR="00EC2B1E" w:rsidRPr="00E6095D">
        <w:rPr>
          <w:rFonts w:ascii="Calibri" w:hAnsi="Calibri" w:cs="Calibri"/>
        </w:rPr>
        <w:t xml:space="preserve"> and </w:t>
      </w:r>
      <w:r w:rsidR="0048775F" w:rsidRPr="00E6095D">
        <w:rPr>
          <w:rFonts w:ascii="Calibri" w:hAnsi="Calibri" w:cs="Calibri"/>
        </w:rPr>
        <w:t xml:space="preserve">one with </w:t>
      </w:r>
      <w:r w:rsidR="00EC2B1E" w:rsidRPr="00E6095D">
        <w:rPr>
          <w:rFonts w:ascii="Calibri" w:hAnsi="Calibri" w:cs="Calibri"/>
        </w:rPr>
        <w:t>the empty vector</w:t>
      </w:r>
      <w:r w:rsidR="005600C7" w:rsidRPr="00E6095D">
        <w:rPr>
          <w:rFonts w:ascii="Calibri" w:hAnsi="Calibri" w:cs="Calibri"/>
        </w:rPr>
        <w:t xml:space="preserve"> (e.g.</w:t>
      </w:r>
      <w:r w:rsidR="007A3F48">
        <w:rPr>
          <w:rFonts w:ascii="Calibri" w:hAnsi="Calibri" w:cs="Calibri"/>
        </w:rPr>
        <w:t>,</w:t>
      </w:r>
      <w:r w:rsidR="005600C7" w:rsidRPr="00E6095D">
        <w:rPr>
          <w:rFonts w:ascii="Calibri" w:hAnsi="Calibri" w:cs="Calibri"/>
        </w:rPr>
        <w:t xml:space="preserve"> pcDNA3)</w:t>
      </w:r>
      <w:r w:rsidR="00353A2C" w:rsidRPr="00E6095D">
        <w:rPr>
          <w:rFonts w:ascii="Calibri" w:hAnsi="Calibri" w:cs="Calibri"/>
        </w:rPr>
        <w:t>. Use a positive control for transfection such as co-transfection with a GFP</w:t>
      </w:r>
      <w:r w:rsidR="00BD7611" w:rsidRPr="00E6095D">
        <w:rPr>
          <w:rFonts w:ascii="Calibri" w:hAnsi="Calibri" w:cs="Calibri"/>
        </w:rPr>
        <w:t xml:space="preserve"> (green fluorescent protein)</w:t>
      </w:r>
      <w:r w:rsidR="00353A2C" w:rsidRPr="00E6095D">
        <w:rPr>
          <w:rFonts w:ascii="Calibri" w:hAnsi="Calibri" w:cs="Calibri"/>
        </w:rPr>
        <w:t xml:space="preserve"> plasmid </w:t>
      </w:r>
      <w:r w:rsidR="005600C7" w:rsidRPr="00E6095D">
        <w:rPr>
          <w:rFonts w:ascii="Calibri" w:hAnsi="Calibri" w:cs="Calibri"/>
        </w:rPr>
        <w:t>(e.g.</w:t>
      </w:r>
      <w:r w:rsidR="007A3F48">
        <w:rPr>
          <w:rFonts w:ascii="Calibri" w:hAnsi="Calibri" w:cs="Calibri"/>
        </w:rPr>
        <w:t>,</w:t>
      </w:r>
      <w:r w:rsidR="005600C7" w:rsidRPr="00E6095D">
        <w:rPr>
          <w:rFonts w:ascii="Calibri" w:hAnsi="Calibri" w:cs="Calibri"/>
        </w:rPr>
        <w:t xml:space="preserve"> </w:t>
      </w:r>
      <w:proofErr w:type="spellStart"/>
      <w:r w:rsidR="005600C7" w:rsidRPr="00E6095D">
        <w:rPr>
          <w:rFonts w:ascii="Calibri" w:hAnsi="Calibri" w:cs="Calibri"/>
        </w:rPr>
        <w:t>pmaxGFP</w:t>
      </w:r>
      <w:proofErr w:type="spellEnd"/>
      <w:r w:rsidR="005600C7" w:rsidRPr="00E6095D">
        <w:rPr>
          <w:rFonts w:ascii="Calibri" w:hAnsi="Calibri" w:cs="Calibri"/>
        </w:rPr>
        <w:t xml:space="preserve">) </w:t>
      </w:r>
      <w:r w:rsidR="00353A2C" w:rsidRPr="00E6095D">
        <w:rPr>
          <w:rFonts w:ascii="Calibri" w:hAnsi="Calibri" w:cs="Calibri"/>
        </w:rPr>
        <w:t xml:space="preserve">or the vector </w:t>
      </w:r>
      <w:r w:rsidR="00F764A6" w:rsidRPr="00E6095D">
        <w:rPr>
          <w:rFonts w:ascii="Calibri" w:hAnsi="Calibri" w:cs="Calibri"/>
        </w:rPr>
        <w:t>containing</w:t>
      </w:r>
      <w:r w:rsidR="00353A2C" w:rsidRPr="00E6095D">
        <w:rPr>
          <w:rFonts w:ascii="Calibri" w:hAnsi="Calibri" w:cs="Calibri"/>
        </w:rPr>
        <w:t xml:space="preserve"> GFP.  </w:t>
      </w:r>
    </w:p>
    <w:p w14:paraId="2A6AE7C4" w14:textId="77777777" w:rsidR="00353A2C" w:rsidRPr="00E6095D" w:rsidRDefault="00353A2C" w:rsidP="00E6095D">
      <w:pPr>
        <w:jc w:val="both"/>
        <w:rPr>
          <w:rFonts w:ascii="Calibri" w:hAnsi="Calibri" w:cs="Calibri"/>
        </w:rPr>
      </w:pPr>
    </w:p>
    <w:p w14:paraId="14137C5D" w14:textId="792E334A" w:rsidR="00EA205F" w:rsidRPr="00E6095D" w:rsidRDefault="007A3F48" w:rsidP="00E6095D">
      <w:pPr>
        <w:jc w:val="both"/>
        <w:rPr>
          <w:rFonts w:ascii="Calibri" w:hAnsi="Calibri" w:cs="Calibri"/>
        </w:rPr>
      </w:pPr>
      <w:r>
        <w:rPr>
          <w:rFonts w:ascii="Calibri" w:hAnsi="Calibri" w:cs="Calibri"/>
        </w:rPr>
        <w:lastRenderedPageBreak/>
        <w:t>NOTE:</w:t>
      </w:r>
      <w:r w:rsidR="00353A2C" w:rsidRPr="00E6095D">
        <w:rPr>
          <w:rFonts w:ascii="Calibri" w:hAnsi="Calibri" w:cs="Calibri"/>
        </w:rPr>
        <w:t xml:space="preserve"> </w:t>
      </w:r>
      <w:r w:rsidR="00FD154E" w:rsidRPr="00E6095D">
        <w:rPr>
          <w:rFonts w:ascii="Calibri" w:hAnsi="Calibri" w:cs="Calibri"/>
        </w:rPr>
        <w:t>It is important to avoid cell-lines that have been immortalized using the herpesvirus Epstein-Barr virus (EBV)</w:t>
      </w:r>
      <w:r w:rsidR="00F764A6" w:rsidRPr="00E6095D">
        <w:rPr>
          <w:rFonts w:ascii="Calibri" w:hAnsi="Calibri" w:cs="Calibri"/>
        </w:rPr>
        <w:t xml:space="preserve"> since</w:t>
      </w:r>
      <w:r w:rsidR="00FD154E" w:rsidRPr="00E6095D">
        <w:rPr>
          <w:rFonts w:ascii="Calibri" w:hAnsi="Calibri" w:cs="Calibri"/>
        </w:rPr>
        <w:t xml:space="preserve"> t</w:t>
      </w:r>
      <w:r w:rsidR="00E250F2" w:rsidRPr="00E6095D">
        <w:rPr>
          <w:rFonts w:ascii="Calibri" w:hAnsi="Calibri" w:cs="Calibri"/>
        </w:rPr>
        <w:t xml:space="preserve">here are </w:t>
      </w:r>
      <w:r w:rsidR="00576578" w:rsidRPr="00E6095D">
        <w:rPr>
          <w:rFonts w:ascii="Calibri" w:hAnsi="Calibri" w:cs="Calibri"/>
        </w:rPr>
        <w:t>sequence similarities</w:t>
      </w:r>
      <w:r w:rsidR="00FD154E" w:rsidRPr="00E6095D">
        <w:rPr>
          <w:rFonts w:ascii="Calibri" w:hAnsi="Calibri" w:cs="Calibri"/>
        </w:rPr>
        <w:t xml:space="preserve"> between herpesviruses</w:t>
      </w:r>
      <w:r w:rsidR="00E250F2" w:rsidRPr="00E6095D">
        <w:rPr>
          <w:rFonts w:ascii="Calibri" w:hAnsi="Calibri" w:cs="Calibri"/>
        </w:rPr>
        <w:t xml:space="preserve">. </w:t>
      </w:r>
    </w:p>
    <w:p w14:paraId="13CB3820" w14:textId="77777777" w:rsidR="00EA205F" w:rsidRPr="00E6095D" w:rsidRDefault="00EA205F" w:rsidP="00E6095D">
      <w:pPr>
        <w:jc w:val="both"/>
        <w:rPr>
          <w:rFonts w:ascii="Calibri" w:hAnsi="Calibri" w:cs="Calibri"/>
        </w:rPr>
      </w:pPr>
    </w:p>
    <w:p w14:paraId="7E42D16E" w14:textId="4219566D" w:rsidR="00FD154E" w:rsidRPr="00E6095D" w:rsidRDefault="00FD154E" w:rsidP="00E6095D">
      <w:pPr>
        <w:jc w:val="both"/>
        <w:rPr>
          <w:rFonts w:ascii="Calibri" w:hAnsi="Calibri" w:cs="Calibri"/>
        </w:rPr>
      </w:pPr>
      <w:r w:rsidRPr="00E6095D">
        <w:rPr>
          <w:rFonts w:ascii="Calibri" w:hAnsi="Calibri" w:cs="Calibri"/>
        </w:rPr>
        <w:t>1.4</w:t>
      </w:r>
      <w:r w:rsidR="00EA205F" w:rsidRPr="00E6095D">
        <w:rPr>
          <w:rFonts w:ascii="Calibri" w:hAnsi="Calibri" w:cs="Calibri"/>
        </w:rPr>
        <w:t xml:space="preserve">.2) Perform FISH </w:t>
      </w:r>
      <w:r w:rsidR="005600C7" w:rsidRPr="00E6095D">
        <w:rPr>
          <w:rFonts w:ascii="Calibri" w:hAnsi="Calibri" w:cs="Calibri"/>
        </w:rPr>
        <w:t xml:space="preserve">as described in </w:t>
      </w:r>
      <w:r w:rsidR="007A3F48">
        <w:rPr>
          <w:rFonts w:ascii="Calibri" w:hAnsi="Calibri" w:cs="Calibri"/>
        </w:rPr>
        <w:t>section</w:t>
      </w:r>
      <w:r w:rsidR="005600C7" w:rsidRPr="00E6095D">
        <w:rPr>
          <w:rFonts w:ascii="Calibri" w:hAnsi="Calibri" w:cs="Calibri"/>
        </w:rPr>
        <w:t xml:space="preserve"> 3 </w:t>
      </w:r>
      <w:r w:rsidR="00EC2B1E" w:rsidRPr="00E6095D">
        <w:rPr>
          <w:rFonts w:ascii="Calibri" w:hAnsi="Calibri" w:cs="Calibri"/>
        </w:rPr>
        <w:t xml:space="preserve">on both sets of cells </w:t>
      </w:r>
      <w:r w:rsidR="00EA205F" w:rsidRPr="00E6095D">
        <w:rPr>
          <w:rFonts w:ascii="Calibri" w:hAnsi="Calibri" w:cs="Calibri"/>
        </w:rPr>
        <w:t xml:space="preserve">with the </w:t>
      </w:r>
      <w:r w:rsidR="00576578" w:rsidRPr="00E6095D">
        <w:rPr>
          <w:rFonts w:ascii="Calibri" w:hAnsi="Calibri" w:cs="Calibri"/>
        </w:rPr>
        <w:t xml:space="preserve">anti-sense </w:t>
      </w:r>
      <w:r w:rsidR="00EA205F" w:rsidRPr="00E6095D">
        <w:rPr>
          <w:rFonts w:ascii="Calibri" w:hAnsi="Calibri" w:cs="Calibri"/>
        </w:rPr>
        <w:t>oligonucleotides as des</w:t>
      </w:r>
      <w:r w:rsidR="00576578" w:rsidRPr="00E6095D">
        <w:rPr>
          <w:rFonts w:ascii="Calibri" w:hAnsi="Calibri" w:cs="Calibri"/>
        </w:rPr>
        <w:t>cribed</w:t>
      </w:r>
      <w:r w:rsidR="00EC2B1E" w:rsidRPr="00E6095D">
        <w:rPr>
          <w:rFonts w:ascii="Calibri" w:hAnsi="Calibri" w:cs="Calibri"/>
        </w:rPr>
        <w:t xml:space="preserve"> in this protocol. Deduce the successful candidates by comparing FISH experiments with </w:t>
      </w:r>
      <w:r w:rsidR="00EA205F" w:rsidRPr="00E6095D">
        <w:rPr>
          <w:rFonts w:ascii="Calibri" w:hAnsi="Calibri" w:cs="Calibri"/>
        </w:rPr>
        <w:t xml:space="preserve">individual, pairs, or sets of the anti-sense oligonucleotides. </w:t>
      </w:r>
      <w:r w:rsidR="006F0AA6" w:rsidRPr="00E6095D">
        <w:rPr>
          <w:rFonts w:ascii="Calibri" w:hAnsi="Calibri" w:cs="Calibri"/>
        </w:rPr>
        <w:t>Use a positive control for the FISH protocol such U2 snRN</w:t>
      </w:r>
      <w:r w:rsidR="00A248E0" w:rsidRPr="00E6095D">
        <w:rPr>
          <w:rFonts w:ascii="Calibri" w:hAnsi="Calibri" w:cs="Calibri"/>
        </w:rPr>
        <w:t>A</w:t>
      </w:r>
      <w:r w:rsidR="00EC2B1E" w:rsidRPr="00E6095D">
        <w:rPr>
          <w:rFonts w:ascii="Calibri" w:hAnsi="Calibri" w:cs="Calibri"/>
        </w:rPr>
        <w:t xml:space="preserve"> </w:t>
      </w:r>
      <w:r w:rsidR="00BD7611" w:rsidRPr="00E6095D">
        <w:rPr>
          <w:rFonts w:ascii="Calibri" w:hAnsi="Calibri" w:cs="Calibri"/>
        </w:rPr>
        <w:t>(small nucle</w:t>
      </w:r>
      <w:r w:rsidR="00A248E0" w:rsidRPr="00E6095D">
        <w:rPr>
          <w:rFonts w:ascii="Calibri" w:hAnsi="Calibri" w:cs="Calibri"/>
        </w:rPr>
        <w:t>ar RNA</w:t>
      </w:r>
      <w:r w:rsidR="00BD7611" w:rsidRPr="00E6095D">
        <w:rPr>
          <w:rFonts w:ascii="Calibri" w:hAnsi="Calibri" w:cs="Calibri"/>
        </w:rPr>
        <w:t xml:space="preserve">) </w:t>
      </w:r>
      <w:r w:rsidR="00EC2B1E" w:rsidRPr="00E6095D">
        <w:rPr>
          <w:rFonts w:ascii="Calibri" w:hAnsi="Calibri" w:cs="Calibri"/>
        </w:rPr>
        <w:t>FISH</w:t>
      </w:r>
      <w:r w:rsidR="006F0AA6" w:rsidRPr="00E6095D">
        <w:rPr>
          <w:rFonts w:ascii="Calibri" w:hAnsi="Calibri" w:cs="Calibri"/>
        </w:rPr>
        <w:t xml:space="preserve">, present at </w:t>
      </w:r>
      <w:r w:rsidR="00F764A6" w:rsidRPr="00E6095D">
        <w:rPr>
          <w:rFonts w:ascii="Calibri" w:hAnsi="Calibri" w:cs="Calibri"/>
        </w:rPr>
        <w:t>500,000 copies per human cell nucleus</w:t>
      </w:r>
      <w:r w:rsidR="000929B1" w:rsidRPr="00E6095D">
        <w:rPr>
          <w:rFonts w:ascii="Calibri" w:hAnsi="Calibri" w:cs="Calibri"/>
          <w:vertAlign w:val="superscript"/>
        </w:rPr>
        <w:fldChar w:fldCharType="begin"/>
      </w:r>
      <w:r w:rsidR="005600C7" w:rsidRPr="00E6095D">
        <w:rPr>
          <w:rFonts w:ascii="Calibri" w:hAnsi="Calibri" w:cs="Calibri"/>
          <w:vertAlign w:val="superscript"/>
        </w:rPr>
        <w:instrText xml:space="preserve"> ADDIN EN.CITE &lt;EndNote&gt;&lt;Cite&gt;&lt;Author&gt;Weinberg&lt;/Author&gt;&lt;Year&gt;1968&lt;/Year&gt;&lt;IDText&gt;Small molecular weight monodisperse nuclear RNA&lt;/IDText&gt;&lt;DisplayText&gt;&lt;style face="superscript"&gt;6&lt;/style&gt;&lt;/DisplayText&gt;&lt;record&gt;&lt;dates&gt;&lt;pub-dates&gt;&lt;date&gt;Dec&lt;/date&gt;&lt;/pub-dates&gt;&lt;year&gt;1968&lt;/year&gt;&lt;/dates&gt;&lt;keywords&gt;&lt;keyword&gt;Animals&lt;/keyword&gt;&lt;keyword&gt;Brain Chemistry&lt;/keyword&gt;&lt;keyword&gt;Cell Nucleolus/analysis&lt;/keyword&gt;&lt;keyword&gt;Cell Nucleus/*analysis&lt;/keyword&gt;&lt;keyword&gt;Chick Embryo/analysis&lt;/keyword&gt;&lt;keyword&gt;Electrophoresis&lt;/keyword&gt;&lt;keyword&gt;Fibroblasts/analysis&lt;/keyword&gt;&lt;keyword&gt;HeLa Cells/analysis&lt;/keyword&gt;&lt;keyword&gt;Methionine/metabolism&lt;/keyword&gt;&lt;keyword&gt;Methylation&lt;/keyword&gt;&lt;keyword&gt;Molecular Weight&lt;/keyword&gt;&lt;keyword&gt;Nucleosides/analysis&lt;/keyword&gt;&lt;keyword&gt;Phosphates/metabolism&lt;/keyword&gt;&lt;keyword&gt;Phosphorus Isotopes&lt;/keyword&gt;&lt;keyword&gt;RNA/*analysis/metabolism&lt;/keyword&gt;&lt;keyword&gt;RNA, Neoplasm/*analysis&lt;/keyword&gt;&lt;keyword&gt;Tritium&lt;/keyword&gt;&lt;keyword&gt;Uridine/metabolism&lt;/keyword&gt;&lt;/keywords&gt;&lt;urls&gt;&lt;related-urls&gt;&lt;url&gt;https://www.ncbi.nlm.nih.gov/pubmed/5718554&lt;/url&gt;&lt;/related-urls&gt;&lt;/urls&gt;&lt;isbn&gt;0022-2836 (Print)&amp;#xD;0022-2836 (Linking)&lt;/isbn&gt;&lt;titles&gt;&lt;title&gt;Small molecular weight monodisperse nuclear RNA&lt;/title&gt;&lt;secondary-title&gt;J Mol Biol&lt;/secondary-title&gt;&lt;/titles&gt;&lt;pages&gt;289-304&lt;/pages&gt;&lt;number&gt;3&lt;/number&gt;&lt;contributors&gt;&lt;authors&gt;&lt;author&gt;Weinberg, R. A.&lt;/author&gt;&lt;author&gt;Penman, S.&lt;/author&gt;&lt;/authors&gt;&lt;/contributors&gt;&lt;added-date format="utc"&gt;1522607864&lt;/added-date&gt;&lt;ref-type name="Journal Article"&gt;17&lt;/ref-type&gt;&lt;rec-number&gt;122&lt;/rec-number&gt;&lt;last-updated-date format="utc"&gt;1522607864&lt;/last-updated-date&gt;&lt;accession-num&gt;5718554&lt;/accession-num&gt;&lt;volume&gt;38&lt;/volume&gt;&lt;/record&gt;&lt;/Cite&gt;&lt;/EndNote&gt;</w:instrText>
      </w:r>
      <w:r w:rsidR="000929B1" w:rsidRPr="00E6095D">
        <w:rPr>
          <w:rFonts w:ascii="Calibri" w:hAnsi="Calibri" w:cs="Calibri"/>
          <w:vertAlign w:val="superscript"/>
        </w:rPr>
        <w:fldChar w:fldCharType="separate"/>
      </w:r>
      <w:r w:rsidR="005600C7" w:rsidRPr="00E6095D">
        <w:rPr>
          <w:rFonts w:ascii="Calibri" w:hAnsi="Calibri" w:cs="Calibri"/>
          <w:noProof/>
          <w:vertAlign w:val="superscript"/>
        </w:rPr>
        <w:t>6</w:t>
      </w:r>
      <w:r w:rsidR="000929B1" w:rsidRPr="00E6095D">
        <w:rPr>
          <w:rFonts w:ascii="Calibri" w:hAnsi="Calibri" w:cs="Calibri"/>
          <w:vertAlign w:val="superscript"/>
        </w:rPr>
        <w:fldChar w:fldCharType="end"/>
      </w:r>
      <w:r w:rsidR="006F0AA6" w:rsidRPr="00E6095D">
        <w:rPr>
          <w:rFonts w:ascii="Calibri" w:hAnsi="Calibri" w:cs="Calibri"/>
        </w:rPr>
        <w:t xml:space="preserve"> (</w:t>
      </w:r>
      <w:r w:rsidR="00E250F2" w:rsidRPr="00E6095D">
        <w:rPr>
          <w:rFonts w:ascii="Calibri" w:hAnsi="Calibri" w:cs="Calibri"/>
          <w:b/>
        </w:rPr>
        <w:t>Table 1</w:t>
      </w:r>
      <w:r w:rsidR="006F0AA6" w:rsidRPr="00E6095D">
        <w:rPr>
          <w:rFonts w:ascii="Calibri" w:hAnsi="Calibri" w:cs="Calibri"/>
        </w:rPr>
        <w:t>)</w:t>
      </w:r>
      <w:r w:rsidR="00E250F2" w:rsidRPr="00E6095D">
        <w:rPr>
          <w:rFonts w:ascii="Calibri" w:hAnsi="Calibri" w:cs="Calibri"/>
        </w:rPr>
        <w:t>.</w:t>
      </w:r>
    </w:p>
    <w:p w14:paraId="4BA4AD63" w14:textId="77777777" w:rsidR="00EC2B1E" w:rsidRPr="00E6095D" w:rsidRDefault="00EC2B1E" w:rsidP="00E6095D">
      <w:pPr>
        <w:jc w:val="both"/>
        <w:rPr>
          <w:rFonts w:ascii="Calibri" w:hAnsi="Calibri" w:cs="Calibri"/>
        </w:rPr>
      </w:pPr>
    </w:p>
    <w:p w14:paraId="160E3DBC" w14:textId="4AF4A775" w:rsidR="00EA205F" w:rsidRPr="00E6095D" w:rsidRDefault="00FD154E" w:rsidP="00E6095D">
      <w:pPr>
        <w:jc w:val="both"/>
        <w:rPr>
          <w:rFonts w:ascii="Calibri" w:hAnsi="Calibri" w:cs="Calibri"/>
        </w:rPr>
      </w:pPr>
      <w:r w:rsidRPr="00E6095D">
        <w:rPr>
          <w:rFonts w:ascii="Calibri" w:hAnsi="Calibri" w:cs="Calibri"/>
        </w:rPr>
        <w:t xml:space="preserve">1.4.3) </w:t>
      </w:r>
      <w:r w:rsidR="00EA205F" w:rsidRPr="00E6095D">
        <w:rPr>
          <w:rFonts w:ascii="Calibri" w:hAnsi="Calibri" w:cs="Calibri"/>
        </w:rPr>
        <w:t>The fluorescent signal should be specific and strong in the cell c</w:t>
      </w:r>
      <w:r w:rsidR="00EC2B1E" w:rsidRPr="00E6095D">
        <w:rPr>
          <w:rFonts w:ascii="Calibri" w:hAnsi="Calibri" w:cs="Calibri"/>
        </w:rPr>
        <w:t xml:space="preserve">ontaining the RNA of interest. </w:t>
      </w:r>
      <w:r w:rsidR="00EA205F" w:rsidRPr="00E6095D">
        <w:rPr>
          <w:rFonts w:ascii="Calibri" w:hAnsi="Calibri" w:cs="Calibri"/>
        </w:rPr>
        <w:t>Design additional anti-sense oligonucleotides to strengthen</w:t>
      </w:r>
      <w:r w:rsidR="00F764A6" w:rsidRPr="00E6095D">
        <w:rPr>
          <w:rFonts w:ascii="Calibri" w:hAnsi="Calibri" w:cs="Calibri"/>
        </w:rPr>
        <w:t xml:space="preserve"> the</w:t>
      </w:r>
      <w:r w:rsidR="00EA205F" w:rsidRPr="00E6095D">
        <w:rPr>
          <w:rFonts w:ascii="Calibri" w:hAnsi="Calibri" w:cs="Calibri"/>
        </w:rPr>
        <w:t xml:space="preserve"> signa</w:t>
      </w:r>
      <w:r w:rsidRPr="00E6095D">
        <w:rPr>
          <w:rFonts w:ascii="Calibri" w:hAnsi="Calibri" w:cs="Calibri"/>
        </w:rPr>
        <w:t>l and remove anti-sense oligonucleotides that bind nonspecifically from consideration.</w:t>
      </w:r>
      <w:r w:rsidR="001042CD" w:rsidRPr="00E6095D">
        <w:rPr>
          <w:rFonts w:ascii="Calibri" w:hAnsi="Calibri" w:cs="Calibri"/>
        </w:rPr>
        <w:t xml:space="preserve"> Signal strength must be above background and autofluorescence.</w:t>
      </w:r>
    </w:p>
    <w:p w14:paraId="50A88EA2" w14:textId="77777777" w:rsidR="00F764A6" w:rsidRPr="00E6095D" w:rsidRDefault="00F764A6" w:rsidP="00E6095D">
      <w:pPr>
        <w:jc w:val="both"/>
        <w:rPr>
          <w:rFonts w:ascii="Calibri" w:hAnsi="Calibri" w:cs="Calibri"/>
        </w:rPr>
      </w:pPr>
    </w:p>
    <w:p w14:paraId="6D74B7F6" w14:textId="160F08A4" w:rsidR="00F764A6" w:rsidRPr="00E6095D" w:rsidRDefault="00F764A6" w:rsidP="00E6095D">
      <w:pPr>
        <w:jc w:val="both"/>
        <w:rPr>
          <w:rFonts w:ascii="Calibri" w:hAnsi="Calibri" w:cs="Calibri"/>
        </w:rPr>
      </w:pPr>
      <w:r w:rsidRPr="00E6095D">
        <w:rPr>
          <w:rFonts w:ascii="Calibri" w:hAnsi="Calibri" w:cs="Calibri"/>
        </w:rPr>
        <w:t xml:space="preserve">1.4.4) </w:t>
      </w:r>
      <w:r w:rsidR="007A3F48">
        <w:rPr>
          <w:rFonts w:ascii="Calibri" w:hAnsi="Calibri" w:cs="Calibri"/>
        </w:rPr>
        <w:t>Test b</w:t>
      </w:r>
      <w:r w:rsidRPr="00E6095D">
        <w:rPr>
          <w:rFonts w:ascii="Calibri" w:hAnsi="Calibri" w:cs="Calibri"/>
        </w:rPr>
        <w:t>inding specificity by Northern blot.</w:t>
      </w:r>
    </w:p>
    <w:p w14:paraId="5C21E36E" w14:textId="77777777" w:rsidR="00320F72" w:rsidRPr="00E6095D" w:rsidRDefault="00320F72" w:rsidP="00E6095D">
      <w:pPr>
        <w:jc w:val="both"/>
        <w:rPr>
          <w:rFonts w:ascii="Calibri" w:hAnsi="Calibri" w:cs="Calibri"/>
        </w:rPr>
      </w:pPr>
    </w:p>
    <w:p w14:paraId="1B1EC935" w14:textId="5AE84027" w:rsidR="00320F72" w:rsidRPr="00E6095D" w:rsidRDefault="00320F72" w:rsidP="00E6095D">
      <w:pPr>
        <w:jc w:val="both"/>
        <w:outlineLvl w:val="0"/>
        <w:rPr>
          <w:rFonts w:ascii="Calibri" w:hAnsi="Calibri" w:cs="Calibri"/>
          <w:b/>
        </w:rPr>
      </w:pPr>
      <w:r w:rsidRPr="00E6095D">
        <w:rPr>
          <w:rFonts w:ascii="Calibri" w:hAnsi="Calibri" w:cs="Calibri"/>
          <w:b/>
        </w:rPr>
        <w:t xml:space="preserve">2. </w:t>
      </w:r>
      <w:r w:rsidR="00C8520D" w:rsidRPr="00E6095D">
        <w:rPr>
          <w:rFonts w:ascii="Calibri" w:hAnsi="Calibri" w:cs="Calibri"/>
          <w:b/>
        </w:rPr>
        <w:t>O</w:t>
      </w:r>
      <w:r w:rsidRPr="00E6095D">
        <w:rPr>
          <w:rFonts w:ascii="Calibri" w:hAnsi="Calibri" w:cs="Calibri"/>
          <w:b/>
        </w:rPr>
        <w:t xml:space="preserve">ligonucleotide </w:t>
      </w:r>
      <w:r w:rsidR="00C8520D" w:rsidRPr="00E6095D">
        <w:rPr>
          <w:rFonts w:ascii="Calibri" w:hAnsi="Calibri" w:cs="Calibri"/>
          <w:b/>
        </w:rPr>
        <w:t xml:space="preserve">and cell </w:t>
      </w:r>
      <w:r w:rsidRPr="00E6095D">
        <w:rPr>
          <w:rFonts w:ascii="Calibri" w:hAnsi="Calibri" w:cs="Calibri"/>
          <w:b/>
        </w:rPr>
        <w:t>preparation</w:t>
      </w:r>
    </w:p>
    <w:p w14:paraId="3D39D0EA" w14:textId="77777777" w:rsidR="00320F72" w:rsidRPr="00E6095D" w:rsidRDefault="00320F72" w:rsidP="00E6095D">
      <w:pPr>
        <w:jc w:val="both"/>
        <w:rPr>
          <w:rFonts w:ascii="Calibri" w:hAnsi="Calibri" w:cs="Calibri"/>
        </w:rPr>
      </w:pPr>
    </w:p>
    <w:p w14:paraId="1AF1F083" w14:textId="15779D78" w:rsidR="00C8520D" w:rsidRPr="00E6095D" w:rsidRDefault="00EC2B1E" w:rsidP="00E6095D">
      <w:pPr>
        <w:jc w:val="both"/>
        <w:rPr>
          <w:rFonts w:ascii="Calibri" w:hAnsi="Calibri" w:cs="Calibri"/>
        </w:rPr>
      </w:pPr>
      <w:r w:rsidRPr="00E6095D">
        <w:rPr>
          <w:rFonts w:ascii="Calibri" w:hAnsi="Calibri" w:cs="Calibri"/>
        </w:rPr>
        <w:t>2.1)</w:t>
      </w:r>
      <w:r w:rsidR="00C8520D" w:rsidRPr="00E6095D">
        <w:rPr>
          <w:rFonts w:ascii="Calibri" w:hAnsi="Calibri" w:cs="Calibri"/>
        </w:rPr>
        <w:t xml:space="preserve"> </w:t>
      </w:r>
      <w:r w:rsidR="0042238D" w:rsidRPr="00E6095D">
        <w:rPr>
          <w:rFonts w:ascii="Calibri" w:hAnsi="Calibri" w:cs="Calibri"/>
        </w:rPr>
        <w:t xml:space="preserve">Following manufacturer’s instructions, use terminal transferase to label the anti-sense oligonucleotides with </w:t>
      </w:r>
      <w:proofErr w:type="spellStart"/>
      <w:proofErr w:type="gramStart"/>
      <w:r w:rsidR="0042238D" w:rsidRPr="00E6095D">
        <w:rPr>
          <w:rFonts w:ascii="Calibri" w:hAnsi="Calibri" w:cs="Calibri"/>
        </w:rPr>
        <w:t>dioxigenin</w:t>
      </w:r>
      <w:proofErr w:type="spellEnd"/>
      <w:r w:rsidR="009E1DC3" w:rsidRPr="00E6095D">
        <w:rPr>
          <w:rFonts w:ascii="Calibri" w:hAnsi="Calibri" w:cs="Calibri"/>
        </w:rPr>
        <w:t>(</w:t>
      </w:r>
      <w:proofErr w:type="gramEnd"/>
      <w:r w:rsidR="009E1DC3" w:rsidRPr="00E6095D">
        <w:rPr>
          <w:rFonts w:ascii="Calibri" w:hAnsi="Calibri" w:cs="Calibri"/>
        </w:rPr>
        <w:t>DIG)</w:t>
      </w:r>
      <w:r w:rsidR="0042238D" w:rsidRPr="00E6095D">
        <w:rPr>
          <w:rFonts w:ascii="Calibri" w:hAnsi="Calibri" w:cs="Calibri"/>
        </w:rPr>
        <w:t>-</w:t>
      </w:r>
      <w:proofErr w:type="spellStart"/>
      <w:r w:rsidR="0042238D" w:rsidRPr="00E6095D">
        <w:rPr>
          <w:rFonts w:ascii="Calibri" w:hAnsi="Calibri" w:cs="Calibri"/>
        </w:rPr>
        <w:t>dUTP</w:t>
      </w:r>
      <w:proofErr w:type="spellEnd"/>
      <w:r w:rsidR="0042238D" w:rsidRPr="00E6095D">
        <w:rPr>
          <w:rFonts w:ascii="Calibri" w:hAnsi="Calibri" w:cs="Calibri"/>
        </w:rPr>
        <w:t xml:space="preserve"> or, if strong</w:t>
      </w:r>
      <w:r w:rsidR="009E1DC3" w:rsidRPr="00E6095D">
        <w:rPr>
          <w:rFonts w:ascii="Calibri" w:hAnsi="Calibri" w:cs="Calibri"/>
        </w:rPr>
        <w:t>ly binding</w:t>
      </w:r>
      <w:r w:rsidR="0042238D" w:rsidRPr="00E6095D">
        <w:rPr>
          <w:rFonts w:ascii="Calibri" w:hAnsi="Calibri" w:cs="Calibri"/>
        </w:rPr>
        <w:t xml:space="preserve">, directly with </w:t>
      </w:r>
      <w:r w:rsidR="00F764A6" w:rsidRPr="00E6095D">
        <w:rPr>
          <w:rFonts w:ascii="Calibri" w:hAnsi="Calibri" w:cs="Calibri"/>
        </w:rPr>
        <w:t xml:space="preserve">a </w:t>
      </w:r>
      <w:r w:rsidR="0042238D" w:rsidRPr="00E6095D">
        <w:rPr>
          <w:rFonts w:ascii="Calibri" w:hAnsi="Calibri" w:cs="Calibri"/>
        </w:rPr>
        <w:t>fluorescent nucleotide like Alexa</w:t>
      </w:r>
      <w:r w:rsidR="007A3F48">
        <w:rPr>
          <w:rFonts w:ascii="Calibri" w:hAnsi="Calibri" w:cs="Calibri"/>
        </w:rPr>
        <w:t xml:space="preserve"> </w:t>
      </w:r>
      <w:r w:rsidR="0042238D" w:rsidRPr="00E6095D">
        <w:rPr>
          <w:rFonts w:ascii="Calibri" w:hAnsi="Calibri" w:cs="Calibri"/>
        </w:rPr>
        <w:t>Fluor</w:t>
      </w:r>
      <w:r w:rsidR="007A3F48">
        <w:rPr>
          <w:rFonts w:ascii="Calibri" w:hAnsi="Calibri" w:cs="Calibri"/>
        </w:rPr>
        <w:t xml:space="preserve"> </w:t>
      </w:r>
      <w:r w:rsidR="0042238D" w:rsidRPr="00E6095D">
        <w:rPr>
          <w:rFonts w:ascii="Calibri" w:hAnsi="Calibri" w:cs="Calibri"/>
        </w:rPr>
        <w:t xml:space="preserve">594-5-dUTP. After labeling, additional purification is not necessary. </w:t>
      </w:r>
      <w:r w:rsidR="009E1DC3" w:rsidRPr="00E6095D">
        <w:rPr>
          <w:rFonts w:ascii="Calibri" w:hAnsi="Calibri" w:cs="Calibri"/>
        </w:rPr>
        <w:t xml:space="preserve">Store labeled oligonucleotides at -20 </w:t>
      </w:r>
      <w:r w:rsidR="00B52074">
        <w:rPr>
          <w:rFonts w:ascii="Calibri" w:hAnsi="Calibri" w:cs="Calibri"/>
        </w:rPr>
        <w:t>°C</w:t>
      </w:r>
      <w:r w:rsidR="009E1DC3" w:rsidRPr="00E6095D">
        <w:rPr>
          <w:rFonts w:ascii="Calibri" w:hAnsi="Calibri" w:cs="Calibri"/>
        </w:rPr>
        <w:t xml:space="preserve"> up to several years and in tin foil if directly labeled</w:t>
      </w:r>
      <w:r w:rsidR="001042CD" w:rsidRPr="00E6095D">
        <w:rPr>
          <w:rFonts w:ascii="Calibri" w:hAnsi="Calibri" w:cs="Calibri"/>
        </w:rPr>
        <w:t xml:space="preserve"> to prevent photobleaching</w:t>
      </w:r>
      <w:r w:rsidR="009E1DC3" w:rsidRPr="00E6095D">
        <w:rPr>
          <w:rFonts w:ascii="Calibri" w:hAnsi="Calibri" w:cs="Calibri"/>
        </w:rPr>
        <w:t xml:space="preserve">. </w:t>
      </w:r>
    </w:p>
    <w:p w14:paraId="35237A58" w14:textId="77777777" w:rsidR="0042238D" w:rsidRPr="00E6095D" w:rsidRDefault="0042238D" w:rsidP="00E6095D">
      <w:pPr>
        <w:jc w:val="both"/>
        <w:rPr>
          <w:rFonts w:ascii="Calibri" w:hAnsi="Calibri" w:cs="Calibri"/>
        </w:rPr>
      </w:pPr>
    </w:p>
    <w:p w14:paraId="64CE8DEC" w14:textId="11B648C1" w:rsidR="00C83BFF" w:rsidRPr="00E6095D" w:rsidRDefault="00C83BFF" w:rsidP="00E6095D">
      <w:pPr>
        <w:jc w:val="both"/>
        <w:rPr>
          <w:rFonts w:ascii="Calibri" w:hAnsi="Calibri" w:cs="Calibri"/>
        </w:rPr>
      </w:pPr>
      <w:r w:rsidRPr="00E6095D">
        <w:rPr>
          <w:rFonts w:ascii="Calibri" w:hAnsi="Calibri" w:cs="Calibri"/>
        </w:rPr>
        <w:t xml:space="preserve">CAUTION: The labeling solution contains a toxic material, potassium cacodylate.  Handle labeling reactions with gloves.  </w:t>
      </w:r>
    </w:p>
    <w:p w14:paraId="63278A92" w14:textId="77777777" w:rsidR="00C83BFF" w:rsidRPr="00E6095D" w:rsidRDefault="00C83BFF" w:rsidP="00E6095D">
      <w:pPr>
        <w:jc w:val="both"/>
        <w:rPr>
          <w:rFonts w:ascii="Calibri" w:hAnsi="Calibri" w:cs="Calibri"/>
        </w:rPr>
      </w:pPr>
    </w:p>
    <w:p w14:paraId="56369413" w14:textId="4521DA22" w:rsidR="00884C5C" w:rsidRPr="00E6095D" w:rsidRDefault="007A3F48" w:rsidP="00E6095D">
      <w:pPr>
        <w:jc w:val="both"/>
        <w:rPr>
          <w:rFonts w:ascii="Calibri" w:hAnsi="Calibri" w:cs="Calibri"/>
        </w:rPr>
      </w:pPr>
      <w:r>
        <w:rPr>
          <w:rFonts w:ascii="Calibri" w:hAnsi="Calibri" w:cs="Calibri"/>
        </w:rPr>
        <w:t>NOTE:</w:t>
      </w:r>
      <w:r w:rsidR="0042238D" w:rsidRPr="00E6095D">
        <w:rPr>
          <w:rFonts w:ascii="Calibri" w:hAnsi="Calibri" w:cs="Calibri"/>
        </w:rPr>
        <w:t xml:space="preserve"> To conserve resources, several different anti-sense oligonucleotides c</w:t>
      </w:r>
      <w:r w:rsidR="009E1DC3" w:rsidRPr="00E6095D">
        <w:rPr>
          <w:rFonts w:ascii="Calibri" w:hAnsi="Calibri" w:cs="Calibri"/>
        </w:rPr>
        <w:t>an be labeled in one reaction. This protocol utilizes 3</w:t>
      </w:r>
      <w:r w:rsidR="009E1DC3" w:rsidRPr="00E6095D">
        <w:rPr>
          <w:rFonts w:ascii="Calibri" w:hAnsi="Calibri" w:cs="Calibri"/>
        </w:rPr>
        <w:sym w:font="Symbol" w:char="F0A2"/>
      </w:r>
      <w:r w:rsidR="009E1DC3" w:rsidRPr="00E6095D">
        <w:rPr>
          <w:rFonts w:ascii="Calibri" w:hAnsi="Calibri" w:cs="Calibri"/>
        </w:rPr>
        <w:t>-end labeling. Internal labeling is challenging because the chemical group (e.g.</w:t>
      </w:r>
      <w:r>
        <w:rPr>
          <w:rFonts w:ascii="Calibri" w:hAnsi="Calibri" w:cs="Calibri"/>
        </w:rPr>
        <w:t>,</w:t>
      </w:r>
      <w:r w:rsidR="009E1DC3" w:rsidRPr="00E6095D">
        <w:rPr>
          <w:rFonts w:ascii="Calibri" w:hAnsi="Calibri" w:cs="Calibri"/>
        </w:rPr>
        <w:t xml:space="preserve"> DIG or the fluorophore) </w:t>
      </w:r>
      <w:r w:rsidR="00F764A6" w:rsidRPr="00E6095D">
        <w:rPr>
          <w:rFonts w:ascii="Calibri" w:hAnsi="Calibri" w:cs="Calibri"/>
        </w:rPr>
        <w:t>gets</w:t>
      </w:r>
      <w:r w:rsidR="009E1DC3" w:rsidRPr="00E6095D">
        <w:rPr>
          <w:rFonts w:ascii="Calibri" w:hAnsi="Calibri" w:cs="Calibri"/>
        </w:rPr>
        <w:t xml:space="preserve"> caught or </w:t>
      </w:r>
      <w:r w:rsidR="00F764A6" w:rsidRPr="00E6095D">
        <w:rPr>
          <w:rFonts w:ascii="Calibri" w:hAnsi="Calibri" w:cs="Calibri"/>
        </w:rPr>
        <w:t xml:space="preserve">is </w:t>
      </w:r>
      <w:r w:rsidR="009E1DC3" w:rsidRPr="00E6095D">
        <w:rPr>
          <w:rFonts w:ascii="Calibri" w:hAnsi="Calibri" w:cs="Calibri"/>
        </w:rPr>
        <w:t xml:space="preserve">unable able to enter the </w:t>
      </w:r>
      <w:r w:rsidR="00570DCC" w:rsidRPr="00E6095D">
        <w:rPr>
          <w:rFonts w:ascii="Calibri" w:hAnsi="Calibri" w:cs="Calibri"/>
        </w:rPr>
        <w:t>active site of a DNA polymerase.</w:t>
      </w:r>
      <w:r w:rsidR="009E1DC3" w:rsidRPr="00E6095D">
        <w:rPr>
          <w:rFonts w:ascii="Calibri" w:hAnsi="Calibri" w:cs="Calibri"/>
        </w:rPr>
        <w:t xml:space="preserve"> </w:t>
      </w:r>
      <w:r w:rsidR="00884C5C" w:rsidRPr="00E6095D">
        <w:rPr>
          <w:rFonts w:ascii="Calibri" w:hAnsi="Calibri" w:cs="Calibri"/>
        </w:rPr>
        <w:t>An experiment with two different RNAs can be performed using directly-labeled anti-sense oligonucleotides and anti-DIG immunofluorescence with a different fluorophore (e.g.</w:t>
      </w:r>
      <w:r>
        <w:rPr>
          <w:rFonts w:ascii="Calibri" w:hAnsi="Calibri" w:cs="Calibri"/>
        </w:rPr>
        <w:t>,</w:t>
      </w:r>
      <w:r w:rsidR="00884C5C" w:rsidRPr="00E6095D">
        <w:rPr>
          <w:rFonts w:ascii="Calibri" w:hAnsi="Calibri" w:cs="Calibri"/>
        </w:rPr>
        <w:t xml:space="preserve"> FITC </w:t>
      </w:r>
      <w:r w:rsidR="00A248E0" w:rsidRPr="00E6095D">
        <w:rPr>
          <w:rFonts w:ascii="Calibri" w:hAnsi="Calibri" w:cs="Calibri"/>
        </w:rPr>
        <w:t xml:space="preserve">(fluorescein) </w:t>
      </w:r>
      <w:r w:rsidR="00884C5C" w:rsidRPr="00E6095D">
        <w:rPr>
          <w:rFonts w:ascii="Calibri" w:hAnsi="Calibri" w:cs="Calibri"/>
        </w:rPr>
        <w:t>or Alexa</w:t>
      </w:r>
      <w:r>
        <w:rPr>
          <w:rFonts w:ascii="Calibri" w:hAnsi="Calibri" w:cs="Calibri"/>
        </w:rPr>
        <w:t xml:space="preserve"> </w:t>
      </w:r>
      <w:r w:rsidR="00884C5C" w:rsidRPr="00E6095D">
        <w:rPr>
          <w:rFonts w:ascii="Calibri" w:hAnsi="Calibri" w:cs="Calibri"/>
        </w:rPr>
        <w:t>Fluor</w:t>
      </w:r>
      <w:r>
        <w:rPr>
          <w:rFonts w:ascii="Calibri" w:hAnsi="Calibri" w:cs="Calibri"/>
        </w:rPr>
        <w:t xml:space="preserve"> </w:t>
      </w:r>
      <w:r w:rsidR="00884C5C" w:rsidRPr="00E6095D">
        <w:rPr>
          <w:rFonts w:ascii="Calibri" w:hAnsi="Calibri" w:cs="Calibri"/>
        </w:rPr>
        <w:t>488 with Alexa</w:t>
      </w:r>
      <w:r>
        <w:rPr>
          <w:rFonts w:ascii="Calibri" w:hAnsi="Calibri" w:cs="Calibri"/>
        </w:rPr>
        <w:t xml:space="preserve"> </w:t>
      </w:r>
      <w:r w:rsidR="00884C5C" w:rsidRPr="00E6095D">
        <w:rPr>
          <w:rFonts w:ascii="Calibri" w:hAnsi="Calibri" w:cs="Calibri"/>
        </w:rPr>
        <w:t>Fluor</w:t>
      </w:r>
      <w:r>
        <w:rPr>
          <w:rFonts w:ascii="Calibri" w:hAnsi="Calibri" w:cs="Calibri"/>
        </w:rPr>
        <w:t xml:space="preserve"> </w:t>
      </w:r>
      <w:r w:rsidR="00884C5C" w:rsidRPr="00E6095D">
        <w:rPr>
          <w:rFonts w:ascii="Calibri" w:hAnsi="Calibri" w:cs="Calibri"/>
        </w:rPr>
        <w:t xml:space="preserve">594). </w:t>
      </w:r>
    </w:p>
    <w:p w14:paraId="1B8FEDA8" w14:textId="77777777" w:rsidR="00701780" w:rsidRPr="00E6095D" w:rsidRDefault="00701780" w:rsidP="00E6095D">
      <w:pPr>
        <w:jc w:val="both"/>
        <w:rPr>
          <w:rFonts w:ascii="Calibri" w:hAnsi="Calibri" w:cs="Calibri"/>
        </w:rPr>
      </w:pPr>
    </w:p>
    <w:p w14:paraId="117FE2AD" w14:textId="190ED0CC" w:rsidR="00C8520D" w:rsidRPr="00E6095D" w:rsidRDefault="00701780" w:rsidP="00E6095D">
      <w:pPr>
        <w:jc w:val="both"/>
        <w:rPr>
          <w:rFonts w:ascii="Calibri" w:hAnsi="Calibri" w:cs="Calibri"/>
        </w:rPr>
      </w:pPr>
      <w:r w:rsidRPr="00E6095D">
        <w:rPr>
          <w:rFonts w:ascii="Calibri" w:hAnsi="Calibri" w:cs="Calibri"/>
          <w:highlight w:val="yellow"/>
        </w:rPr>
        <w:t xml:space="preserve">2.2) </w:t>
      </w:r>
      <w:r w:rsidR="00C8520D" w:rsidRPr="00E6095D">
        <w:rPr>
          <w:rFonts w:ascii="Calibri" w:hAnsi="Calibri" w:cs="Calibri"/>
          <w:highlight w:val="yellow"/>
        </w:rPr>
        <w:t xml:space="preserve">Adhere the cells to the </w:t>
      </w:r>
      <w:r w:rsidR="004B3A8A" w:rsidRPr="00E6095D">
        <w:rPr>
          <w:rFonts w:ascii="Calibri" w:hAnsi="Calibri" w:cs="Calibri"/>
          <w:highlight w:val="yellow"/>
        </w:rPr>
        <w:t>eight-chamber</w:t>
      </w:r>
      <w:r w:rsidR="00C8520D" w:rsidRPr="00E6095D">
        <w:rPr>
          <w:rFonts w:ascii="Calibri" w:hAnsi="Calibri" w:cs="Calibri"/>
          <w:highlight w:val="yellow"/>
        </w:rPr>
        <w:t xml:space="preserve"> slides.</w:t>
      </w:r>
      <w:r w:rsidR="00C8520D" w:rsidRPr="00E6095D">
        <w:rPr>
          <w:rFonts w:ascii="Calibri" w:hAnsi="Calibri" w:cs="Calibri"/>
        </w:rPr>
        <w:t xml:space="preserve"> </w:t>
      </w:r>
    </w:p>
    <w:p w14:paraId="091AA18A" w14:textId="77777777" w:rsidR="003A34EC" w:rsidRPr="00E6095D" w:rsidRDefault="003A34EC" w:rsidP="00E6095D">
      <w:pPr>
        <w:jc w:val="both"/>
        <w:rPr>
          <w:rFonts w:ascii="Calibri" w:hAnsi="Calibri" w:cs="Calibri"/>
        </w:rPr>
      </w:pPr>
    </w:p>
    <w:p w14:paraId="5DB3D10C" w14:textId="6AAAAFEF" w:rsidR="003A34EC" w:rsidRPr="00E6095D" w:rsidRDefault="007A3F48" w:rsidP="00E6095D">
      <w:pPr>
        <w:jc w:val="both"/>
        <w:rPr>
          <w:rFonts w:ascii="Calibri" w:hAnsi="Calibri" w:cs="Calibri"/>
        </w:rPr>
      </w:pPr>
      <w:r>
        <w:rPr>
          <w:rFonts w:ascii="Calibri" w:hAnsi="Calibri" w:cs="Calibri"/>
        </w:rPr>
        <w:t>NOTE:</w:t>
      </w:r>
      <w:r w:rsidR="003A34EC" w:rsidRPr="00E6095D">
        <w:rPr>
          <w:rFonts w:ascii="Calibri" w:hAnsi="Calibri" w:cs="Calibri"/>
        </w:rPr>
        <w:t xml:space="preserve"> </w:t>
      </w:r>
      <w:r w:rsidR="00250CEA" w:rsidRPr="00E6095D">
        <w:rPr>
          <w:rFonts w:ascii="Calibri" w:hAnsi="Calibri" w:cs="Calibri"/>
        </w:rPr>
        <w:t>Eight-chamber</w:t>
      </w:r>
      <w:r w:rsidR="003A34EC" w:rsidRPr="00E6095D">
        <w:rPr>
          <w:rFonts w:ascii="Calibri" w:hAnsi="Calibri" w:cs="Calibri"/>
        </w:rPr>
        <w:t xml:space="preserve"> slides allow several simultaneous experiments while minimizing precious resources like antibodies. An alternative to </w:t>
      </w:r>
      <w:r w:rsidR="00250CEA" w:rsidRPr="00E6095D">
        <w:rPr>
          <w:rFonts w:ascii="Calibri" w:hAnsi="Calibri" w:cs="Calibri"/>
        </w:rPr>
        <w:t>eight-chamber</w:t>
      </w:r>
      <w:r w:rsidR="003A34EC" w:rsidRPr="00E6095D">
        <w:rPr>
          <w:rFonts w:ascii="Calibri" w:hAnsi="Calibri" w:cs="Calibri"/>
        </w:rPr>
        <w:t xml:space="preserve"> slides </w:t>
      </w:r>
      <w:r w:rsidR="00F764A6" w:rsidRPr="00E6095D">
        <w:rPr>
          <w:rFonts w:ascii="Calibri" w:hAnsi="Calibri" w:cs="Calibri"/>
        </w:rPr>
        <w:t xml:space="preserve">is </w:t>
      </w:r>
      <w:r w:rsidR="003A34EC" w:rsidRPr="00E6095D">
        <w:rPr>
          <w:rFonts w:ascii="Calibri" w:hAnsi="Calibri" w:cs="Calibri"/>
        </w:rPr>
        <w:t xml:space="preserve">a six-well tissue culture plate with standard coverslips (22 mm x 22 mm) that are both sterile. A similar arrangement </w:t>
      </w:r>
      <w:r w:rsidR="00F764A6" w:rsidRPr="00E6095D">
        <w:rPr>
          <w:rFonts w:ascii="Calibri" w:hAnsi="Calibri" w:cs="Calibri"/>
        </w:rPr>
        <w:t>is possible with</w:t>
      </w:r>
      <w:r w:rsidR="003A34EC" w:rsidRPr="00E6095D">
        <w:rPr>
          <w:rFonts w:ascii="Calibri" w:hAnsi="Calibri" w:cs="Calibri"/>
        </w:rPr>
        <w:t xml:space="preserve"> circular coverslips and a 24-well tissue culture plate</w:t>
      </w:r>
      <w:r w:rsidR="006A159E" w:rsidRPr="00E6095D">
        <w:rPr>
          <w:rFonts w:ascii="Calibri" w:hAnsi="Calibri" w:cs="Calibri"/>
        </w:rPr>
        <w:t>. For both</w:t>
      </w:r>
      <w:r w:rsidR="00F764A6" w:rsidRPr="00E6095D">
        <w:rPr>
          <w:rFonts w:ascii="Calibri" w:hAnsi="Calibri" w:cs="Calibri"/>
        </w:rPr>
        <w:t>,</w:t>
      </w:r>
      <w:r w:rsidR="006A159E" w:rsidRPr="00E6095D">
        <w:rPr>
          <w:rFonts w:ascii="Calibri" w:hAnsi="Calibri" w:cs="Calibri"/>
        </w:rPr>
        <w:t xml:space="preserve"> increase </w:t>
      </w:r>
      <w:r w:rsidR="00F764A6" w:rsidRPr="00E6095D">
        <w:rPr>
          <w:rFonts w:ascii="Calibri" w:hAnsi="Calibri" w:cs="Calibri"/>
        </w:rPr>
        <w:t xml:space="preserve">the </w:t>
      </w:r>
      <w:r w:rsidR="006A159E" w:rsidRPr="00E6095D">
        <w:rPr>
          <w:rFonts w:ascii="Calibri" w:hAnsi="Calibri" w:cs="Calibri"/>
        </w:rPr>
        <w:t>volumes mentioned in</w:t>
      </w:r>
      <w:r w:rsidR="001F60E1" w:rsidRPr="00E6095D">
        <w:rPr>
          <w:rFonts w:ascii="Calibri" w:hAnsi="Calibri" w:cs="Calibri"/>
        </w:rPr>
        <w:t xml:space="preserve"> this protocol by</w:t>
      </w:r>
      <w:r w:rsidR="003A34EC" w:rsidRPr="00E6095D">
        <w:rPr>
          <w:rFonts w:ascii="Calibri" w:hAnsi="Calibri" w:cs="Calibri"/>
        </w:rPr>
        <w:t xml:space="preserve"> </w:t>
      </w:r>
      <w:r w:rsidR="000353A0" w:rsidRPr="00E6095D">
        <w:rPr>
          <w:rFonts w:ascii="Calibri" w:hAnsi="Calibri" w:cs="Calibri"/>
        </w:rPr>
        <w:t>10</w:t>
      </w:r>
      <w:r>
        <w:rPr>
          <w:rFonts w:ascii="Calibri" w:hAnsi="Calibri" w:cs="Calibri"/>
        </w:rPr>
        <w:t>–</w:t>
      </w:r>
      <w:r w:rsidR="000353A0" w:rsidRPr="00E6095D">
        <w:rPr>
          <w:rFonts w:ascii="Calibri" w:hAnsi="Calibri" w:cs="Calibri"/>
        </w:rPr>
        <w:t>15x</w:t>
      </w:r>
      <w:r w:rsidR="006A159E" w:rsidRPr="00E6095D">
        <w:rPr>
          <w:rFonts w:ascii="Calibri" w:hAnsi="Calibri" w:cs="Calibri"/>
        </w:rPr>
        <w:t xml:space="preserve"> (e.g.</w:t>
      </w:r>
      <w:r>
        <w:rPr>
          <w:rFonts w:ascii="Calibri" w:hAnsi="Calibri" w:cs="Calibri"/>
        </w:rPr>
        <w:t>,</w:t>
      </w:r>
      <w:r w:rsidR="006A159E" w:rsidRPr="00E6095D">
        <w:rPr>
          <w:rFonts w:ascii="Calibri" w:hAnsi="Calibri" w:cs="Calibri"/>
        </w:rPr>
        <w:t xml:space="preserve"> </w:t>
      </w:r>
      <w:r w:rsidR="000353A0" w:rsidRPr="00E6095D">
        <w:rPr>
          <w:rFonts w:ascii="Calibri" w:hAnsi="Calibri" w:cs="Calibri"/>
        </w:rPr>
        <w:t>1.75</w:t>
      </w:r>
      <w:r>
        <w:rPr>
          <w:rFonts w:ascii="Calibri" w:hAnsi="Calibri" w:cs="Calibri"/>
        </w:rPr>
        <w:t xml:space="preserve"> </w:t>
      </w:r>
      <w:r w:rsidR="003A34EC" w:rsidRPr="00E6095D">
        <w:rPr>
          <w:rFonts w:ascii="Calibri" w:hAnsi="Calibri" w:cs="Calibri"/>
        </w:rPr>
        <w:t>mL</w:t>
      </w:r>
      <w:r w:rsidR="006A159E" w:rsidRPr="00E6095D">
        <w:rPr>
          <w:rFonts w:ascii="Calibri" w:hAnsi="Calibri" w:cs="Calibri"/>
        </w:rPr>
        <w:t xml:space="preserve"> hybridization solution)</w:t>
      </w:r>
      <w:r w:rsidR="001F60E1" w:rsidRPr="00E6095D">
        <w:rPr>
          <w:rFonts w:ascii="Calibri" w:hAnsi="Calibri" w:cs="Calibri"/>
        </w:rPr>
        <w:t>,</w:t>
      </w:r>
      <w:r w:rsidR="003A34EC" w:rsidRPr="00E6095D">
        <w:rPr>
          <w:rFonts w:ascii="Calibri" w:hAnsi="Calibri" w:cs="Calibri"/>
        </w:rPr>
        <w:t xml:space="preserve"> and </w:t>
      </w:r>
      <w:r w:rsidR="000353A0" w:rsidRPr="00E6095D">
        <w:rPr>
          <w:rFonts w:ascii="Calibri" w:hAnsi="Calibri" w:cs="Calibri"/>
        </w:rPr>
        <w:t xml:space="preserve">4x </w:t>
      </w:r>
      <w:r w:rsidR="006A159E" w:rsidRPr="00E6095D">
        <w:rPr>
          <w:rFonts w:ascii="Calibri" w:hAnsi="Calibri" w:cs="Calibri"/>
        </w:rPr>
        <w:t>(e.g.</w:t>
      </w:r>
      <w:r>
        <w:rPr>
          <w:rFonts w:ascii="Calibri" w:hAnsi="Calibri" w:cs="Calibri"/>
        </w:rPr>
        <w:t>,</w:t>
      </w:r>
      <w:r w:rsidR="006A159E" w:rsidRPr="00E6095D">
        <w:rPr>
          <w:rFonts w:ascii="Calibri" w:hAnsi="Calibri" w:cs="Calibri"/>
        </w:rPr>
        <w:t xml:space="preserve"> 600</w:t>
      </w:r>
      <w:r>
        <w:rPr>
          <w:rFonts w:ascii="Calibri" w:hAnsi="Calibri" w:cs="Calibri"/>
        </w:rPr>
        <w:t xml:space="preserve"> µ</w:t>
      </w:r>
      <w:r w:rsidR="006A159E" w:rsidRPr="00E6095D">
        <w:rPr>
          <w:rFonts w:ascii="Calibri" w:hAnsi="Calibri" w:cs="Calibri"/>
        </w:rPr>
        <w:t>L hybri</w:t>
      </w:r>
      <w:r w:rsidR="001F60E1" w:rsidRPr="00E6095D">
        <w:rPr>
          <w:rFonts w:ascii="Calibri" w:hAnsi="Calibri" w:cs="Calibri"/>
        </w:rPr>
        <w:t xml:space="preserve">dization solution) respectively. </w:t>
      </w:r>
    </w:p>
    <w:p w14:paraId="782C9EF1" w14:textId="77777777" w:rsidR="00C8520D" w:rsidRPr="00E6095D" w:rsidRDefault="00C8520D" w:rsidP="00E6095D">
      <w:pPr>
        <w:jc w:val="both"/>
        <w:rPr>
          <w:rFonts w:ascii="Calibri" w:hAnsi="Calibri" w:cs="Calibri"/>
        </w:rPr>
      </w:pPr>
    </w:p>
    <w:p w14:paraId="1460276C" w14:textId="77777777" w:rsidR="007A3F48" w:rsidRDefault="00701780" w:rsidP="00E6095D">
      <w:pPr>
        <w:jc w:val="both"/>
        <w:rPr>
          <w:rFonts w:ascii="Calibri" w:hAnsi="Calibri" w:cs="Calibri"/>
        </w:rPr>
      </w:pPr>
      <w:r w:rsidRPr="00E6095D">
        <w:rPr>
          <w:rFonts w:ascii="Calibri" w:hAnsi="Calibri" w:cs="Calibri"/>
        </w:rPr>
        <w:lastRenderedPageBreak/>
        <w:t xml:space="preserve">2.2.1) For adherent </w:t>
      </w:r>
      <w:r w:rsidR="003A34EC" w:rsidRPr="00E6095D">
        <w:rPr>
          <w:rFonts w:ascii="Calibri" w:hAnsi="Calibri" w:cs="Calibri"/>
        </w:rPr>
        <w:t xml:space="preserve">lytic </w:t>
      </w:r>
      <w:r w:rsidRPr="00E6095D">
        <w:rPr>
          <w:rFonts w:ascii="Calibri" w:hAnsi="Calibri" w:cs="Calibri"/>
        </w:rPr>
        <w:t xml:space="preserve">cells, use </w:t>
      </w:r>
      <w:r w:rsidR="005600C7" w:rsidRPr="00E6095D">
        <w:rPr>
          <w:rFonts w:ascii="Calibri" w:hAnsi="Calibri" w:cs="Calibri"/>
        </w:rPr>
        <w:t>1x trypsin/PBS at 37 °C and 5% CO</w:t>
      </w:r>
      <w:r w:rsidR="005600C7" w:rsidRPr="00E6095D">
        <w:rPr>
          <w:rFonts w:ascii="Calibri" w:hAnsi="Calibri" w:cs="Calibri"/>
          <w:vertAlign w:val="subscript"/>
        </w:rPr>
        <w:t>2</w:t>
      </w:r>
      <w:r w:rsidR="005600C7" w:rsidRPr="00E6095D">
        <w:rPr>
          <w:rFonts w:ascii="Calibri" w:hAnsi="Calibri" w:cs="Calibri"/>
        </w:rPr>
        <w:t xml:space="preserve"> for 10 min</w:t>
      </w:r>
      <w:r w:rsidRPr="00E6095D">
        <w:rPr>
          <w:rFonts w:ascii="Calibri" w:hAnsi="Calibri" w:cs="Calibri"/>
        </w:rPr>
        <w:t xml:space="preserve"> to suspend cells and dilute to 60% confluency.  </w:t>
      </w:r>
    </w:p>
    <w:p w14:paraId="41D2EBDA" w14:textId="77777777" w:rsidR="007A3F48" w:rsidRDefault="007A3F48" w:rsidP="00E6095D">
      <w:pPr>
        <w:jc w:val="both"/>
        <w:rPr>
          <w:rFonts w:ascii="Calibri" w:hAnsi="Calibri" w:cs="Calibri"/>
        </w:rPr>
      </w:pPr>
    </w:p>
    <w:p w14:paraId="63E6733A" w14:textId="3C0106F0" w:rsidR="007A3F48" w:rsidRDefault="007A3F48" w:rsidP="00E6095D">
      <w:pPr>
        <w:jc w:val="both"/>
        <w:rPr>
          <w:rFonts w:ascii="Calibri" w:hAnsi="Calibri" w:cs="Calibri"/>
        </w:rPr>
      </w:pPr>
      <w:r>
        <w:rPr>
          <w:rFonts w:ascii="Calibri" w:hAnsi="Calibri" w:cs="Calibri"/>
        </w:rPr>
        <w:t xml:space="preserve">NOTE: </w:t>
      </w:r>
      <w:r w:rsidR="005600C7" w:rsidRPr="00E6095D">
        <w:rPr>
          <w:rFonts w:ascii="Calibri" w:hAnsi="Calibri" w:cs="Calibri"/>
        </w:rPr>
        <w:t>Adherent cell lines used in FISH experiments included 293T, iSLK.219</w:t>
      </w:r>
      <w:r w:rsidR="005600C7" w:rsidRPr="00E6095D">
        <w:rPr>
          <w:rFonts w:ascii="Calibri" w:hAnsi="Calibri" w:cs="Calibri"/>
        </w:rPr>
        <w:fldChar w:fldCharType="begin"/>
      </w:r>
      <w:r w:rsidR="005600C7" w:rsidRPr="00E6095D">
        <w:rPr>
          <w:rFonts w:ascii="Calibri" w:hAnsi="Calibri" w:cs="Calibri"/>
        </w:rPr>
        <w:instrText xml:space="preserve"> ADDIN EN.CITE &lt;EndNote&gt;&lt;Cite&gt;&lt;Author&gt;Myoung&lt;/Author&gt;&lt;Year&gt;2011&lt;/Year&gt;&lt;IDText&gt;Generation of a doxycycline-inducible KSHV producer cell line of endothelial origin: maintenance of tight latency with efficient reactivation upon induction&lt;/IDText&gt;&lt;DisplayText&gt;&lt;style face="superscript"&gt;7&lt;/style&gt;&lt;/DisplayText&gt;&lt;record&gt;&lt;dates&gt;&lt;pub-dates&gt;&lt;date&gt;Jun&lt;/date&gt;&lt;/pub-dates&gt;&lt;year&gt;2011&lt;/year&gt;&lt;/dates&gt;&lt;keywords&gt;&lt;keyword&gt;Animals&lt;/keyword&gt;&lt;keyword&gt;Cell Line&lt;/keyword&gt;&lt;keyword&gt;Doxycycline/*metabolism&lt;/keyword&gt;&lt;keyword&gt;Gene Expression Regulation/*drug effects&lt;/keyword&gt;&lt;keyword&gt;Herpesvirus 8, Human/genetics/*growth &amp;amp; development&lt;/keyword&gt;&lt;keyword&gt;Humans&lt;/keyword&gt;&lt;keyword&gt;Virus Activation/*drug effects&lt;/keyword&gt;&lt;keyword&gt;Virus Cultivation/methods&lt;/keyword&gt;&lt;keyword&gt;Virus Latency/*drug effects&lt;/keyword&gt;&lt;/keywords&gt;&lt;urls&gt;&lt;related-urls&gt;&lt;url&gt;https://www.ncbi.nlm.nih.gov/pubmed/21419799&lt;/url&gt;&lt;/related-urls&gt;&lt;/urls&gt;&lt;isbn&gt;1879-0984 (Electronic)&amp;#xD;0166-0934 (Linking)&lt;/isbn&gt;&lt;custom2&gt;PMC3095772&lt;/custom2&gt;&lt;titles&gt;&lt;title&gt;Generation of a doxycycline-inducible KSHV producer cell line of endothelial origin: maintenance of tight latency with efficient reactivation upon induction&lt;/title&gt;&lt;secondary-title&gt;J Virol Methods&lt;/secondary-title&gt;&lt;/titles&gt;&lt;pages&gt;12-21&lt;/pages&gt;&lt;number&gt;1-2&lt;/number&gt;&lt;contributors&gt;&lt;authors&gt;&lt;author&gt;Myoung, J.&lt;/author&gt;&lt;author&gt;Ganem, D.&lt;/author&gt;&lt;/authors&gt;&lt;/contributors&gt;&lt;added-date format="utc"&gt;1550722620&lt;/added-date&gt;&lt;ref-type name="Journal Article"&gt;17&lt;/ref-type&gt;&lt;auth-address&gt;Howard Hughes Medical Institute, Departments of Microbiology &amp;amp; Medicine and GW Hooper Foundation, University of California, San Francisco, San Francisco, CA 94143, USA. jinjong.myoung@ucsf.edu&lt;/auth-address&gt;&lt;rec-number&gt;238&lt;/rec-number&gt;&lt;last-updated-date format="utc"&gt;1550722620&lt;/last-updated-date&gt;&lt;accession-num&gt;21419799&lt;/accession-num&gt;&lt;electronic-resource-num&gt;10.1016/j.jviromet.2011.03.012&lt;/electronic-resource-num&gt;&lt;volume&gt;174&lt;/volume&gt;&lt;/record&gt;&lt;/Cite&gt;&lt;/EndNote&gt;</w:instrText>
      </w:r>
      <w:r w:rsidR="005600C7" w:rsidRPr="00E6095D">
        <w:rPr>
          <w:rFonts w:ascii="Calibri" w:hAnsi="Calibri" w:cs="Calibri"/>
        </w:rPr>
        <w:fldChar w:fldCharType="separate"/>
      </w:r>
      <w:r w:rsidR="005600C7" w:rsidRPr="00E6095D">
        <w:rPr>
          <w:rFonts w:ascii="Calibri" w:hAnsi="Calibri" w:cs="Calibri"/>
          <w:noProof/>
          <w:vertAlign w:val="superscript"/>
        </w:rPr>
        <w:t>7</w:t>
      </w:r>
      <w:r w:rsidR="005600C7" w:rsidRPr="00E6095D">
        <w:rPr>
          <w:rFonts w:ascii="Calibri" w:hAnsi="Calibri" w:cs="Calibri"/>
        </w:rPr>
        <w:fldChar w:fldCharType="end"/>
      </w:r>
      <w:r w:rsidR="005600C7" w:rsidRPr="00E6095D">
        <w:rPr>
          <w:rFonts w:ascii="Calibri" w:hAnsi="Calibri" w:cs="Calibri"/>
        </w:rPr>
        <w:t>, and iSLK-BAC36 cells</w:t>
      </w:r>
      <w:r w:rsidR="005600C7" w:rsidRPr="00E6095D">
        <w:rPr>
          <w:rFonts w:ascii="Calibri" w:hAnsi="Calibri" w:cs="Calibri"/>
        </w:rPr>
        <w:fldChar w:fldCharType="begin">
          <w:fldData xml:space="preserve">PEVuZE5vdGU+PENpdGU+PEF1dGhvcj5CcnVsb2lzPC9BdXRob3I+PFllYXI+MjAxMjwvWWVhcj48
SURUZXh0PkNvbnN0cnVjdGlvbiBhbmQgbWFuaXB1bGF0aW9uIG9mIGEgbmV3IEthcG9zaSZhcG9z
O3Mgc2FyY29tYS1hc3NvY2lhdGVkIGhlcnBlc3ZpcnVzIGJhY3RlcmlhbCBhcnRpZmljaWFsIGNo
cm9tb3NvbWUgY2xvbmU8L0lEVGV4dD48RGlzcGxheVRleHQ+PHN0eWxlIGZhY2U9InN1cGVyc2Ny
aXB0Ij44PC9zdHlsZT48L0Rpc3BsYXlUZXh0PjxyZWNvcmQ+PGRhdGVzPjxwdWItZGF0ZXM+PGRh
dGU+U2VwPC9kYXRlPjwvcHViLWRhdGVzPjx5ZWFyPjIwMTI8L3llYXI+PC9kYXRlcz48a2V5d29y
ZHM+PGtleXdvcmQ+QW5pbWFsczwva2V5d29yZD48a2V5d29yZD5CYXNlIFNlcXVlbmNlPC9rZXl3
b3JkPjxrZXl3b3JkPkNlbGwgTGluZSwgVHVtb3I8L2tleXdvcmQ+PGtleXdvcmQ+Q2VyY29waXRo
ZWN1cyBhZXRoaW9wczwva2V5d29yZD48a2V5d29yZD5DaHJvbW9zb21lcywgQXJ0aWZpY2lhbCwg
QmFjdGVyaWFsLypnZW5ldGljczwva2V5d29yZD48a2V5d29yZD5DbG9uaW5nLCBNb2xlY3VsYXI8
L2tleXdvcmQ+PGtleXdvcmQ+RE5BLCBWaXJhbC9nZW5ldGljczwva2V5d29yZD48a2V5d29yZD5F
c2NoZXJpY2hpYSBjb2xpL2dlbmV0aWNzPC9rZXl3b3JkPjxrZXl3b3JkPkdlbmUgRGVsZXRpb248
L2tleXdvcmQ+PGtleXdvcmQ+R2VuZSBFeHByZXNzaW9uIFJlZ3VsYXRpb24sIFZpcmFsPC9rZXl3
b3JkPjxrZXl3b3JkPkdlbm9tZSwgVmlyYWw8L2tleXdvcmQ+PGtleXdvcmQ+SGVycGVzdmlydXMg
OCwgSHVtYW4vKmdlbmV0aWNzL3BhdGhvZ2VuaWNpdHkvcGh5c2lvbG9neTwva2V5d29yZD48a2V5
d29yZD5IaXN0b2NvbXBhdGliaWxpdHkgQW50aWdlbnMgQ2xhc3MgSS9tZXRhYm9saXNtPC9rZXl3
b3JkPjxrZXl3b3JkPkhvc3QtUGF0aG9nZW4gSW50ZXJhY3Rpb25zPC9rZXl3b3JkPjxrZXl3b3Jk
Pkh1bWFuczwva2V5d29yZD48a2V5d29yZD5JbW1lZGlhdGUtRWFybHkgUHJvdGVpbnMvZ2VuZXRp
Y3MvcGh5c2lvbG9neTwva2V5d29yZD48a2V5d29yZD5MeW1waG9tYSwgUHJpbWFyeSBFZmZ1c2lv
bi92aXJvbG9neTwva2V5d29yZD48a2V5d29yZD5Nb2xlY3VsYXIgU2VxdWVuY2UgRGF0YTwva2V5
d29yZD48a2V5d29yZD5NdXRhdGlvbjwva2V5d29yZD48a2V5d29yZD5QbGFzbWlkcy9nZW5ldGlj
czwva2V5d29yZD48a2V5d29yZD5WZXJvIENlbGxzPC9rZXl3b3JkPjxrZXl3b3JkPlZpcmFsIFBy
b3RlaW5zL2dlbmV0aWNzL3BoeXNpb2xvZ3k8L2tleXdvcmQ+PC9rZXl3b3Jkcz48dXJscz48cmVs
YXRlZC11cmxzPjx1cmw+aHR0cHM6Ly93d3cubmNiaS5ubG0ubmloLmdvdi9wdWJtZWQvMjI3NDAz
OTE8L3VybD48L3JlbGF0ZWQtdXJscz48L3VybHM+PGlzYm4+MTA5OC01NTE0IChFbGVjdHJvbmlj
KSYjeEQ7MDAyMi01MzhYIChMaW5raW5nKTwvaXNibj48Y3VzdG9tMj5QTUMzNDQ2NjE1PC9jdXN0
b20yPjx0aXRsZXM+PHRpdGxlPkNvbnN0cnVjdGlvbiBhbmQgbWFuaXB1bGF0aW9uIG9mIGEgbmV3
IEthcG9zaSZhcG9zO3Mgc2FyY29tYS1hc3NvY2lhdGVkIGhlcnBlc3ZpcnVzIGJhY3RlcmlhbCBh
cnRpZmljaWFsIGNocm9tb3NvbWUgY2xvbmU8L3RpdGxlPjxzZWNvbmRhcnktdGl0bGU+SiBWaXJv
bDwvc2Vjb25kYXJ5LXRpdGxlPjwvdGl0bGVzPjxwYWdlcz45NzA4LTIwPC9wYWdlcz48bnVtYmVy
PjE4PC9udW1iZXI+PGNvbnRyaWJ1dG9ycz48YXV0aG9ycz48YXV0aG9yPkJydWxvaXMsIEsuIEYu
PC9hdXRob3I+PGF1dGhvcj5DaGFuZywgSC48L2F1dGhvcj48YXV0aG9yPkxlZSwgQS4gUy48L2F1
dGhvcj48YXV0aG9yPkVuc3NlciwgQS48L2F1dGhvcj48YXV0aG9yPldvbmcsIEwuIFkuPC9hdXRo
b3I+PGF1dGhvcj5Ub3RoLCBaLjwvYXV0aG9yPjxhdXRob3I+TGVlLCBTLiBILjwvYXV0aG9yPjxh
dXRob3I+TGVlLCBILiBSLjwvYXV0aG9yPjxhdXRob3I+TXlvdW5nLCBKLjwvYXV0aG9yPjxhdXRo
b3I+R2FuZW0sIEQuPC9hdXRob3I+PGF1dGhvcj5PaCwgVC4gSy48L2F1dGhvcj48YXV0aG9yPktp
bSwgSi4gRi48L2F1dGhvcj48YXV0aG9yPkdhbywgUy4gSi48L2F1dGhvcj48YXV0aG9yPkp1bmcs
IEouIFUuPC9hdXRob3I+PC9hdXRob3JzPjwvY29udHJpYnV0b3JzPjxhZGRlZC1kYXRlIGZvcm1h
dD0idXRjIj4xNTUwNzIyMzU2PC9hZGRlZC1kYXRlPjxyZWYtdHlwZSBuYW1lPSJKb3VybmFsIEFy
dGljbGUiPjE3PC9yZWYtdHlwZT48YXV0aC1hZGRyZXNzPkRlcGFydG1lbnQgb2YgTW9sZWN1bGFy
IE1pY3JvYmlvbG9neSBhbmQgSW1tdW5vbG9neSwgS2VjayBTY2hvb2wgb2YgTWVkaWNpbmUsIFVu
aXZlcnNpdHkgb2YgU291dGhlcm4gQ2FsaWZvcm5pYSwgTG9zIEFuZ2VsZXMsIENhbGlmb3JuaWEs
IFVTQS48L2F1dGgtYWRkcmVzcz48cmVjLW51bWJlcj4yMjI8L3JlYy1udW1iZXI+PGxhc3QtdXBk
YXRlZC1kYXRlIGZvcm1hdD0idXRjIj4xNTUwNzIyMzU2PC9sYXN0LXVwZGF0ZWQtZGF0ZT48YWNj
ZXNzaW9uLW51bT4yMjc0MDM5MTwvYWNjZXNzaW9uLW51bT48ZWxlY3Ryb25pYy1yZXNvdXJjZS1u
dW0+MTAuMTEyOC9KVkkuMDEwMTktMTI8L2VsZWN0cm9uaWMtcmVzb3VyY2UtbnVtPjx2b2x1bWU+
ODY8L3ZvbHVtZT48L3JlY29yZD48L0NpdGU+PC9FbmROb3RlPgB=
</w:fldData>
        </w:fldChar>
      </w:r>
      <w:r w:rsidR="005600C7" w:rsidRPr="00E6095D">
        <w:rPr>
          <w:rFonts w:ascii="Calibri" w:hAnsi="Calibri" w:cs="Calibri"/>
        </w:rPr>
        <w:instrText xml:space="preserve"> ADDIN EN.CITE </w:instrText>
      </w:r>
      <w:r w:rsidR="005600C7" w:rsidRPr="00E6095D">
        <w:rPr>
          <w:rFonts w:ascii="Calibri" w:hAnsi="Calibri" w:cs="Calibri"/>
        </w:rPr>
        <w:fldChar w:fldCharType="begin">
          <w:fldData xml:space="preserve">PEVuZE5vdGU+PENpdGU+PEF1dGhvcj5CcnVsb2lzPC9BdXRob3I+PFllYXI+MjAxMjwvWWVhcj48
SURUZXh0PkNvbnN0cnVjdGlvbiBhbmQgbWFuaXB1bGF0aW9uIG9mIGEgbmV3IEthcG9zaSZhcG9z
O3Mgc2FyY29tYS1hc3NvY2lhdGVkIGhlcnBlc3ZpcnVzIGJhY3RlcmlhbCBhcnRpZmljaWFsIGNo
cm9tb3NvbWUgY2xvbmU8L0lEVGV4dD48RGlzcGxheVRleHQ+PHN0eWxlIGZhY2U9InN1cGVyc2Ny
aXB0Ij44PC9zdHlsZT48L0Rpc3BsYXlUZXh0PjxyZWNvcmQ+PGRhdGVzPjxwdWItZGF0ZXM+PGRh
dGU+U2VwPC9kYXRlPjwvcHViLWRhdGVzPjx5ZWFyPjIwMTI8L3llYXI+PC9kYXRlcz48a2V5d29y
ZHM+PGtleXdvcmQ+QW5pbWFsczwva2V5d29yZD48a2V5d29yZD5CYXNlIFNlcXVlbmNlPC9rZXl3
b3JkPjxrZXl3b3JkPkNlbGwgTGluZSwgVHVtb3I8L2tleXdvcmQ+PGtleXdvcmQ+Q2VyY29waXRo
ZWN1cyBhZXRoaW9wczwva2V5d29yZD48a2V5d29yZD5DaHJvbW9zb21lcywgQXJ0aWZpY2lhbCwg
QmFjdGVyaWFsLypnZW5ldGljczwva2V5d29yZD48a2V5d29yZD5DbG9uaW5nLCBNb2xlY3VsYXI8
L2tleXdvcmQ+PGtleXdvcmQ+RE5BLCBWaXJhbC9nZW5ldGljczwva2V5d29yZD48a2V5d29yZD5F
c2NoZXJpY2hpYSBjb2xpL2dlbmV0aWNzPC9rZXl3b3JkPjxrZXl3b3JkPkdlbmUgRGVsZXRpb248
L2tleXdvcmQ+PGtleXdvcmQ+R2VuZSBFeHByZXNzaW9uIFJlZ3VsYXRpb24sIFZpcmFsPC9rZXl3
b3JkPjxrZXl3b3JkPkdlbm9tZSwgVmlyYWw8L2tleXdvcmQ+PGtleXdvcmQ+SGVycGVzdmlydXMg
OCwgSHVtYW4vKmdlbmV0aWNzL3BhdGhvZ2VuaWNpdHkvcGh5c2lvbG9neTwva2V5d29yZD48a2V5
d29yZD5IaXN0b2NvbXBhdGliaWxpdHkgQW50aWdlbnMgQ2xhc3MgSS9tZXRhYm9saXNtPC9rZXl3
b3JkPjxrZXl3b3JkPkhvc3QtUGF0aG9nZW4gSW50ZXJhY3Rpb25zPC9rZXl3b3JkPjxrZXl3b3Jk
Pkh1bWFuczwva2V5d29yZD48a2V5d29yZD5JbW1lZGlhdGUtRWFybHkgUHJvdGVpbnMvZ2VuZXRp
Y3MvcGh5c2lvbG9neTwva2V5d29yZD48a2V5d29yZD5MeW1waG9tYSwgUHJpbWFyeSBFZmZ1c2lv
bi92aXJvbG9neTwva2V5d29yZD48a2V5d29yZD5Nb2xlY3VsYXIgU2VxdWVuY2UgRGF0YTwva2V5
d29yZD48a2V5d29yZD5NdXRhdGlvbjwva2V5d29yZD48a2V5d29yZD5QbGFzbWlkcy9nZW5ldGlj
czwva2V5d29yZD48a2V5d29yZD5WZXJvIENlbGxzPC9rZXl3b3JkPjxrZXl3b3JkPlZpcmFsIFBy
b3RlaW5zL2dlbmV0aWNzL3BoeXNpb2xvZ3k8L2tleXdvcmQ+PC9rZXl3b3Jkcz48dXJscz48cmVs
YXRlZC11cmxzPjx1cmw+aHR0cHM6Ly93d3cubmNiaS5ubG0ubmloLmdvdi9wdWJtZWQvMjI3NDAz
OTE8L3VybD48L3JlbGF0ZWQtdXJscz48L3VybHM+PGlzYm4+MTA5OC01NTE0IChFbGVjdHJvbmlj
KSYjeEQ7MDAyMi01MzhYIChMaW5raW5nKTwvaXNibj48Y3VzdG9tMj5QTUMzNDQ2NjE1PC9jdXN0
b20yPjx0aXRsZXM+PHRpdGxlPkNvbnN0cnVjdGlvbiBhbmQgbWFuaXB1bGF0aW9uIG9mIGEgbmV3
IEthcG9zaSZhcG9zO3Mgc2FyY29tYS1hc3NvY2lhdGVkIGhlcnBlc3ZpcnVzIGJhY3RlcmlhbCBh
cnRpZmljaWFsIGNocm9tb3NvbWUgY2xvbmU8L3RpdGxlPjxzZWNvbmRhcnktdGl0bGU+SiBWaXJv
bDwvc2Vjb25kYXJ5LXRpdGxlPjwvdGl0bGVzPjxwYWdlcz45NzA4LTIwPC9wYWdlcz48bnVtYmVy
PjE4PC9udW1iZXI+PGNvbnRyaWJ1dG9ycz48YXV0aG9ycz48YXV0aG9yPkJydWxvaXMsIEsuIEYu
PC9hdXRob3I+PGF1dGhvcj5DaGFuZywgSC48L2F1dGhvcj48YXV0aG9yPkxlZSwgQS4gUy48L2F1
dGhvcj48YXV0aG9yPkVuc3NlciwgQS48L2F1dGhvcj48YXV0aG9yPldvbmcsIEwuIFkuPC9hdXRo
b3I+PGF1dGhvcj5Ub3RoLCBaLjwvYXV0aG9yPjxhdXRob3I+TGVlLCBTLiBILjwvYXV0aG9yPjxh
dXRob3I+TGVlLCBILiBSLjwvYXV0aG9yPjxhdXRob3I+TXlvdW5nLCBKLjwvYXV0aG9yPjxhdXRo
b3I+R2FuZW0sIEQuPC9hdXRob3I+PGF1dGhvcj5PaCwgVC4gSy48L2F1dGhvcj48YXV0aG9yPktp
bSwgSi4gRi48L2F1dGhvcj48YXV0aG9yPkdhbywgUy4gSi48L2F1dGhvcj48YXV0aG9yPkp1bmcs
IEouIFUuPC9hdXRob3I+PC9hdXRob3JzPjwvY29udHJpYnV0b3JzPjxhZGRlZC1kYXRlIGZvcm1h
dD0idXRjIj4xNTUwNzIyMzU2PC9hZGRlZC1kYXRlPjxyZWYtdHlwZSBuYW1lPSJKb3VybmFsIEFy
dGljbGUiPjE3PC9yZWYtdHlwZT48YXV0aC1hZGRyZXNzPkRlcGFydG1lbnQgb2YgTW9sZWN1bGFy
IE1pY3JvYmlvbG9neSBhbmQgSW1tdW5vbG9neSwgS2VjayBTY2hvb2wgb2YgTWVkaWNpbmUsIFVu
aXZlcnNpdHkgb2YgU291dGhlcm4gQ2FsaWZvcm5pYSwgTG9zIEFuZ2VsZXMsIENhbGlmb3JuaWEs
IFVTQS48L2F1dGgtYWRkcmVzcz48cmVjLW51bWJlcj4yMjI8L3JlYy1udW1iZXI+PGxhc3QtdXBk
YXRlZC1kYXRlIGZvcm1hdD0idXRjIj4xNTUwNzIyMzU2PC9sYXN0LXVwZGF0ZWQtZGF0ZT48YWNj
ZXNzaW9uLW51bT4yMjc0MDM5MTwvYWNjZXNzaW9uLW51bT48ZWxlY3Ryb25pYy1yZXNvdXJjZS1u
dW0+MTAuMTEyOC9KVkkuMDEwMTktMTI8L2VsZWN0cm9uaWMtcmVzb3VyY2UtbnVtPjx2b2x1bWU+
ODY8L3ZvbHVtZT48L3JlY29yZD48L0NpdGU+PC9FbmROb3RlPgB=
</w:fldData>
        </w:fldChar>
      </w:r>
      <w:r w:rsidR="005600C7" w:rsidRPr="00E6095D">
        <w:rPr>
          <w:rFonts w:ascii="Calibri" w:hAnsi="Calibri" w:cs="Calibri"/>
        </w:rPr>
        <w:instrText xml:space="preserve"> ADDIN EN.CITE.DATA </w:instrText>
      </w:r>
      <w:r w:rsidR="005600C7" w:rsidRPr="00E6095D">
        <w:rPr>
          <w:rFonts w:ascii="Calibri" w:hAnsi="Calibri" w:cs="Calibri"/>
        </w:rPr>
      </w:r>
      <w:r w:rsidR="005600C7" w:rsidRPr="00E6095D">
        <w:rPr>
          <w:rFonts w:ascii="Calibri" w:hAnsi="Calibri" w:cs="Calibri"/>
        </w:rPr>
        <w:fldChar w:fldCharType="end"/>
      </w:r>
      <w:r w:rsidR="005600C7" w:rsidRPr="00E6095D">
        <w:rPr>
          <w:rFonts w:ascii="Calibri" w:hAnsi="Calibri" w:cs="Calibri"/>
        </w:rPr>
      </w:r>
      <w:r w:rsidR="005600C7" w:rsidRPr="00E6095D">
        <w:rPr>
          <w:rFonts w:ascii="Calibri" w:hAnsi="Calibri" w:cs="Calibri"/>
        </w:rPr>
        <w:fldChar w:fldCharType="separate"/>
      </w:r>
      <w:r w:rsidR="005600C7" w:rsidRPr="00E6095D">
        <w:rPr>
          <w:rFonts w:ascii="Calibri" w:hAnsi="Calibri" w:cs="Calibri"/>
          <w:noProof/>
          <w:vertAlign w:val="superscript"/>
        </w:rPr>
        <w:t>8</w:t>
      </w:r>
      <w:r w:rsidR="005600C7" w:rsidRPr="00E6095D">
        <w:rPr>
          <w:rFonts w:ascii="Calibri" w:hAnsi="Calibri" w:cs="Calibri"/>
        </w:rPr>
        <w:fldChar w:fldCharType="end"/>
      </w:r>
      <w:r w:rsidR="005600C7" w:rsidRPr="00E6095D">
        <w:rPr>
          <w:rFonts w:ascii="Calibri" w:hAnsi="Calibri" w:cs="Calibri"/>
        </w:rPr>
        <w:t xml:space="preserve">. </w:t>
      </w:r>
    </w:p>
    <w:p w14:paraId="0A0A784F" w14:textId="77777777" w:rsidR="007A3F48" w:rsidRDefault="007A3F48" w:rsidP="00E6095D">
      <w:pPr>
        <w:jc w:val="both"/>
        <w:rPr>
          <w:rFonts w:ascii="Calibri" w:hAnsi="Calibri" w:cs="Calibri"/>
        </w:rPr>
      </w:pPr>
    </w:p>
    <w:p w14:paraId="58E0DE1F" w14:textId="6114368C" w:rsidR="003A34EC" w:rsidRPr="00E6095D" w:rsidRDefault="007A3F48" w:rsidP="00E6095D">
      <w:pPr>
        <w:jc w:val="both"/>
        <w:rPr>
          <w:rFonts w:ascii="Calibri" w:hAnsi="Calibri" w:cs="Calibri"/>
        </w:rPr>
      </w:pPr>
      <w:r w:rsidRPr="007A3F48">
        <w:rPr>
          <w:rFonts w:ascii="Calibri" w:hAnsi="Calibri" w:cs="Calibri"/>
          <w:highlight w:val="yellow"/>
        </w:rPr>
        <w:t xml:space="preserve">2.2.2) </w:t>
      </w:r>
      <w:r w:rsidR="00701780" w:rsidRPr="007A3F48">
        <w:rPr>
          <w:rFonts w:ascii="Calibri" w:hAnsi="Calibri" w:cs="Calibri"/>
          <w:highlight w:val="yellow"/>
        </w:rPr>
        <w:t xml:space="preserve">Apply 200 </w:t>
      </w:r>
      <w:r w:rsidRPr="007A3F48">
        <w:rPr>
          <w:rFonts w:ascii="Calibri" w:hAnsi="Calibri" w:cs="Calibri"/>
          <w:highlight w:val="yellow"/>
        </w:rPr>
        <w:t>µ</w:t>
      </w:r>
      <w:r w:rsidR="00701780" w:rsidRPr="007A3F48">
        <w:rPr>
          <w:rFonts w:ascii="Calibri" w:hAnsi="Calibri" w:cs="Calibri"/>
          <w:highlight w:val="yellow"/>
        </w:rPr>
        <w:t xml:space="preserve">L </w:t>
      </w:r>
      <w:r>
        <w:rPr>
          <w:rFonts w:ascii="Calibri" w:hAnsi="Calibri" w:cs="Calibri"/>
          <w:highlight w:val="yellow"/>
        </w:rPr>
        <w:t xml:space="preserve">of cell suspension </w:t>
      </w:r>
      <w:r w:rsidR="00701780" w:rsidRPr="007A3F48">
        <w:rPr>
          <w:rFonts w:ascii="Calibri" w:hAnsi="Calibri" w:cs="Calibri"/>
          <w:highlight w:val="yellow"/>
        </w:rPr>
        <w:t>to each chamber of the sterile eigh</w:t>
      </w:r>
      <w:r w:rsidR="001F60E1" w:rsidRPr="007A3F48">
        <w:rPr>
          <w:rFonts w:ascii="Calibri" w:hAnsi="Calibri" w:cs="Calibri"/>
          <w:highlight w:val="yellow"/>
        </w:rPr>
        <w:t xml:space="preserve">t-chambered slides and allow </w:t>
      </w:r>
      <w:r w:rsidR="00701780" w:rsidRPr="007A3F48">
        <w:rPr>
          <w:rFonts w:ascii="Calibri" w:hAnsi="Calibri" w:cs="Calibri"/>
          <w:highlight w:val="yellow"/>
        </w:rPr>
        <w:t xml:space="preserve">seed </w:t>
      </w:r>
      <w:r w:rsidR="001F60E1" w:rsidRPr="007A3F48">
        <w:rPr>
          <w:rFonts w:ascii="Calibri" w:hAnsi="Calibri" w:cs="Calibri"/>
          <w:highlight w:val="yellow"/>
        </w:rPr>
        <w:t xml:space="preserve">growth </w:t>
      </w:r>
      <w:r w:rsidR="00701780" w:rsidRPr="007A3F48">
        <w:rPr>
          <w:rFonts w:ascii="Calibri" w:hAnsi="Calibri" w:cs="Calibri"/>
          <w:highlight w:val="yellow"/>
        </w:rPr>
        <w:t>for 12</w:t>
      </w:r>
      <w:r w:rsidRPr="007A3F48">
        <w:rPr>
          <w:rFonts w:ascii="Calibri" w:hAnsi="Calibri" w:cs="Calibri"/>
          <w:highlight w:val="yellow"/>
        </w:rPr>
        <w:t>–</w:t>
      </w:r>
      <w:r w:rsidR="00701780" w:rsidRPr="007A3F48">
        <w:rPr>
          <w:rFonts w:ascii="Calibri" w:hAnsi="Calibri" w:cs="Calibri"/>
          <w:highlight w:val="yellow"/>
        </w:rPr>
        <w:t xml:space="preserve">24 h at 37 </w:t>
      </w:r>
      <w:r w:rsidR="00B52074" w:rsidRPr="007A3F48">
        <w:rPr>
          <w:rFonts w:ascii="Calibri" w:hAnsi="Calibri" w:cs="Calibri"/>
          <w:highlight w:val="yellow"/>
        </w:rPr>
        <w:t>°C</w:t>
      </w:r>
      <w:r w:rsidR="00701780" w:rsidRPr="007A3F48">
        <w:rPr>
          <w:rFonts w:ascii="Calibri" w:hAnsi="Calibri" w:cs="Calibri"/>
          <w:highlight w:val="yellow"/>
        </w:rPr>
        <w:t xml:space="preserve"> and 5% CO</w:t>
      </w:r>
      <w:r w:rsidR="00701780" w:rsidRPr="007A3F48">
        <w:rPr>
          <w:rFonts w:ascii="Calibri" w:hAnsi="Calibri" w:cs="Calibri"/>
          <w:highlight w:val="yellow"/>
          <w:vertAlign w:val="subscript"/>
        </w:rPr>
        <w:t>2</w:t>
      </w:r>
      <w:r w:rsidR="00701780" w:rsidRPr="007A3F48">
        <w:rPr>
          <w:rFonts w:ascii="Calibri" w:hAnsi="Calibri" w:cs="Calibri"/>
          <w:highlight w:val="yellow"/>
        </w:rPr>
        <w:t>.</w:t>
      </w:r>
      <w:r w:rsidR="00701780" w:rsidRPr="00E6095D">
        <w:rPr>
          <w:rFonts w:ascii="Calibri" w:hAnsi="Calibri" w:cs="Calibri"/>
        </w:rPr>
        <w:t xml:space="preserve"> Adjust as necessary for slow</w:t>
      </w:r>
      <w:r w:rsidR="001F60E1" w:rsidRPr="00E6095D">
        <w:rPr>
          <w:rFonts w:ascii="Calibri" w:hAnsi="Calibri" w:cs="Calibri"/>
        </w:rPr>
        <w:t>-</w:t>
      </w:r>
      <w:r w:rsidR="00701780" w:rsidRPr="00E6095D">
        <w:rPr>
          <w:rFonts w:ascii="Calibri" w:hAnsi="Calibri" w:cs="Calibri"/>
        </w:rPr>
        <w:t xml:space="preserve"> or fast</w:t>
      </w:r>
      <w:r w:rsidR="001F60E1" w:rsidRPr="00E6095D">
        <w:rPr>
          <w:rFonts w:ascii="Calibri" w:hAnsi="Calibri" w:cs="Calibri"/>
        </w:rPr>
        <w:t>-</w:t>
      </w:r>
      <w:r w:rsidR="00701780" w:rsidRPr="00E6095D">
        <w:rPr>
          <w:rFonts w:ascii="Calibri" w:hAnsi="Calibri" w:cs="Calibri"/>
        </w:rPr>
        <w:t xml:space="preserve">growing cells and </w:t>
      </w:r>
      <w:r w:rsidR="001F60E1" w:rsidRPr="00E6095D">
        <w:rPr>
          <w:rFonts w:ascii="Calibri" w:hAnsi="Calibri" w:cs="Calibri"/>
        </w:rPr>
        <w:t xml:space="preserve">for </w:t>
      </w:r>
      <w:r w:rsidR="00701780" w:rsidRPr="00E6095D">
        <w:rPr>
          <w:rFonts w:ascii="Calibri" w:hAnsi="Calibri" w:cs="Calibri"/>
        </w:rPr>
        <w:t xml:space="preserve">cells that </w:t>
      </w:r>
      <w:r w:rsidR="003A34EC" w:rsidRPr="00E6095D">
        <w:rPr>
          <w:rFonts w:ascii="Calibri" w:hAnsi="Calibri" w:cs="Calibri"/>
        </w:rPr>
        <w:t xml:space="preserve">are easily damaged by trypsin. </w:t>
      </w:r>
    </w:p>
    <w:p w14:paraId="384462F2" w14:textId="77777777" w:rsidR="00701780" w:rsidRPr="00E6095D" w:rsidRDefault="00701780" w:rsidP="00E6095D">
      <w:pPr>
        <w:jc w:val="both"/>
        <w:rPr>
          <w:rFonts w:ascii="Calibri" w:hAnsi="Calibri" w:cs="Calibri"/>
        </w:rPr>
      </w:pPr>
    </w:p>
    <w:p w14:paraId="3294AB9E" w14:textId="5320EC04" w:rsidR="00701780" w:rsidRPr="00E6095D" w:rsidRDefault="007A3F48" w:rsidP="00E6095D">
      <w:pPr>
        <w:jc w:val="both"/>
        <w:rPr>
          <w:rFonts w:ascii="Calibri" w:hAnsi="Calibri" w:cs="Calibri"/>
        </w:rPr>
      </w:pPr>
      <w:r>
        <w:rPr>
          <w:rFonts w:ascii="Calibri" w:hAnsi="Calibri" w:cs="Calibri"/>
        </w:rPr>
        <w:t>NOTE:</w:t>
      </w:r>
      <w:r w:rsidR="00701780" w:rsidRPr="00E6095D">
        <w:rPr>
          <w:rFonts w:ascii="Calibri" w:hAnsi="Calibri" w:cs="Calibri"/>
        </w:rPr>
        <w:t xml:space="preserve"> The objective is to have evenly spaced cells fir</w:t>
      </w:r>
      <w:r w:rsidR="003A34EC" w:rsidRPr="00E6095D">
        <w:rPr>
          <w:rFonts w:ascii="Calibri" w:hAnsi="Calibri" w:cs="Calibri"/>
        </w:rPr>
        <w:t xml:space="preserve">mly attached to the slide. Consider inducing lytic phase after </w:t>
      </w:r>
      <w:r w:rsidR="006A159E" w:rsidRPr="00E6095D">
        <w:rPr>
          <w:rFonts w:ascii="Calibri" w:hAnsi="Calibri" w:cs="Calibri"/>
        </w:rPr>
        <w:t xml:space="preserve">adhesion </w:t>
      </w:r>
      <w:r w:rsidR="003A34EC" w:rsidRPr="00E6095D">
        <w:rPr>
          <w:rFonts w:ascii="Calibri" w:hAnsi="Calibri" w:cs="Calibri"/>
        </w:rPr>
        <w:t>if the</w:t>
      </w:r>
      <w:r w:rsidR="006A159E" w:rsidRPr="00E6095D">
        <w:rPr>
          <w:rFonts w:ascii="Calibri" w:hAnsi="Calibri" w:cs="Calibri"/>
        </w:rPr>
        <w:t xml:space="preserve"> lytic</w:t>
      </w:r>
      <w:r w:rsidR="003A34EC" w:rsidRPr="00E6095D">
        <w:rPr>
          <w:rFonts w:ascii="Calibri" w:hAnsi="Calibri" w:cs="Calibri"/>
        </w:rPr>
        <w:t xml:space="preserve"> cells are fragile. </w:t>
      </w:r>
      <w:r w:rsidR="005600C7" w:rsidRPr="00E6095D">
        <w:rPr>
          <w:rFonts w:ascii="Calibri" w:hAnsi="Calibri" w:cs="Calibri"/>
        </w:rPr>
        <w:t xml:space="preserve">Conclusions drawn from experiments with </w:t>
      </w:r>
      <w:proofErr w:type="spellStart"/>
      <w:r w:rsidR="005600C7" w:rsidRPr="00E6095D">
        <w:rPr>
          <w:rFonts w:ascii="Calibri" w:hAnsi="Calibri" w:cs="Calibri"/>
        </w:rPr>
        <w:t>iSLK</w:t>
      </w:r>
      <w:proofErr w:type="spellEnd"/>
      <w:r w:rsidR="005600C7" w:rsidRPr="00E6095D">
        <w:rPr>
          <w:rFonts w:ascii="Calibri" w:hAnsi="Calibri" w:cs="Calibri"/>
        </w:rPr>
        <w:t xml:space="preserve"> cells are limited</w:t>
      </w:r>
      <w:r w:rsidR="005600C7" w:rsidRPr="00E6095D">
        <w:rPr>
          <w:rFonts w:ascii="Calibri" w:hAnsi="Calibri" w:cs="Calibri"/>
        </w:rPr>
        <w:fldChar w:fldCharType="begin"/>
      </w:r>
      <w:r w:rsidR="005600C7" w:rsidRPr="00E6095D">
        <w:rPr>
          <w:rFonts w:ascii="Calibri" w:hAnsi="Calibri" w:cs="Calibri"/>
        </w:rPr>
        <w:instrText xml:space="preserve"> ADDIN EN.CITE &lt;EndNote&gt;&lt;Cite&gt;&lt;Author&gt;Sturzl&lt;/Author&gt;&lt;Year&gt;2013&lt;/Year&gt;&lt;IDText&gt;Kaposi&amp;apos;s sarcoma-derived cell line SLK is not of endothelial origin, but is a contaminant from a known renal carcinoma cell line&lt;/IDText&gt;&lt;DisplayText&gt;&lt;style face="superscript"&gt;9&lt;/style&gt;&lt;/DisplayText&gt;&lt;record&gt;&lt;dates&gt;&lt;pub-dates&gt;&lt;date&gt;Apr 15&lt;/date&gt;&lt;/pub-dates&gt;&lt;year&gt;2013&lt;/year&gt;&lt;/dates&gt;&lt;keywords&gt;&lt;keyword&gt;Carcinoma, Renal Cell/*pathology&lt;/keyword&gt;&lt;keyword&gt;Cell Line, Tumor&lt;/keyword&gt;&lt;keyword&gt;Humans&lt;/keyword&gt;&lt;keyword&gt;Immunohistochemistry&lt;/keyword&gt;&lt;keyword&gt;Kidney Neoplasms/*pathology&lt;/keyword&gt;&lt;keyword&gt;Microsatellite Repeats&lt;/keyword&gt;&lt;keyword&gt;Sarcoma, Kaposi/*pathology&lt;/keyword&gt;&lt;/keywords&gt;&lt;urls&gt;&lt;related-urls&gt;&lt;url&gt;https://www.ncbi.nlm.nih.gov/pubmed/22987579&lt;/url&gt;&lt;/related-urls&gt;&lt;/urls&gt;&lt;isbn&gt;1097-0215 (Electronic)&amp;#xD;0020-7136 (Linking)&lt;/isbn&gt;&lt;titles&gt;&lt;title&gt;Kaposi&amp;apos;s sarcoma-derived cell line SLK is not of endothelial origin, but is a contaminant from a known renal carcinoma cell line&lt;/title&gt;&lt;secondary-title&gt;Int J Cancer&lt;/secondary-title&gt;&lt;/titles&gt;&lt;pages&gt;1954-8&lt;/pages&gt;&lt;number&gt;8&lt;/number&gt;&lt;contributors&gt;&lt;authors&gt;&lt;author&gt;Sturzl, M.&lt;/author&gt;&lt;author&gt;Gaus, D.&lt;/author&gt;&lt;author&gt;Dirks, W. G.&lt;/author&gt;&lt;author&gt;Ganem, D.&lt;/author&gt;&lt;author&gt;Jochmann, R.&lt;/author&gt;&lt;/authors&gt;&lt;/contributors&gt;&lt;added-date format="utc"&gt;1550722873&lt;/added-date&gt;&lt;ref-type name="Journal Article"&gt;17&lt;/ref-type&gt;&lt;auth-address&gt;Division of Molecular and Experimental Surgery, Clinical Center Erlangen, Erlangen, Germany. michael.stuerzl@uk-erlangen.de&lt;/auth-address&gt;&lt;rec-number&gt;259&lt;/rec-number&gt;&lt;last-updated-date format="utc"&gt;1550722873&lt;/last-updated-date&gt;&lt;accession-num&gt;22987579&lt;/accession-num&gt;&lt;electronic-resource-num&gt;10.1002/ijc.27849&lt;/electronic-resource-num&gt;&lt;volume&gt;132&lt;/volume&gt;&lt;/record&gt;&lt;/Cite&gt;&lt;/EndNote&gt;</w:instrText>
      </w:r>
      <w:r w:rsidR="005600C7" w:rsidRPr="00E6095D">
        <w:rPr>
          <w:rFonts w:ascii="Calibri" w:hAnsi="Calibri" w:cs="Calibri"/>
        </w:rPr>
        <w:fldChar w:fldCharType="separate"/>
      </w:r>
      <w:r w:rsidR="005600C7" w:rsidRPr="00E6095D">
        <w:rPr>
          <w:rFonts w:ascii="Calibri" w:hAnsi="Calibri" w:cs="Calibri"/>
          <w:noProof/>
          <w:vertAlign w:val="superscript"/>
        </w:rPr>
        <w:t>9</w:t>
      </w:r>
      <w:r w:rsidR="005600C7" w:rsidRPr="00E6095D">
        <w:rPr>
          <w:rFonts w:ascii="Calibri" w:hAnsi="Calibri" w:cs="Calibri"/>
        </w:rPr>
        <w:fldChar w:fldCharType="end"/>
      </w:r>
      <w:r w:rsidR="005600C7" w:rsidRPr="00E6095D">
        <w:rPr>
          <w:rFonts w:ascii="Calibri" w:hAnsi="Calibri" w:cs="Calibri"/>
        </w:rPr>
        <w:t>.</w:t>
      </w:r>
    </w:p>
    <w:p w14:paraId="380525AF" w14:textId="77777777" w:rsidR="00701780" w:rsidRPr="00E6095D" w:rsidRDefault="00701780" w:rsidP="00E6095D">
      <w:pPr>
        <w:jc w:val="both"/>
        <w:rPr>
          <w:rFonts w:ascii="Calibri" w:hAnsi="Calibri" w:cs="Calibri"/>
        </w:rPr>
      </w:pPr>
    </w:p>
    <w:p w14:paraId="00A7CC23" w14:textId="2B7FB07D" w:rsidR="00353A2C" w:rsidRPr="00E6095D" w:rsidRDefault="00701780" w:rsidP="00E6095D">
      <w:pPr>
        <w:jc w:val="both"/>
        <w:rPr>
          <w:rFonts w:ascii="Calibri" w:hAnsi="Calibri" w:cs="Calibri"/>
        </w:rPr>
      </w:pPr>
      <w:r w:rsidRPr="00E6095D">
        <w:rPr>
          <w:rFonts w:ascii="Calibri" w:hAnsi="Calibri" w:cs="Calibri"/>
        </w:rPr>
        <w:t>2.2.2</w:t>
      </w:r>
      <w:r w:rsidR="00C8520D" w:rsidRPr="00E6095D">
        <w:rPr>
          <w:rFonts w:ascii="Calibri" w:hAnsi="Calibri" w:cs="Calibri"/>
        </w:rPr>
        <w:t xml:space="preserve">) For </w:t>
      </w:r>
      <w:r w:rsidR="006A159E" w:rsidRPr="00E6095D">
        <w:rPr>
          <w:rFonts w:ascii="Calibri" w:hAnsi="Calibri" w:cs="Calibri"/>
        </w:rPr>
        <w:t>lytic suspension-</w:t>
      </w:r>
      <w:r w:rsidR="00C8520D" w:rsidRPr="00E6095D">
        <w:rPr>
          <w:rFonts w:ascii="Calibri" w:hAnsi="Calibri" w:cs="Calibri"/>
        </w:rPr>
        <w:t>cells, p</w:t>
      </w:r>
      <w:r w:rsidRPr="00E6095D">
        <w:rPr>
          <w:rFonts w:ascii="Calibri" w:hAnsi="Calibri" w:cs="Calibri"/>
        </w:rPr>
        <w:t xml:space="preserve">re-treat </w:t>
      </w:r>
      <w:r w:rsidR="00250CEA" w:rsidRPr="00E6095D">
        <w:rPr>
          <w:rFonts w:ascii="Calibri" w:hAnsi="Calibri" w:cs="Calibri"/>
        </w:rPr>
        <w:t>eight-chamber</w:t>
      </w:r>
      <w:r w:rsidRPr="00E6095D">
        <w:rPr>
          <w:rFonts w:ascii="Calibri" w:hAnsi="Calibri" w:cs="Calibri"/>
        </w:rPr>
        <w:t xml:space="preserve"> </w:t>
      </w:r>
      <w:r w:rsidR="00C8520D" w:rsidRPr="00E6095D">
        <w:rPr>
          <w:rFonts w:ascii="Calibri" w:hAnsi="Calibri" w:cs="Calibri"/>
        </w:rPr>
        <w:t xml:space="preserve">slides with 1:10 poly L-lysine for 5 min </w:t>
      </w:r>
      <w:r w:rsidR="00F6678B" w:rsidRPr="00E6095D">
        <w:rPr>
          <w:rFonts w:ascii="Calibri" w:hAnsi="Calibri" w:cs="Calibri"/>
        </w:rPr>
        <w:t xml:space="preserve">under the tissue culture hood. </w:t>
      </w:r>
      <w:r w:rsidR="00C8520D" w:rsidRPr="00E6095D">
        <w:rPr>
          <w:rFonts w:ascii="Calibri" w:hAnsi="Calibri" w:cs="Calibri"/>
        </w:rPr>
        <w:t>Then leave the slides to dry overnight at room temperature or</w:t>
      </w:r>
      <w:r w:rsidR="001F60E1" w:rsidRPr="00E6095D">
        <w:rPr>
          <w:rFonts w:ascii="Calibri" w:hAnsi="Calibri" w:cs="Calibri"/>
        </w:rPr>
        <w:t xml:space="preserve"> </w:t>
      </w:r>
      <w:r w:rsidR="00C8520D" w:rsidRPr="00E6095D">
        <w:rPr>
          <w:rFonts w:ascii="Calibri" w:hAnsi="Calibri" w:cs="Calibri"/>
        </w:rPr>
        <w:t xml:space="preserve">1 h at 65 </w:t>
      </w:r>
      <w:r w:rsidR="00B52074">
        <w:rPr>
          <w:rFonts w:ascii="Calibri" w:hAnsi="Calibri" w:cs="Calibri"/>
        </w:rPr>
        <w:t>°C</w:t>
      </w:r>
      <w:r w:rsidR="00C8520D" w:rsidRPr="00E6095D">
        <w:rPr>
          <w:rFonts w:ascii="Calibri" w:hAnsi="Calibri" w:cs="Calibri"/>
        </w:rPr>
        <w:t xml:space="preserve">. Incubate </w:t>
      </w:r>
      <w:r w:rsidR="0048775F" w:rsidRPr="00E6095D">
        <w:rPr>
          <w:rFonts w:ascii="Calibri" w:hAnsi="Calibri" w:cs="Calibri"/>
        </w:rPr>
        <w:t>800</w:t>
      </w:r>
      <w:r w:rsidR="007A3F48">
        <w:rPr>
          <w:rFonts w:ascii="Calibri" w:hAnsi="Calibri" w:cs="Calibri"/>
        </w:rPr>
        <w:t xml:space="preserve"> µ</w:t>
      </w:r>
      <w:r w:rsidRPr="00E6095D">
        <w:rPr>
          <w:rFonts w:ascii="Calibri" w:hAnsi="Calibri" w:cs="Calibri"/>
        </w:rPr>
        <w:t xml:space="preserve">L </w:t>
      </w:r>
      <w:r w:rsidR="007A3F48">
        <w:rPr>
          <w:rFonts w:ascii="Calibri" w:hAnsi="Calibri" w:cs="Calibri"/>
        </w:rPr>
        <w:t xml:space="preserve">of </w:t>
      </w:r>
      <w:r w:rsidR="003A34EC" w:rsidRPr="00E6095D">
        <w:rPr>
          <w:rFonts w:ascii="Calibri" w:hAnsi="Calibri" w:cs="Calibri"/>
        </w:rPr>
        <w:t xml:space="preserve">lytic </w:t>
      </w:r>
      <w:r w:rsidR="00C8520D" w:rsidRPr="00E6095D">
        <w:rPr>
          <w:rFonts w:ascii="Calibri" w:hAnsi="Calibri" w:cs="Calibri"/>
        </w:rPr>
        <w:t xml:space="preserve">cells </w:t>
      </w:r>
      <w:r w:rsidR="003A34EC" w:rsidRPr="00E6095D">
        <w:rPr>
          <w:rFonts w:ascii="Calibri" w:hAnsi="Calibri" w:cs="Calibri"/>
        </w:rPr>
        <w:t>at a concentration of 1 x 10</w:t>
      </w:r>
      <w:r w:rsidR="003A34EC" w:rsidRPr="00E6095D">
        <w:rPr>
          <w:rFonts w:ascii="Calibri" w:hAnsi="Calibri" w:cs="Calibri"/>
          <w:vertAlign w:val="superscript"/>
        </w:rPr>
        <w:t>6</w:t>
      </w:r>
      <w:r w:rsidR="003A34EC" w:rsidRPr="00E6095D">
        <w:rPr>
          <w:rFonts w:ascii="Calibri" w:hAnsi="Calibri" w:cs="Calibri"/>
        </w:rPr>
        <w:t xml:space="preserve"> cells/mL </w:t>
      </w:r>
      <w:r w:rsidR="00C8520D" w:rsidRPr="00E6095D">
        <w:rPr>
          <w:rFonts w:ascii="Calibri" w:hAnsi="Calibri" w:cs="Calibri"/>
        </w:rPr>
        <w:t>with the chambered slides for</w:t>
      </w:r>
      <w:r w:rsidR="003A34EC" w:rsidRPr="00E6095D">
        <w:rPr>
          <w:rFonts w:ascii="Calibri" w:hAnsi="Calibri" w:cs="Calibri"/>
        </w:rPr>
        <w:t xml:space="preserve"> </w:t>
      </w:r>
      <w:r w:rsidR="00C8520D" w:rsidRPr="00E6095D">
        <w:rPr>
          <w:rFonts w:ascii="Calibri" w:hAnsi="Calibri" w:cs="Calibri"/>
        </w:rPr>
        <w:t xml:space="preserve">30 min </w:t>
      </w:r>
      <w:r w:rsidR="003A34EC" w:rsidRPr="00E6095D">
        <w:rPr>
          <w:rFonts w:ascii="Calibri" w:hAnsi="Calibri" w:cs="Calibri"/>
        </w:rPr>
        <w:t xml:space="preserve">to 1 h </w:t>
      </w:r>
      <w:r w:rsidR="00C8520D" w:rsidRPr="00E6095D">
        <w:rPr>
          <w:rFonts w:ascii="Calibri" w:hAnsi="Calibri" w:cs="Calibri"/>
        </w:rPr>
        <w:t xml:space="preserve">at 37 </w:t>
      </w:r>
      <w:r w:rsidR="00B52074">
        <w:rPr>
          <w:rFonts w:ascii="Calibri" w:hAnsi="Calibri" w:cs="Calibri"/>
        </w:rPr>
        <w:t>°C</w:t>
      </w:r>
      <w:r w:rsidR="00C8520D" w:rsidRPr="00E6095D">
        <w:rPr>
          <w:rFonts w:ascii="Calibri" w:hAnsi="Calibri" w:cs="Calibri"/>
        </w:rPr>
        <w:t xml:space="preserve"> and 5% CO</w:t>
      </w:r>
      <w:r w:rsidR="00C8520D" w:rsidRPr="00E6095D">
        <w:rPr>
          <w:rFonts w:ascii="Calibri" w:hAnsi="Calibri" w:cs="Calibri"/>
          <w:vertAlign w:val="subscript"/>
        </w:rPr>
        <w:t>2</w:t>
      </w:r>
      <w:r w:rsidR="00C8520D" w:rsidRPr="00E6095D">
        <w:rPr>
          <w:rFonts w:ascii="Calibri" w:hAnsi="Calibri" w:cs="Calibri"/>
        </w:rPr>
        <w:t xml:space="preserve">.  </w:t>
      </w:r>
    </w:p>
    <w:p w14:paraId="015FB2C4" w14:textId="77777777" w:rsidR="003A34EC" w:rsidRPr="00E6095D" w:rsidRDefault="003A34EC" w:rsidP="00E6095D">
      <w:pPr>
        <w:jc w:val="both"/>
        <w:rPr>
          <w:rFonts w:ascii="Calibri" w:hAnsi="Calibri" w:cs="Calibri"/>
        </w:rPr>
      </w:pPr>
    </w:p>
    <w:p w14:paraId="4F59CAFD" w14:textId="14338CA8" w:rsidR="003A34EC" w:rsidRPr="00E6095D" w:rsidRDefault="007A3F48" w:rsidP="00E6095D">
      <w:pPr>
        <w:jc w:val="both"/>
        <w:rPr>
          <w:rFonts w:ascii="Calibri" w:hAnsi="Calibri" w:cs="Calibri"/>
        </w:rPr>
      </w:pPr>
      <w:r>
        <w:rPr>
          <w:rFonts w:ascii="Calibri" w:hAnsi="Calibri" w:cs="Calibri"/>
        </w:rPr>
        <w:t>NOTE:</w:t>
      </w:r>
      <w:r w:rsidR="001F60E1" w:rsidRPr="00E6095D">
        <w:rPr>
          <w:rFonts w:ascii="Calibri" w:hAnsi="Calibri" w:cs="Calibri"/>
        </w:rPr>
        <w:t xml:space="preserve"> S</w:t>
      </w:r>
      <w:r w:rsidR="003A34EC" w:rsidRPr="00E6095D">
        <w:rPr>
          <w:rFonts w:ascii="Calibri" w:hAnsi="Calibri" w:cs="Calibri"/>
        </w:rPr>
        <w:t>uspen</w:t>
      </w:r>
      <w:r w:rsidR="006A159E" w:rsidRPr="00E6095D">
        <w:rPr>
          <w:rFonts w:ascii="Calibri" w:hAnsi="Calibri" w:cs="Calibri"/>
        </w:rPr>
        <w:t>sion-</w:t>
      </w:r>
      <w:r w:rsidR="003A34EC" w:rsidRPr="00E6095D">
        <w:rPr>
          <w:rFonts w:ascii="Calibri" w:hAnsi="Calibri" w:cs="Calibri"/>
        </w:rPr>
        <w:t>cells will settle in a mo</w:t>
      </w:r>
      <w:r w:rsidR="00390AB4" w:rsidRPr="00E6095D">
        <w:rPr>
          <w:rFonts w:ascii="Calibri" w:hAnsi="Calibri" w:cs="Calibri"/>
        </w:rPr>
        <w:t xml:space="preserve">nolayer, sticking to the poly L-lysine </w:t>
      </w:r>
      <w:r w:rsidR="003A34EC" w:rsidRPr="00E6095D">
        <w:rPr>
          <w:rFonts w:ascii="Calibri" w:hAnsi="Calibri" w:cs="Calibri"/>
        </w:rPr>
        <w:t xml:space="preserve">and thus excess cells are not a concern </w:t>
      </w:r>
      <w:r w:rsidR="006A159E" w:rsidRPr="00E6095D">
        <w:rPr>
          <w:rFonts w:ascii="Calibri" w:hAnsi="Calibri" w:cs="Calibri"/>
        </w:rPr>
        <w:t>in comparison</w:t>
      </w:r>
      <w:r w:rsidR="003A34EC" w:rsidRPr="00E6095D">
        <w:rPr>
          <w:rFonts w:ascii="Calibri" w:hAnsi="Calibri" w:cs="Calibri"/>
        </w:rPr>
        <w:t xml:space="preserve"> to adherent cells. </w:t>
      </w:r>
      <w:r w:rsidR="006A159E" w:rsidRPr="00E6095D">
        <w:rPr>
          <w:rFonts w:ascii="Calibri" w:hAnsi="Calibri" w:cs="Calibri"/>
        </w:rPr>
        <w:t>Lytic cells that form grape cluster</w:t>
      </w:r>
      <w:r w:rsidR="001F60E1" w:rsidRPr="00E6095D">
        <w:rPr>
          <w:rFonts w:ascii="Calibri" w:hAnsi="Calibri" w:cs="Calibri"/>
        </w:rPr>
        <w:t>s</w:t>
      </w:r>
      <w:r w:rsidR="006A159E" w:rsidRPr="00E6095D">
        <w:rPr>
          <w:rFonts w:ascii="Calibri" w:hAnsi="Calibri" w:cs="Calibri"/>
        </w:rPr>
        <w:t xml:space="preserve">, if possible, should be separated by gentle </w:t>
      </w:r>
      <w:proofErr w:type="spellStart"/>
      <w:r w:rsidR="001F60E1" w:rsidRPr="00E6095D">
        <w:rPr>
          <w:rFonts w:ascii="Calibri" w:hAnsi="Calibri" w:cs="Calibri"/>
        </w:rPr>
        <w:t>vortexing</w:t>
      </w:r>
      <w:proofErr w:type="spellEnd"/>
      <w:r w:rsidR="001F60E1" w:rsidRPr="00E6095D">
        <w:rPr>
          <w:rFonts w:ascii="Calibri" w:hAnsi="Calibri" w:cs="Calibri"/>
        </w:rPr>
        <w:t xml:space="preserve"> </w:t>
      </w:r>
      <w:r w:rsidR="006A159E" w:rsidRPr="00E6095D">
        <w:rPr>
          <w:rFonts w:ascii="Calibri" w:hAnsi="Calibri" w:cs="Calibri"/>
        </w:rPr>
        <w:t>or chemical means. Admittedly, the authors have not had much success with</w:t>
      </w:r>
      <w:r w:rsidR="0042238D" w:rsidRPr="00E6095D">
        <w:rPr>
          <w:rFonts w:ascii="Calibri" w:hAnsi="Calibri" w:cs="Calibri"/>
        </w:rPr>
        <w:t xml:space="preserve"> such recommendations in the case of</w:t>
      </w:r>
      <w:r w:rsidR="006A159E" w:rsidRPr="00E6095D">
        <w:rPr>
          <w:rFonts w:ascii="Calibri" w:hAnsi="Calibri" w:cs="Calibri"/>
        </w:rPr>
        <w:t xml:space="preserve"> lytic BJAB-RRV-GFP cells.  </w:t>
      </w:r>
      <w:r w:rsidR="001F60E1" w:rsidRPr="00E6095D">
        <w:rPr>
          <w:rFonts w:ascii="Calibri" w:hAnsi="Calibri" w:cs="Calibri"/>
        </w:rPr>
        <w:t xml:space="preserve">If </w:t>
      </w:r>
      <w:r w:rsidR="00276B37" w:rsidRPr="00E6095D">
        <w:rPr>
          <w:rFonts w:ascii="Calibri" w:hAnsi="Calibri" w:cs="Calibri"/>
        </w:rPr>
        <w:t>suspension-</w:t>
      </w:r>
      <w:r w:rsidR="001F60E1" w:rsidRPr="00E6095D">
        <w:rPr>
          <w:rFonts w:ascii="Calibri" w:hAnsi="Calibri" w:cs="Calibri"/>
        </w:rPr>
        <w:t xml:space="preserve">cells do not adhere well, consider increasing either the time or concentration of the poly L-lysine incubation. </w:t>
      </w:r>
    </w:p>
    <w:p w14:paraId="404F0247" w14:textId="77777777" w:rsidR="00353A2C" w:rsidRPr="00E6095D" w:rsidRDefault="00353A2C" w:rsidP="00E6095D">
      <w:pPr>
        <w:jc w:val="both"/>
        <w:rPr>
          <w:rFonts w:ascii="Calibri" w:hAnsi="Calibri" w:cs="Calibri"/>
        </w:rPr>
      </w:pPr>
    </w:p>
    <w:p w14:paraId="57A9985A" w14:textId="67F8F76C" w:rsidR="00320F72" w:rsidRPr="00E6095D" w:rsidRDefault="00320F72" w:rsidP="00E6095D">
      <w:pPr>
        <w:jc w:val="both"/>
        <w:outlineLvl w:val="0"/>
        <w:rPr>
          <w:rFonts w:ascii="Calibri" w:hAnsi="Calibri" w:cs="Calibri"/>
          <w:b/>
          <w:highlight w:val="yellow"/>
        </w:rPr>
      </w:pPr>
      <w:r w:rsidRPr="00E6095D">
        <w:rPr>
          <w:rFonts w:ascii="Calibri" w:hAnsi="Calibri" w:cs="Calibri"/>
          <w:b/>
          <w:highlight w:val="yellow"/>
        </w:rPr>
        <w:t>3. Fixation</w:t>
      </w:r>
      <w:r w:rsidR="00DC6D76" w:rsidRPr="00E6095D">
        <w:rPr>
          <w:rFonts w:ascii="Calibri" w:hAnsi="Calibri" w:cs="Calibri"/>
          <w:b/>
          <w:highlight w:val="yellow"/>
        </w:rPr>
        <w:t>,</w:t>
      </w:r>
      <w:r w:rsidRPr="00E6095D">
        <w:rPr>
          <w:rFonts w:ascii="Calibri" w:hAnsi="Calibri" w:cs="Calibri"/>
          <w:b/>
          <w:highlight w:val="yellow"/>
        </w:rPr>
        <w:t xml:space="preserve"> </w:t>
      </w:r>
      <w:r w:rsidR="00DC6D76" w:rsidRPr="00E6095D">
        <w:rPr>
          <w:rFonts w:ascii="Calibri" w:hAnsi="Calibri" w:cs="Calibri"/>
          <w:b/>
          <w:highlight w:val="yellow"/>
        </w:rPr>
        <w:t>Immunofluorescence</w:t>
      </w:r>
      <w:r w:rsidR="000310CD" w:rsidRPr="00E6095D">
        <w:rPr>
          <w:rFonts w:ascii="Calibri" w:hAnsi="Calibri" w:cs="Calibri"/>
          <w:b/>
          <w:highlight w:val="yellow"/>
        </w:rPr>
        <w:t xml:space="preserve"> (Optional)</w:t>
      </w:r>
      <w:r w:rsidR="00DC6D76" w:rsidRPr="00E6095D">
        <w:rPr>
          <w:rFonts w:ascii="Calibri" w:hAnsi="Calibri" w:cs="Calibri"/>
          <w:b/>
          <w:highlight w:val="yellow"/>
        </w:rPr>
        <w:t xml:space="preserve">, </w:t>
      </w:r>
      <w:r w:rsidRPr="00E6095D">
        <w:rPr>
          <w:rFonts w:ascii="Calibri" w:hAnsi="Calibri" w:cs="Calibri"/>
          <w:b/>
          <w:highlight w:val="yellow"/>
        </w:rPr>
        <w:t>Hybridization, and Visualization of Viral RNAs</w:t>
      </w:r>
    </w:p>
    <w:p w14:paraId="034FBB2D" w14:textId="77777777" w:rsidR="009E1DC3" w:rsidRPr="00E6095D" w:rsidRDefault="009E1DC3" w:rsidP="00E6095D">
      <w:pPr>
        <w:jc w:val="both"/>
        <w:rPr>
          <w:rFonts w:ascii="Calibri" w:hAnsi="Calibri" w:cs="Calibri"/>
          <w:b/>
          <w:highlight w:val="yellow"/>
        </w:rPr>
      </w:pPr>
    </w:p>
    <w:p w14:paraId="0DB7B768" w14:textId="77777777" w:rsidR="007A3F48" w:rsidRDefault="009E1DC3" w:rsidP="00E6095D">
      <w:pPr>
        <w:jc w:val="both"/>
        <w:rPr>
          <w:rFonts w:ascii="Calibri" w:hAnsi="Calibri" w:cs="Calibri"/>
        </w:rPr>
      </w:pPr>
      <w:r w:rsidRPr="00E6095D">
        <w:rPr>
          <w:rFonts w:ascii="Calibri" w:hAnsi="Calibri" w:cs="Calibri"/>
          <w:highlight w:val="yellow"/>
        </w:rPr>
        <w:t>3.1)</w:t>
      </w:r>
      <w:r w:rsidR="00F6678B" w:rsidRPr="00E6095D">
        <w:rPr>
          <w:rFonts w:ascii="Calibri" w:hAnsi="Calibri" w:cs="Calibri"/>
          <w:highlight w:val="yellow"/>
        </w:rPr>
        <w:t xml:space="preserve"> Remove media and excess </w:t>
      </w:r>
      <w:r w:rsidR="00C31125" w:rsidRPr="00E6095D">
        <w:rPr>
          <w:rFonts w:ascii="Calibri" w:hAnsi="Calibri" w:cs="Calibri"/>
          <w:highlight w:val="yellow"/>
        </w:rPr>
        <w:t xml:space="preserve">cells. </w:t>
      </w:r>
      <w:r w:rsidR="00F6678B" w:rsidRPr="00E6095D">
        <w:rPr>
          <w:rFonts w:ascii="Calibri" w:hAnsi="Calibri" w:cs="Calibri"/>
          <w:highlight w:val="yellow"/>
        </w:rPr>
        <w:t xml:space="preserve">Throughout this protocol, use vacuum suction to remove solutions and gentle </w:t>
      </w:r>
      <w:proofErr w:type="spellStart"/>
      <w:r w:rsidR="00F6678B" w:rsidRPr="00E6095D">
        <w:rPr>
          <w:rFonts w:ascii="Calibri" w:hAnsi="Calibri" w:cs="Calibri"/>
          <w:highlight w:val="yellow"/>
        </w:rPr>
        <w:t>micropipetting</w:t>
      </w:r>
      <w:proofErr w:type="spellEnd"/>
      <w:r w:rsidR="00F6678B" w:rsidRPr="00E6095D">
        <w:rPr>
          <w:rFonts w:ascii="Calibri" w:hAnsi="Calibri" w:cs="Calibri"/>
          <w:highlight w:val="yellow"/>
        </w:rPr>
        <w:t xml:space="preserve"> to add solutions. </w:t>
      </w:r>
    </w:p>
    <w:p w14:paraId="69E390DF" w14:textId="77777777" w:rsidR="00C31125" w:rsidRPr="00E6095D" w:rsidRDefault="00C31125" w:rsidP="00E6095D">
      <w:pPr>
        <w:jc w:val="both"/>
        <w:rPr>
          <w:rFonts w:ascii="Calibri" w:hAnsi="Calibri" w:cs="Calibri"/>
          <w:highlight w:val="yellow"/>
        </w:rPr>
      </w:pPr>
    </w:p>
    <w:p w14:paraId="5A399E5E" w14:textId="0CD8DBBC" w:rsidR="00C31125" w:rsidRPr="007A3F48" w:rsidRDefault="007A3F48" w:rsidP="00E6095D">
      <w:pPr>
        <w:jc w:val="both"/>
        <w:rPr>
          <w:rFonts w:ascii="Calibri" w:hAnsi="Calibri" w:cs="Calibri"/>
          <w:highlight w:val="yellow"/>
        </w:rPr>
      </w:pPr>
      <w:r>
        <w:rPr>
          <w:rFonts w:ascii="Calibri" w:hAnsi="Calibri" w:cs="Calibri"/>
        </w:rPr>
        <w:t>NOTE:</w:t>
      </w:r>
      <w:r w:rsidR="00C31125" w:rsidRPr="00E6095D">
        <w:rPr>
          <w:rFonts w:ascii="Calibri" w:hAnsi="Calibri" w:cs="Calibri"/>
        </w:rPr>
        <w:t xml:space="preserve"> </w:t>
      </w:r>
      <w:r w:rsidRPr="007A3F48">
        <w:rPr>
          <w:rFonts w:ascii="Calibri" w:hAnsi="Calibri" w:cs="Calibri"/>
        </w:rPr>
        <w:t xml:space="preserve">The strength of a vacuum can be reduced by placing a 200 µL micropipette tip over the glass Pasteur pipette. </w:t>
      </w:r>
      <w:r w:rsidR="00C31125" w:rsidRPr="00E6095D">
        <w:rPr>
          <w:rFonts w:ascii="Calibri" w:hAnsi="Calibri" w:cs="Calibri"/>
        </w:rPr>
        <w:t xml:space="preserve">Replace the micropipette tip between wash steps to prevent contamination. </w:t>
      </w:r>
      <w:r w:rsidR="00276B37" w:rsidRPr="00E6095D">
        <w:rPr>
          <w:rFonts w:ascii="Calibri" w:hAnsi="Calibri" w:cs="Calibri"/>
        </w:rPr>
        <w:t>Each wash step must be performed quickly because i</w:t>
      </w:r>
      <w:r w:rsidR="00FF43A1" w:rsidRPr="00E6095D">
        <w:rPr>
          <w:rFonts w:ascii="Calibri" w:hAnsi="Calibri" w:cs="Calibri"/>
        </w:rPr>
        <w:t>t is imperative that the cells never dry out.</w:t>
      </w:r>
    </w:p>
    <w:p w14:paraId="26FDF31C" w14:textId="77777777" w:rsidR="00F6678B" w:rsidRPr="00E6095D" w:rsidRDefault="00F6678B" w:rsidP="00E6095D">
      <w:pPr>
        <w:jc w:val="both"/>
        <w:rPr>
          <w:rFonts w:ascii="Calibri" w:hAnsi="Calibri" w:cs="Calibri"/>
          <w:highlight w:val="yellow"/>
        </w:rPr>
      </w:pPr>
    </w:p>
    <w:p w14:paraId="280CCD26" w14:textId="77777777" w:rsidR="007A3F48" w:rsidRDefault="00F6678B" w:rsidP="00E6095D">
      <w:pPr>
        <w:jc w:val="both"/>
        <w:rPr>
          <w:rFonts w:ascii="Calibri" w:hAnsi="Calibri" w:cs="Calibri"/>
          <w:highlight w:val="yellow"/>
        </w:rPr>
      </w:pPr>
      <w:r w:rsidRPr="00E6095D">
        <w:rPr>
          <w:rFonts w:ascii="Calibri" w:hAnsi="Calibri" w:cs="Calibri"/>
          <w:highlight w:val="yellow"/>
        </w:rPr>
        <w:t>3.2) Immediately, f</w:t>
      </w:r>
      <w:r w:rsidR="00390AB4" w:rsidRPr="00E6095D">
        <w:rPr>
          <w:rFonts w:ascii="Calibri" w:hAnsi="Calibri" w:cs="Calibri"/>
          <w:highlight w:val="yellow"/>
        </w:rPr>
        <w:t xml:space="preserve">ix the cells with </w:t>
      </w:r>
      <w:r w:rsidR="00884C5C" w:rsidRPr="00E6095D">
        <w:rPr>
          <w:rFonts w:ascii="Calibri" w:hAnsi="Calibri" w:cs="Calibri"/>
          <w:highlight w:val="yellow"/>
        </w:rPr>
        <w:t xml:space="preserve">pre-chilled </w:t>
      </w:r>
      <w:r w:rsidR="00390AB4" w:rsidRPr="00E6095D">
        <w:rPr>
          <w:rFonts w:ascii="Calibri" w:hAnsi="Calibri" w:cs="Calibri"/>
          <w:highlight w:val="yellow"/>
        </w:rPr>
        <w:t xml:space="preserve">4% formaldehyde/PBS (phosphate buffered saline) on ice for 30 min. </w:t>
      </w:r>
      <w:r w:rsidR="007A3F48" w:rsidRPr="00E6095D">
        <w:rPr>
          <w:rFonts w:ascii="Calibri" w:hAnsi="Calibri" w:cs="Calibri"/>
          <w:highlight w:val="yellow"/>
        </w:rPr>
        <w:t>Wash the cells three times with 200</w:t>
      </w:r>
      <w:r w:rsidR="007A3F48">
        <w:rPr>
          <w:rFonts w:ascii="Calibri" w:hAnsi="Calibri" w:cs="Calibri"/>
          <w:highlight w:val="yellow"/>
        </w:rPr>
        <w:t xml:space="preserve"> µ</w:t>
      </w:r>
      <w:r w:rsidR="007A3F48" w:rsidRPr="00E6095D">
        <w:rPr>
          <w:rFonts w:ascii="Calibri" w:hAnsi="Calibri" w:cs="Calibri"/>
          <w:highlight w:val="yellow"/>
        </w:rPr>
        <w:t xml:space="preserve">L 1x PBS cooled to 4 </w:t>
      </w:r>
      <w:r w:rsidR="007A3F48">
        <w:rPr>
          <w:rFonts w:ascii="Calibri" w:hAnsi="Calibri" w:cs="Calibri"/>
          <w:highlight w:val="yellow"/>
        </w:rPr>
        <w:t>°C</w:t>
      </w:r>
      <w:r w:rsidR="007A3F48" w:rsidRPr="00E6095D">
        <w:rPr>
          <w:rFonts w:ascii="Calibri" w:hAnsi="Calibri" w:cs="Calibri"/>
          <w:highlight w:val="yellow"/>
        </w:rPr>
        <w:t xml:space="preserve"> and incubate for 5 min at room temperature or on ice. </w:t>
      </w:r>
    </w:p>
    <w:p w14:paraId="430AEF09" w14:textId="77777777" w:rsidR="007A3F48" w:rsidRDefault="007A3F48" w:rsidP="00E6095D">
      <w:pPr>
        <w:jc w:val="both"/>
        <w:rPr>
          <w:rFonts w:ascii="Calibri" w:hAnsi="Calibri" w:cs="Calibri"/>
          <w:highlight w:val="yellow"/>
        </w:rPr>
      </w:pPr>
    </w:p>
    <w:p w14:paraId="21AA288A" w14:textId="68EBAD7B" w:rsidR="00390AB4" w:rsidRPr="00E6095D" w:rsidRDefault="007A3F48" w:rsidP="00E6095D">
      <w:pPr>
        <w:jc w:val="both"/>
        <w:rPr>
          <w:rFonts w:ascii="Calibri" w:hAnsi="Calibri" w:cs="Calibri"/>
          <w:highlight w:val="yellow"/>
        </w:rPr>
      </w:pPr>
      <w:r>
        <w:rPr>
          <w:rFonts w:ascii="Calibri" w:hAnsi="Calibri" w:cs="Calibri"/>
          <w:highlight w:val="yellow"/>
        </w:rPr>
        <w:t xml:space="preserve">3.2.1) </w:t>
      </w:r>
      <w:r w:rsidRPr="00E6095D">
        <w:rPr>
          <w:rFonts w:ascii="Calibri" w:hAnsi="Calibri" w:cs="Calibri"/>
          <w:highlight w:val="yellow"/>
        </w:rPr>
        <w:t>Permeabilize the fixed cells with 200</w:t>
      </w:r>
      <w:r>
        <w:rPr>
          <w:rFonts w:ascii="Calibri" w:hAnsi="Calibri" w:cs="Calibri"/>
          <w:highlight w:val="yellow"/>
        </w:rPr>
        <w:t xml:space="preserve"> µ</w:t>
      </w:r>
      <w:r w:rsidRPr="00E6095D">
        <w:rPr>
          <w:rFonts w:ascii="Calibri" w:hAnsi="Calibri" w:cs="Calibri"/>
          <w:highlight w:val="yellow"/>
        </w:rPr>
        <w:t xml:space="preserve">L </w:t>
      </w:r>
      <w:r>
        <w:rPr>
          <w:rFonts w:ascii="Calibri" w:hAnsi="Calibri" w:cs="Calibri"/>
          <w:highlight w:val="yellow"/>
        </w:rPr>
        <w:t xml:space="preserve">of </w:t>
      </w:r>
      <w:r w:rsidRPr="00E6095D">
        <w:rPr>
          <w:rFonts w:ascii="Calibri" w:hAnsi="Calibri" w:cs="Calibri"/>
          <w:highlight w:val="yellow"/>
        </w:rPr>
        <w:t>pre-chilled 0.5% Triton-X/PBS (phosphate buffered saline) for 10 min on ice or 750</w:t>
      </w:r>
      <w:r>
        <w:rPr>
          <w:rFonts w:ascii="Calibri" w:hAnsi="Calibri" w:cs="Calibri"/>
          <w:highlight w:val="yellow"/>
        </w:rPr>
        <w:t xml:space="preserve"> µL of</w:t>
      </w:r>
      <w:r w:rsidRPr="00E6095D">
        <w:rPr>
          <w:rFonts w:ascii="Calibri" w:hAnsi="Calibri" w:cs="Calibri"/>
          <w:highlight w:val="yellow"/>
        </w:rPr>
        <w:t xml:space="preserve"> pre-chilled 70% ethanol at 4 °C for 1 h (min) to 7 d (max).</w:t>
      </w:r>
    </w:p>
    <w:p w14:paraId="63C88AAE" w14:textId="77777777" w:rsidR="00390AB4" w:rsidRPr="00E6095D" w:rsidRDefault="00390AB4" w:rsidP="00E6095D">
      <w:pPr>
        <w:jc w:val="both"/>
        <w:rPr>
          <w:rFonts w:ascii="Calibri" w:hAnsi="Calibri" w:cs="Calibri"/>
          <w:highlight w:val="yellow"/>
        </w:rPr>
      </w:pPr>
    </w:p>
    <w:p w14:paraId="0CF43903" w14:textId="15B95909" w:rsidR="00390AB4" w:rsidRPr="00E6095D" w:rsidRDefault="007A3F48" w:rsidP="00E6095D">
      <w:pPr>
        <w:jc w:val="both"/>
        <w:rPr>
          <w:rFonts w:ascii="Calibri" w:hAnsi="Calibri" w:cs="Calibri"/>
        </w:rPr>
      </w:pPr>
      <w:r>
        <w:rPr>
          <w:rFonts w:ascii="Calibri" w:hAnsi="Calibri" w:cs="Calibri"/>
        </w:rPr>
        <w:lastRenderedPageBreak/>
        <w:t>NOTE:</w:t>
      </w:r>
      <w:r w:rsidR="00390AB4" w:rsidRPr="00E6095D">
        <w:rPr>
          <w:rFonts w:ascii="Calibri" w:hAnsi="Calibri" w:cs="Calibri"/>
        </w:rPr>
        <w:t xml:space="preserve"> Collect protein, total RNA, and genomic DNA samples at the point of fixation to ensure consistency between images and biochemical assays.</w:t>
      </w:r>
      <w:r w:rsidR="00F6678B" w:rsidRPr="00E6095D">
        <w:rPr>
          <w:rFonts w:ascii="Calibri" w:hAnsi="Calibri" w:cs="Calibri"/>
        </w:rPr>
        <w:t xml:space="preserve"> </w:t>
      </w:r>
      <w:r w:rsidRPr="007A3F48">
        <w:rPr>
          <w:rFonts w:ascii="Calibri" w:hAnsi="Calibri" w:cs="Calibri"/>
        </w:rPr>
        <w:t xml:space="preserve">All washes throughout this protocol are performed in the same manner unless otherwise specified. </w:t>
      </w:r>
      <w:r w:rsidR="00390AB4" w:rsidRPr="00E6095D">
        <w:rPr>
          <w:rFonts w:ascii="Calibri" w:hAnsi="Calibri" w:cs="Calibri"/>
        </w:rPr>
        <w:t>70% ethanol loosens the glue between the chambers and the slide, which eases later separation</w:t>
      </w:r>
      <w:r w:rsidR="00276B37" w:rsidRPr="00E6095D">
        <w:rPr>
          <w:rFonts w:ascii="Calibri" w:hAnsi="Calibri" w:cs="Calibri"/>
        </w:rPr>
        <w:t>,</w:t>
      </w:r>
      <w:r w:rsidR="00F6678B" w:rsidRPr="00E6095D">
        <w:rPr>
          <w:rFonts w:ascii="Calibri" w:hAnsi="Calibri" w:cs="Calibri"/>
        </w:rPr>
        <w:t xml:space="preserve"> </w:t>
      </w:r>
      <w:proofErr w:type="gramStart"/>
      <w:r w:rsidR="00F6678B" w:rsidRPr="00E6095D">
        <w:rPr>
          <w:rFonts w:ascii="Calibri" w:hAnsi="Calibri" w:cs="Calibri"/>
        </w:rPr>
        <w:t xml:space="preserve">and </w:t>
      </w:r>
      <w:r w:rsidR="00276B37" w:rsidRPr="00E6095D">
        <w:rPr>
          <w:rFonts w:ascii="Calibri" w:hAnsi="Calibri" w:cs="Calibri"/>
        </w:rPr>
        <w:t>also</w:t>
      </w:r>
      <w:proofErr w:type="gramEnd"/>
      <w:r w:rsidR="00276B37" w:rsidRPr="00E6095D">
        <w:rPr>
          <w:rFonts w:ascii="Calibri" w:hAnsi="Calibri" w:cs="Calibri"/>
        </w:rPr>
        <w:t xml:space="preserve"> </w:t>
      </w:r>
      <w:r w:rsidR="00F6678B" w:rsidRPr="00E6095D">
        <w:rPr>
          <w:rFonts w:ascii="Calibri" w:hAnsi="Calibri" w:cs="Calibri"/>
        </w:rPr>
        <w:t>provides a significant pause in the protocol</w:t>
      </w:r>
      <w:r w:rsidR="00DC40DF" w:rsidRPr="00E6095D">
        <w:rPr>
          <w:rFonts w:ascii="Calibri" w:hAnsi="Calibri" w:cs="Calibri"/>
        </w:rPr>
        <w:t>.</w:t>
      </w:r>
      <w:r w:rsidR="00276B37" w:rsidRPr="00E6095D">
        <w:rPr>
          <w:rFonts w:ascii="Calibri" w:hAnsi="Calibri" w:cs="Calibri"/>
        </w:rPr>
        <w:t xml:space="preserve"> None</w:t>
      </w:r>
      <w:r w:rsidR="001F60E1" w:rsidRPr="00E6095D">
        <w:rPr>
          <w:rFonts w:ascii="Calibri" w:hAnsi="Calibri" w:cs="Calibri"/>
        </w:rPr>
        <w:t>theless</w:t>
      </w:r>
      <w:r w:rsidR="00DC40DF" w:rsidRPr="00E6095D">
        <w:rPr>
          <w:rFonts w:ascii="Calibri" w:hAnsi="Calibri" w:cs="Calibri"/>
        </w:rPr>
        <w:t>, use p</w:t>
      </w:r>
      <w:r w:rsidR="00276B37" w:rsidRPr="00E6095D">
        <w:rPr>
          <w:rFonts w:ascii="Calibri" w:hAnsi="Calibri" w:cs="Calibri"/>
        </w:rPr>
        <w:t>ara</w:t>
      </w:r>
      <w:r>
        <w:rPr>
          <w:rFonts w:ascii="Calibri" w:hAnsi="Calibri" w:cs="Calibri"/>
        </w:rPr>
        <w:t xml:space="preserve">ffin </w:t>
      </w:r>
      <w:r w:rsidR="00276B37" w:rsidRPr="00E6095D">
        <w:rPr>
          <w:rFonts w:ascii="Calibri" w:hAnsi="Calibri" w:cs="Calibri"/>
        </w:rPr>
        <w:t>film around the chamber</w:t>
      </w:r>
      <w:r w:rsidR="00390AB4" w:rsidRPr="00E6095D">
        <w:rPr>
          <w:rFonts w:ascii="Calibri" w:hAnsi="Calibri" w:cs="Calibri"/>
        </w:rPr>
        <w:t xml:space="preserve"> slide to reduce evaporation and check the level of the ethanol in e</w:t>
      </w:r>
      <w:r w:rsidR="00686C46" w:rsidRPr="00E6095D">
        <w:rPr>
          <w:rFonts w:ascii="Calibri" w:hAnsi="Calibri" w:cs="Calibri"/>
        </w:rPr>
        <w:t>ach</w:t>
      </w:r>
      <w:r w:rsidR="00390AB4" w:rsidRPr="00E6095D">
        <w:rPr>
          <w:rFonts w:ascii="Calibri" w:hAnsi="Calibri" w:cs="Calibri"/>
        </w:rPr>
        <w:t xml:space="preserve"> chamber about every </w:t>
      </w:r>
      <w:r w:rsidR="00F6678B" w:rsidRPr="00E6095D">
        <w:rPr>
          <w:rFonts w:ascii="Calibri" w:hAnsi="Calibri" w:cs="Calibri"/>
        </w:rPr>
        <w:t>8</w:t>
      </w:r>
      <w:r w:rsidR="00390AB4" w:rsidRPr="00E6095D">
        <w:rPr>
          <w:rFonts w:ascii="Calibri" w:hAnsi="Calibri" w:cs="Calibri"/>
        </w:rPr>
        <w:t xml:space="preserve"> h. </w:t>
      </w:r>
      <w:r w:rsidR="00FF43A1" w:rsidRPr="00E6095D">
        <w:rPr>
          <w:rFonts w:ascii="Calibri" w:hAnsi="Calibri" w:cs="Calibri"/>
        </w:rPr>
        <w:t xml:space="preserve">70% ethanol also flattens the cells, making </w:t>
      </w:r>
      <w:r w:rsidR="001F60E1" w:rsidRPr="00E6095D">
        <w:rPr>
          <w:rFonts w:ascii="Calibri" w:hAnsi="Calibri" w:cs="Calibri"/>
        </w:rPr>
        <w:t>a crisper image, while Triton-X does not dehydrate the cells and change the dimensions of the cell</w:t>
      </w:r>
      <w:r w:rsidR="00FF43A1" w:rsidRPr="00E6095D">
        <w:rPr>
          <w:rFonts w:ascii="Calibri" w:hAnsi="Calibri" w:cs="Calibri"/>
        </w:rPr>
        <w:t xml:space="preserve">.  </w:t>
      </w:r>
    </w:p>
    <w:p w14:paraId="3B560E8B" w14:textId="77777777" w:rsidR="00390AB4" w:rsidRPr="00E6095D" w:rsidRDefault="00390AB4" w:rsidP="00E6095D">
      <w:pPr>
        <w:jc w:val="both"/>
        <w:rPr>
          <w:rFonts w:ascii="Calibri" w:hAnsi="Calibri" w:cs="Calibri"/>
          <w:highlight w:val="yellow"/>
        </w:rPr>
      </w:pPr>
    </w:p>
    <w:p w14:paraId="6F78CBD3" w14:textId="517A4B5F" w:rsidR="00390AB4" w:rsidRPr="00E6095D" w:rsidRDefault="00390AB4" w:rsidP="00E6095D">
      <w:pPr>
        <w:jc w:val="both"/>
        <w:rPr>
          <w:rFonts w:ascii="Calibri" w:hAnsi="Calibri" w:cs="Calibri"/>
          <w:highlight w:val="yellow"/>
        </w:rPr>
      </w:pPr>
      <w:r w:rsidRPr="00E6095D">
        <w:rPr>
          <w:rFonts w:ascii="Calibri" w:hAnsi="Calibri" w:cs="Calibri"/>
          <w:highlight w:val="yellow"/>
        </w:rPr>
        <w:t xml:space="preserve">3.3) </w:t>
      </w:r>
      <w:r w:rsidR="00F6678B" w:rsidRPr="00E6095D">
        <w:rPr>
          <w:rFonts w:ascii="Calibri" w:hAnsi="Calibri" w:cs="Calibri"/>
          <w:highlight w:val="yellow"/>
        </w:rPr>
        <w:t xml:space="preserve">Remove chambers </w:t>
      </w:r>
      <w:r w:rsidR="00686C46" w:rsidRPr="00E6095D">
        <w:rPr>
          <w:rFonts w:ascii="Calibri" w:hAnsi="Calibri" w:cs="Calibri"/>
          <w:highlight w:val="yellow"/>
        </w:rPr>
        <w:t>carefully to</w:t>
      </w:r>
      <w:r w:rsidR="00375248" w:rsidRPr="00E6095D">
        <w:rPr>
          <w:rFonts w:ascii="Calibri" w:hAnsi="Calibri" w:cs="Calibri"/>
          <w:highlight w:val="yellow"/>
        </w:rPr>
        <w:t xml:space="preserve"> prevent cracking </w:t>
      </w:r>
      <w:r w:rsidR="00F6678B" w:rsidRPr="00E6095D">
        <w:rPr>
          <w:rFonts w:ascii="Calibri" w:hAnsi="Calibri" w:cs="Calibri"/>
          <w:highlight w:val="yellow"/>
        </w:rPr>
        <w:t>the slide</w:t>
      </w:r>
      <w:r w:rsidR="00DC6D76" w:rsidRPr="00E6095D">
        <w:rPr>
          <w:rFonts w:ascii="Calibri" w:hAnsi="Calibri" w:cs="Calibri"/>
          <w:highlight w:val="yellow"/>
        </w:rPr>
        <w:t xml:space="preserve">. If the experiment includes immunofluorescence (IF) of a viral or host protein with a polyclonal </w:t>
      </w:r>
      <w:r w:rsidR="000310CD" w:rsidRPr="00E6095D">
        <w:rPr>
          <w:rFonts w:ascii="Calibri" w:hAnsi="Calibri" w:cs="Calibri"/>
          <w:highlight w:val="yellow"/>
        </w:rPr>
        <w:t xml:space="preserve">primary </w:t>
      </w:r>
      <w:r w:rsidR="00DC6D76" w:rsidRPr="00E6095D">
        <w:rPr>
          <w:rFonts w:ascii="Calibri" w:hAnsi="Calibri" w:cs="Calibri"/>
          <w:highlight w:val="yellow"/>
        </w:rPr>
        <w:t xml:space="preserve">antibody, perform the IF as described below before proceeding to </w:t>
      </w:r>
      <w:r w:rsidR="00686C46" w:rsidRPr="00E6095D">
        <w:rPr>
          <w:rFonts w:ascii="Calibri" w:hAnsi="Calibri" w:cs="Calibri"/>
          <w:highlight w:val="yellow"/>
        </w:rPr>
        <w:t xml:space="preserve">RNA </w:t>
      </w:r>
      <w:r w:rsidR="00DC6D76" w:rsidRPr="00E6095D">
        <w:rPr>
          <w:rFonts w:ascii="Calibri" w:hAnsi="Calibri" w:cs="Calibri"/>
          <w:highlight w:val="yellow"/>
        </w:rPr>
        <w:t>FISH. If the immunofluorescence uses a monoclonal primary antibody, then p</w:t>
      </w:r>
      <w:r w:rsidR="00FF43A1" w:rsidRPr="00E6095D">
        <w:rPr>
          <w:rFonts w:ascii="Calibri" w:hAnsi="Calibri" w:cs="Calibri"/>
          <w:highlight w:val="yellow"/>
        </w:rPr>
        <w:t xml:space="preserve">erform immunofluorescence </w:t>
      </w:r>
      <w:r w:rsidR="00A8459B" w:rsidRPr="00E6095D">
        <w:rPr>
          <w:rFonts w:ascii="Calibri" w:hAnsi="Calibri" w:cs="Calibri"/>
          <w:highlight w:val="yellow"/>
        </w:rPr>
        <w:t>as describe</w:t>
      </w:r>
      <w:r w:rsidR="001F60E1" w:rsidRPr="00E6095D">
        <w:rPr>
          <w:rFonts w:ascii="Calibri" w:hAnsi="Calibri" w:cs="Calibri"/>
          <w:highlight w:val="yellow"/>
        </w:rPr>
        <w:t>d</w:t>
      </w:r>
      <w:r w:rsidR="00A8459B" w:rsidRPr="00E6095D">
        <w:rPr>
          <w:rFonts w:ascii="Calibri" w:hAnsi="Calibri" w:cs="Calibri"/>
          <w:highlight w:val="yellow"/>
        </w:rPr>
        <w:t xml:space="preserve"> in </w:t>
      </w:r>
      <w:r w:rsidR="007A3F48">
        <w:rPr>
          <w:rFonts w:ascii="Calibri" w:hAnsi="Calibri" w:cs="Calibri"/>
          <w:highlight w:val="yellow"/>
        </w:rPr>
        <w:t>step</w:t>
      </w:r>
      <w:r w:rsidR="00A8459B" w:rsidRPr="00E6095D">
        <w:rPr>
          <w:rFonts w:ascii="Calibri" w:hAnsi="Calibri" w:cs="Calibri"/>
          <w:highlight w:val="yellow"/>
        </w:rPr>
        <w:t xml:space="preserve"> 3.3.1 </w:t>
      </w:r>
      <w:r w:rsidR="00884C5C" w:rsidRPr="00E6095D">
        <w:rPr>
          <w:rFonts w:ascii="Calibri" w:hAnsi="Calibri" w:cs="Calibri"/>
          <w:highlight w:val="yellow"/>
        </w:rPr>
        <w:t xml:space="preserve">after </w:t>
      </w:r>
      <w:r w:rsidR="007A3F48">
        <w:rPr>
          <w:rFonts w:ascii="Calibri" w:hAnsi="Calibri" w:cs="Calibri"/>
          <w:highlight w:val="yellow"/>
        </w:rPr>
        <w:t>s</w:t>
      </w:r>
      <w:r w:rsidR="00884C5C" w:rsidRPr="00E6095D">
        <w:rPr>
          <w:rFonts w:ascii="Calibri" w:hAnsi="Calibri" w:cs="Calibri"/>
          <w:highlight w:val="yellow"/>
        </w:rPr>
        <w:t>tep 3.11</w:t>
      </w:r>
      <w:r w:rsidR="000310CD" w:rsidRPr="00E6095D">
        <w:rPr>
          <w:rFonts w:ascii="Calibri" w:hAnsi="Calibri" w:cs="Calibri"/>
          <w:highlight w:val="yellow"/>
        </w:rPr>
        <w:t xml:space="preserve">. </w:t>
      </w:r>
    </w:p>
    <w:p w14:paraId="4BBDCD8F" w14:textId="77777777" w:rsidR="00F6678B" w:rsidRPr="00E6095D" w:rsidRDefault="00F6678B" w:rsidP="00E6095D">
      <w:pPr>
        <w:jc w:val="both"/>
        <w:rPr>
          <w:rFonts w:ascii="Calibri" w:hAnsi="Calibri" w:cs="Calibri"/>
          <w:highlight w:val="yellow"/>
        </w:rPr>
      </w:pPr>
    </w:p>
    <w:p w14:paraId="1702A379" w14:textId="57E188B5" w:rsidR="00686C46" w:rsidRPr="00E6095D" w:rsidRDefault="007A3F48" w:rsidP="00E6095D">
      <w:pPr>
        <w:jc w:val="both"/>
        <w:rPr>
          <w:rFonts w:ascii="Calibri" w:hAnsi="Calibri" w:cs="Calibri"/>
        </w:rPr>
      </w:pPr>
      <w:r>
        <w:rPr>
          <w:rFonts w:ascii="Calibri" w:hAnsi="Calibri" w:cs="Calibri"/>
        </w:rPr>
        <w:t>NOTE:</w:t>
      </w:r>
      <w:r w:rsidR="00686C46" w:rsidRPr="00E6095D">
        <w:rPr>
          <w:rFonts w:ascii="Calibri" w:hAnsi="Calibri" w:cs="Calibri"/>
        </w:rPr>
        <w:t xml:space="preserve"> Use a fresh removal device or one with very little leftover adhesive provided by manufacturer and gently ease the chambers off to prevent the slide from cracking. Using 70% ethanol as the permeabilizing reagent for 4 h greatly reduces the likelihood of cracking. In the case of a crack, continue the protocol on chambers not affected by the crack and be mindful of the higher oxidation- rate of imperfectly sealed slides (i.e. decreased storage- life). </w:t>
      </w:r>
    </w:p>
    <w:p w14:paraId="42366F72" w14:textId="77777777" w:rsidR="000310CD" w:rsidRPr="00E6095D" w:rsidRDefault="000310CD" w:rsidP="00E6095D">
      <w:pPr>
        <w:jc w:val="both"/>
        <w:rPr>
          <w:rFonts w:ascii="Calibri" w:hAnsi="Calibri" w:cs="Calibri"/>
          <w:highlight w:val="yellow"/>
        </w:rPr>
      </w:pPr>
    </w:p>
    <w:p w14:paraId="3D5E513D" w14:textId="003D9D94" w:rsidR="000310CD" w:rsidRPr="00E6095D" w:rsidRDefault="000310CD" w:rsidP="00E6095D">
      <w:pPr>
        <w:jc w:val="both"/>
        <w:rPr>
          <w:rFonts w:ascii="Calibri" w:hAnsi="Calibri" w:cs="Calibri"/>
          <w:highlight w:val="yellow"/>
        </w:rPr>
      </w:pPr>
      <w:r w:rsidRPr="00E6095D">
        <w:rPr>
          <w:rFonts w:ascii="Calibri" w:hAnsi="Calibri" w:cs="Calibri"/>
          <w:highlight w:val="yellow"/>
        </w:rPr>
        <w:t xml:space="preserve">3.3.1) </w:t>
      </w:r>
      <w:r w:rsidR="00BD69C3" w:rsidRPr="00E6095D">
        <w:rPr>
          <w:rFonts w:ascii="Calibri" w:hAnsi="Calibri" w:cs="Calibri"/>
          <w:highlight w:val="yellow"/>
        </w:rPr>
        <w:t xml:space="preserve">Rinse cells with </w:t>
      </w:r>
      <w:r w:rsidR="00884C5C" w:rsidRPr="00E6095D">
        <w:rPr>
          <w:rFonts w:ascii="Calibri" w:hAnsi="Calibri" w:cs="Calibri"/>
          <w:highlight w:val="yellow"/>
        </w:rPr>
        <w:t xml:space="preserve">pre-chilled </w:t>
      </w:r>
      <w:r w:rsidR="00BD69C3" w:rsidRPr="00E6095D">
        <w:rPr>
          <w:rFonts w:ascii="Calibri" w:hAnsi="Calibri" w:cs="Calibri"/>
          <w:highlight w:val="yellow"/>
        </w:rPr>
        <w:t>1</w:t>
      </w:r>
      <w:r w:rsidR="00686C46" w:rsidRPr="00E6095D">
        <w:rPr>
          <w:rFonts w:ascii="Calibri" w:hAnsi="Calibri" w:cs="Calibri"/>
          <w:highlight w:val="yellow"/>
        </w:rPr>
        <w:t>x</w:t>
      </w:r>
      <w:r w:rsidR="00BD69C3" w:rsidRPr="00E6095D">
        <w:rPr>
          <w:rFonts w:ascii="Calibri" w:hAnsi="Calibri" w:cs="Calibri"/>
          <w:highlight w:val="yellow"/>
        </w:rPr>
        <w:t xml:space="preserve"> PBS and block with </w:t>
      </w:r>
      <w:r w:rsidR="00884C5C" w:rsidRPr="00E6095D">
        <w:rPr>
          <w:rFonts w:ascii="Calibri" w:hAnsi="Calibri" w:cs="Calibri"/>
          <w:highlight w:val="yellow"/>
        </w:rPr>
        <w:t xml:space="preserve">pre-chilled </w:t>
      </w:r>
      <w:r w:rsidR="00BD69C3" w:rsidRPr="00E6095D">
        <w:rPr>
          <w:rFonts w:ascii="Calibri" w:hAnsi="Calibri" w:cs="Calibri"/>
          <w:highlight w:val="yellow"/>
        </w:rPr>
        <w:t>4% BSA</w:t>
      </w:r>
      <w:r w:rsidR="00BD7611" w:rsidRPr="00E6095D">
        <w:rPr>
          <w:rFonts w:ascii="Calibri" w:hAnsi="Calibri" w:cs="Calibri"/>
          <w:highlight w:val="yellow"/>
        </w:rPr>
        <w:t xml:space="preserve"> (bovine serum albumin)</w:t>
      </w:r>
      <w:r w:rsidR="00BD69C3" w:rsidRPr="00E6095D">
        <w:rPr>
          <w:rFonts w:ascii="Calibri" w:hAnsi="Calibri" w:cs="Calibri"/>
          <w:highlight w:val="yellow"/>
        </w:rPr>
        <w:t>/</w:t>
      </w:r>
      <w:r w:rsidR="00686C46" w:rsidRPr="00E6095D">
        <w:rPr>
          <w:rFonts w:ascii="Calibri" w:hAnsi="Calibri" w:cs="Calibri"/>
          <w:highlight w:val="yellow"/>
        </w:rPr>
        <w:t xml:space="preserve">1x </w:t>
      </w:r>
      <w:r w:rsidR="00BD69C3" w:rsidRPr="00E6095D">
        <w:rPr>
          <w:rFonts w:ascii="Calibri" w:hAnsi="Calibri" w:cs="Calibri"/>
          <w:highlight w:val="yellow"/>
        </w:rPr>
        <w:t xml:space="preserve">PBS for 30 min at 4 °C. </w:t>
      </w:r>
    </w:p>
    <w:p w14:paraId="0240716B" w14:textId="77777777" w:rsidR="001042CD" w:rsidRPr="00E6095D" w:rsidRDefault="001042CD" w:rsidP="00E6095D">
      <w:pPr>
        <w:jc w:val="both"/>
        <w:rPr>
          <w:rFonts w:ascii="Calibri" w:hAnsi="Calibri" w:cs="Calibri"/>
          <w:highlight w:val="yellow"/>
        </w:rPr>
      </w:pPr>
    </w:p>
    <w:p w14:paraId="13EF7B50" w14:textId="6342BD0F" w:rsidR="001042CD" w:rsidRPr="00E6095D" w:rsidRDefault="007A3F48" w:rsidP="00E6095D">
      <w:pPr>
        <w:jc w:val="both"/>
        <w:rPr>
          <w:rFonts w:ascii="Calibri" w:hAnsi="Calibri" w:cs="Calibri"/>
        </w:rPr>
      </w:pPr>
      <w:r>
        <w:rPr>
          <w:rFonts w:ascii="Calibri" w:hAnsi="Calibri" w:cs="Calibri"/>
        </w:rPr>
        <w:t>NOTE:</w:t>
      </w:r>
      <w:r w:rsidR="001042CD" w:rsidRPr="00E6095D">
        <w:rPr>
          <w:rFonts w:ascii="Calibri" w:hAnsi="Calibri" w:cs="Calibri"/>
        </w:rPr>
        <w:t xml:space="preserve"> The use of BSA throughout this protocol limits nonspecific labeling. </w:t>
      </w:r>
    </w:p>
    <w:p w14:paraId="2855074D" w14:textId="77777777" w:rsidR="00BD69C3" w:rsidRPr="00E6095D" w:rsidRDefault="00BD69C3" w:rsidP="00E6095D">
      <w:pPr>
        <w:jc w:val="both"/>
        <w:rPr>
          <w:rFonts w:ascii="Calibri" w:hAnsi="Calibri" w:cs="Calibri"/>
          <w:highlight w:val="yellow"/>
        </w:rPr>
      </w:pPr>
    </w:p>
    <w:p w14:paraId="6105E2D2" w14:textId="119C364D" w:rsidR="00BD69C3" w:rsidRDefault="00BD69C3" w:rsidP="00E6095D">
      <w:pPr>
        <w:jc w:val="both"/>
        <w:rPr>
          <w:rFonts w:ascii="Calibri" w:hAnsi="Calibri" w:cs="Calibri"/>
          <w:highlight w:val="yellow"/>
        </w:rPr>
      </w:pPr>
      <w:r w:rsidRPr="00E6095D">
        <w:rPr>
          <w:rFonts w:ascii="Calibri" w:hAnsi="Calibri" w:cs="Calibri"/>
          <w:highlight w:val="yellow"/>
        </w:rPr>
        <w:t xml:space="preserve">3.3.2) Remove blocking solution and incubate </w:t>
      </w:r>
      <w:r w:rsidR="00811FC9" w:rsidRPr="00E6095D">
        <w:rPr>
          <w:rFonts w:ascii="Calibri" w:hAnsi="Calibri" w:cs="Calibri"/>
          <w:highlight w:val="yellow"/>
        </w:rPr>
        <w:t xml:space="preserve">the </w:t>
      </w:r>
      <w:r w:rsidRPr="00E6095D">
        <w:rPr>
          <w:rFonts w:ascii="Calibri" w:hAnsi="Calibri" w:cs="Calibri"/>
          <w:highlight w:val="yellow"/>
        </w:rPr>
        <w:t>cells with 1:200</w:t>
      </w:r>
      <w:r w:rsidR="0039334E" w:rsidRPr="00E6095D">
        <w:rPr>
          <w:rFonts w:ascii="Calibri" w:hAnsi="Calibri" w:cs="Calibri"/>
          <w:highlight w:val="yellow"/>
        </w:rPr>
        <w:t xml:space="preserve"> or another</w:t>
      </w:r>
      <w:r w:rsidRPr="00E6095D">
        <w:rPr>
          <w:rFonts w:ascii="Calibri" w:hAnsi="Calibri" w:cs="Calibri"/>
          <w:highlight w:val="yellow"/>
        </w:rPr>
        <w:t xml:space="preserve"> polyclonal primary antibody in 0.1% BSA/</w:t>
      </w:r>
      <w:r w:rsidR="00686C46" w:rsidRPr="00E6095D">
        <w:rPr>
          <w:rFonts w:ascii="Calibri" w:hAnsi="Calibri" w:cs="Calibri"/>
          <w:highlight w:val="yellow"/>
        </w:rPr>
        <w:t xml:space="preserve">1x </w:t>
      </w:r>
      <w:r w:rsidRPr="00E6095D">
        <w:rPr>
          <w:rFonts w:ascii="Calibri" w:hAnsi="Calibri" w:cs="Calibri"/>
          <w:highlight w:val="yellow"/>
        </w:rPr>
        <w:t>PBS for 1 h at 4</w:t>
      </w:r>
      <w:r w:rsidR="001F60E1" w:rsidRPr="00E6095D">
        <w:rPr>
          <w:rFonts w:ascii="Calibri" w:hAnsi="Calibri" w:cs="Calibri"/>
          <w:highlight w:val="yellow"/>
        </w:rPr>
        <w:t xml:space="preserve"> °C</w:t>
      </w:r>
      <w:r w:rsidR="009E70FC" w:rsidRPr="00E6095D">
        <w:rPr>
          <w:rFonts w:ascii="Calibri" w:hAnsi="Calibri" w:cs="Calibri"/>
          <w:highlight w:val="yellow"/>
        </w:rPr>
        <w:t>.</w:t>
      </w:r>
      <w:r w:rsidR="007A3F48">
        <w:rPr>
          <w:rFonts w:ascii="Calibri" w:hAnsi="Calibri" w:cs="Calibri"/>
          <w:highlight w:val="yellow"/>
        </w:rPr>
        <w:t xml:space="preserve"> </w:t>
      </w:r>
      <w:r w:rsidR="001F60E1" w:rsidRPr="00E6095D">
        <w:rPr>
          <w:rFonts w:ascii="Calibri" w:hAnsi="Calibri" w:cs="Calibri"/>
          <w:highlight w:val="yellow"/>
        </w:rPr>
        <w:t xml:space="preserve">Then </w:t>
      </w:r>
      <w:r w:rsidRPr="00E6095D">
        <w:rPr>
          <w:rFonts w:ascii="Calibri" w:hAnsi="Calibri" w:cs="Calibri"/>
          <w:highlight w:val="yellow"/>
        </w:rPr>
        <w:t xml:space="preserve">wash three times with </w:t>
      </w:r>
      <w:r w:rsidR="00686C46" w:rsidRPr="00E6095D">
        <w:rPr>
          <w:rFonts w:ascii="Calibri" w:hAnsi="Calibri" w:cs="Calibri"/>
          <w:highlight w:val="yellow"/>
        </w:rPr>
        <w:t xml:space="preserve">1x </w:t>
      </w:r>
      <w:r w:rsidRPr="00E6095D">
        <w:rPr>
          <w:rFonts w:ascii="Calibri" w:hAnsi="Calibri" w:cs="Calibri"/>
          <w:highlight w:val="yellow"/>
        </w:rPr>
        <w:t>PBS.</w:t>
      </w:r>
    </w:p>
    <w:p w14:paraId="2687FBAD" w14:textId="77777777" w:rsidR="007A3F48" w:rsidRPr="00E6095D" w:rsidRDefault="007A3F48" w:rsidP="00E6095D">
      <w:pPr>
        <w:jc w:val="both"/>
        <w:rPr>
          <w:rFonts w:ascii="Calibri" w:hAnsi="Calibri" w:cs="Calibri"/>
          <w:highlight w:val="yellow"/>
        </w:rPr>
      </w:pPr>
    </w:p>
    <w:p w14:paraId="7C7675D1" w14:textId="716398BD" w:rsidR="00BD69C3" w:rsidRPr="007A3F48" w:rsidRDefault="007A3F48" w:rsidP="00E6095D">
      <w:pPr>
        <w:jc w:val="both"/>
        <w:rPr>
          <w:rFonts w:ascii="Calibri" w:hAnsi="Calibri" w:cs="Calibri"/>
        </w:rPr>
      </w:pPr>
      <w:r w:rsidRPr="007A3F48">
        <w:rPr>
          <w:rFonts w:ascii="Calibri" w:hAnsi="Calibri" w:cs="Calibri"/>
        </w:rPr>
        <w:t xml:space="preserve">NOTE: </w:t>
      </w:r>
      <w:r w:rsidRPr="007A3F48">
        <w:rPr>
          <w:rFonts w:ascii="Calibri" w:hAnsi="Calibri" w:cs="Calibri"/>
        </w:rPr>
        <w:t>An antibody</w:t>
      </w:r>
      <w:r w:rsidRPr="007A3F48">
        <w:rPr>
          <w:rFonts w:ascii="Calibri" w:hAnsi="Calibri" w:cs="Calibri"/>
        </w:rPr>
        <w:fldChar w:fldCharType="begin">
          <w:fldData xml:space="preserve">PEVuZE5vdGU+PENpdGU+PEF1dGhvcj5DaGlvdTwvQXV0aG9yPjxZZWFyPjIwMDI8L1llYXI+PElE
VGV4dD5QYXR0ZXJucyBvZiBnZW5lIGV4cHJlc3Npb24gYW5kIGEgdHJhbnNhY3RpdmF0aW9uIGZ1
bmN0aW9uIGV4aGliaXRlZCBieSB0aGUgdkdDUiAoT1JGNzQpIGNoZW1va2luZSByZWNlcHRvciBw
cm90ZWluIG9mIEthcG9zaSZhcG9zO3Mgc2FyY29tYS1hc3NvY2lhdGVkIGhlcnBlc3ZpcnVzPC9J
RFRleHQ+PERpc3BsYXlUZXh0PjxzdHlsZSBmYWNlPSJzdXBlcnNjcmlwdCI+MTA8L3N0eWxlPjwv
RGlzcGxheVRleHQ+PHJlY29yZD48ZGF0ZXM+PHB1Yi1kYXRlcz48ZGF0ZT5BcHI8L2RhdGU+PC9w
dWItZGF0ZXM+PHllYXI+MjAwMjwveWVhcj48L2RhdGVzPjxrZXl3b3Jkcz48a2V5d29yZD5CYXNl
IFNlcXVlbmNlPC9rZXl3b3JkPjxrZXl3b3JkPkNlbGwgTGluZTwva2V5d29yZD48a2V5d29yZD5D
ZWxsIE1lbWJyYW5lL21ldGFib2xpc208L2tleXdvcmQ+PGtleXdvcmQ+Q3l0b3BsYXNtL21ldGFi
b2xpc208L2tleXdvcmQ+PGtleXdvcmQ+KkdlbmUgRXhwcmVzc2lvbiBSZWd1bGF0aW9uLCBWaXJh
bDwva2V5d29yZD48a2V5d29yZD5IZXJwZXN2aXJ1cyA4LCBIdW1hbi8qbWV0YWJvbGlzbTwva2V5
d29yZD48a2V5d29yZD5IdW1hbnM8L2tleXdvcmQ+PGtleXdvcmQ+SW1tZWRpYXRlLUVhcmx5IFBy
b3RlaW5zL21ldGFib2xpc208L2tleXdvcmQ+PGtleXdvcmQ+TW9sZWN1bGFyIFNlcXVlbmNlIERh
dGE8L2tleXdvcmQ+PGtleXdvcmQ+UHJvbW90ZXIgUmVnaW9ucywgR2VuZXRpYzwva2V5d29yZD48
a2V5d29yZD5STkEsIE1lc3Nlbmdlci9hbmFseXNpcy9iaW9zeW50aGVzaXM8L2tleXdvcmQ+PGtl
eXdvcmQ+Uk5BLCBWaXJhbC9hbmFseXNpcy9iaW9zeW50aGVzaXM8L2tleXdvcmQ+PGtleXdvcmQ+
UmVjZXB0b3JzLCBDaGVtb2tpbmUvYmlvc3ludGhlc2lzLypnZW5ldGljcy9tZXRhYm9saXNtPC9r
ZXl3b3JkPjxrZXl3b3JkPlRldHJhZGVjYW5veWxwaG9yYm9sIEFjZXRhdGUvcGhhcm1hY29sb2d5
PC9rZXl3b3JkPjxrZXl3b3JkPlRyYW5zLUFjdGl2YXRvcnMvKm1ldGFib2xpc208L2tleXdvcmQ+
PGtleXdvcmQ+VHJhbnNjcmlwdGlvbiwgR2VuZXRpYzwva2V5d29yZD48a2V5d29yZD5WaXJhbCBQ
cm90ZWlucy9iaW9zeW50aGVzaXMvKmdlbmV0aWNzL21ldGFib2xpc208L2tleXdvcmQ+PGtleXdv
cmQ+VmlydXMgTGF0ZW5jeTwva2V5d29yZD48L2tleXdvcmRzPjx1cmxzPjxyZWxhdGVkLXVybHM+
PHVybD5odHRwczovL3d3dy5uY2JpLm5sbS5uaWguZ292L3B1Ym1lZC8xMTg4NDU2NzwvdXJsPjwv
cmVsYXRlZC11cmxzPjwvdXJscz48aXNibj4wMDIyLTUzOFggKFByaW50KSYjeEQ7MDAyMi01MzhY
IChMaW5raW5nKTwvaXNibj48Y3VzdG9tMj5QTUMxMzYwMDk8L2N1c3RvbTI+PHRpdGxlcz48dGl0
bGU+UGF0dGVybnMgb2YgZ2VuZSBleHByZXNzaW9uIGFuZCBhIHRyYW5zYWN0aXZhdGlvbiBmdW5j
dGlvbiBleGhpYml0ZWQgYnkgdGhlIHZHQ1IgKE9SRjc0KSBjaGVtb2tpbmUgcmVjZXB0b3IgcHJv
dGVpbiBvZiBLYXBvc2kmYXBvcztzIHNhcmNvbWEtYXNzb2NpYXRlZCBoZXJwZXN2aXJ1czwvdGl0
bGU+PHNlY29uZGFyeS10aXRsZT5KIFZpcm9sPC9zZWNvbmRhcnktdGl0bGU+PC90aXRsZXM+PHBh
Z2VzPjM0MjEtMzk8L3BhZ2VzPjxudW1iZXI+NzwvbnVtYmVyPjxjb250cmlidXRvcnM+PGF1dGhv
cnM+PGF1dGhvcj5DaGlvdSwgQy4gSi48L2F1dGhvcj48YXV0aG9yPlBvb2xlLCBMLiBKLjwvYXV0
aG9yPjxhdXRob3I+S2ltLCBQLiBTLjwvYXV0aG9yPjxhdXRob3I+Q2l1Zm8sIEQuIE0uPC9hdXRo
b3I+PGF1dGhvcj5DYW5ub24sIEouIFMuPC9hdXRob3I+PGF1dGhvcj5hcCBSaHlzLCBDLiBNLjwv
YXV0aG9yPjxhdXRob3I+QWxjZW5kb3IsIEQuIEouPC9hdXRob3I+PGF1dGhvcj5ab25nLCBKLiBD
LjwvYXV0aG9yPjxhdXRob3I+QW1iaW5kZXIsIFIuIEYuPC9hdXRob3I+PGF1dGhvcj5IYXl3YXJk
LCBHLiBTLjwvYXV0aG9yPjwvYXV0aG9ycz48L2NvbnRyaWJ1dG9ycz48YWRkZWQtZGF0ZSBmb3Jt
YXQ9InV0YyI+MTUwMTE5NDA3MjwvYWRkZWQtZGF0ZT48cmVmLXR5cGUgbmFtZT0iSm91cm5hbCBB
cnRpY2xlIj4xNzwvcmVmLXR5cGU+PGF1dGgtYWRkcmVzcz5Nb2xlY3VsYXIgVmlyb2xvZ3kgTGFi
b3JhdG9yaWVzLCBEZXBhcnRtZW50IG9mIE9uY29sb2d5LCBKb2hucyBIb3BraW5zIFNjaG9vbCBv
ZiBNZWRpY2luZSwgQmFsdGltb3JlLCBNYXJ5bGFuZCAyMTIzMSwgVVNBLjwvYXV0aC1hZGRyZXNz
PjxyZWMtbnVtYmVyPjQzPC9yZWMtbnVtYmVyPjxsYXN0LXVwZGF0ZWQtZGF0ZSBmb3JtYXQ9InV0
YyI+MTUwMTE5NDA3MjwvbGFzdC11cGRhdGVkLWRhdGU+PGFjY2Vzc2lvbi1udW0+MTE4ODQ1Njc8
L2FjY2Vzc2lvbi1udW0+PHZvbHVtZT43Njwvdm9sdW1lPjwvcmVjb3JkPjwvQ2l0ZT48L0VuZE5v
dGU+
</w:fldData>
        </w:fldChar>
      </w:r>
      <w:r w:rsidRPr="007A3F48">
        <w:rPr>
          <w:rFonts w:ascii="Calibri" w:hAnsi="Calibri" w:cs="Calibri"/>
        </w:rPr>
        <w:instrText xml:space="preserve"> ADDIN EN.CITE </w:instrText>
      </w:r>
      <w:r w:rsidRPr="007A3F48">
        <w:rPr>
          <w:rFonts w:ascii="Calibri" w:hAnsi="Calibri" w:cs="Calibri"/>
        </w:rPr>
        <w:fldChar w:fldCharType="begin">
          <w:fldData xml:space="preserve">PEVuZE5vdGU+PENpdGU+PEF1dGhvcj5DaGlvdTwvQXV0aG9yPjxZZWFyPjIwMDI8L1llYXI+PElE
VGV4dD5QYXR0ZXJucyBvZiBnZW5lIGV4cHJlc3Npb24gYW5kIGEgdHJhbnNhY3RpdmF0aW9uIGZ1
bmN0aW9uIGV4aGliaXRlZCBieSB0aGUgdkdDUiAoT1JGNzQpIGNoZW1va2luZSByZWNlcHRvciBw
cm90ZWluIG9mIEthcG9zaSZhcG9zO3Mgc2FyY29tYS1hc3NvY2lhdGVkIGhlcnBlc3ZpcnVzPC9J
RFRleHQ+PERpc3BsYXlUZXh0PjxzdHlsZSBmYWNlPSJzdXBlcnNjcmlwdCI+MTA8L3N0eWxlPjwv
RGlzcGxheVRleHQ+PHJlY29yZD48ZGF0ZXM+PHB1Yi1kYXRlcz48ZGF0ZT5BcHI8L2RhdGU+PC9w
dWItZGF0ZXM+PHllYXI+MjAwMjwveWVhcj48L2RhdGVzPjxrZXl3b3Jkcz48a2V5d29yZD5CYXNl
IFNlcXVlbmNlPC9rZXl3b3JkPjxrZXl3b3JkPkNlbGwgTGluZTwva2V5d29yZD48a2V5d29yZD5D
ZWxsIE1lbWJyYW5lL21ldGFib2xpc208L2tleXdvcmQ+PGtleXdvcmQ+Q3l0b3BsYXNtL21ldGFi
b2xpc208L2tleXdvcmQ+PGtleXdvcmQ+KkdlbmUgRXhwcmVzc2lvbiBSZWd1bGF0aW9uLCBWaXJh
bDwva2V5d29yZD48a2V5d29yZD5IZXJwZXN2aXJ1cyA4LCBIdW1hbi8qbWV0YWJvbGlzbTwva2V5
d29yZD48a2V5d29yZD5IdW1hbnM8L2tleXdvcmQ+PGtleXdvcmQ+SW1tZWRpYXRlLUVhcmx5IFBy
b3RlaW5zL21ldGFib2xpc208L2tleXdvcmQ+PGtleXdvcmQ+TW9sZWN1bGFyIFNlcXVlbmNlIERh
dGE8L2tleXdvcmQ+PGtleXdvcmQ+UHJvbW90ZXIgUmVnaW9ucywgR2VuZXRpYzwva2V5d29yZD48
a2V5d29yZD5STkEsIE1lc3Nlbmdlci9hbmFseXNpcy9iaW9zeW50aGVzaXM8L2tleXdvcmQ+PGtl
eXdvcmQ+Uk5BLCBWaXJhbC9hbmFseXNpcy9iaW9zeW50aGVzaXM8L2tleXdvcmQ+PGtleXdvcmQ+
UmVjZXB0b3JzLCBDaGVtb2tpbmUvYmlvc3ludGhlc2lzLypnZW5ldGljcy9tZXRhYm9saXNtPC9r
ZXl3b3JkPjxrZXl3b3JkPlRldHJhZGVjYW5veWxwaG9yYm9sIEFjZXRhdGUvcGhhcm1hY29sb2d5
PC9rZXl3b3JkPjxrZXl3b3JkPlRyYW5zLUFjdGl2YXRvcnMvKm1ldGFib2xpc208L2tleXdvcmQ+
PGtleXdvcmQ+VHJhbnNjcmlwdGlvbiwgR2VuZXRpYzwva2V5d29yZD48a2V5d29yZD5WaXJhbCBQ
cm90ZWlucy9iaW9zeW50aGVzaXMvKmdlbmV0aWNzL21ldGFib2xpc208L2tleXdvcmQ+PGtleXdv
cmQ+VmlydXMgTGF0ZW5jeTwva2V5d29yZD48L2tleXdvcmRzPjx1cmxzPjxyZWxhdGVkLXVybHM+
PHVybD5odHRwczovL3d3dy5uY2JpLm5sbS5uaWguZ292L3B1Ym1lZC8xMTg4NDU2NzwvdXJsPjwv
cmVsYXRlZC11cmxzPjwvdXJscz48aXNibj4wMDIyLTUzOFggKFByaW50KSYjeEQ7MDAyMi01MzhY
IChMaW5raW5nKTwvaXNibj48Y3VzdG9tMj5QTUMxMzYwMDk8L2N1c3RvbTI+PHRpdGxlcz48dGl0
bGU+UGF0dGVybnMgb2YgZ2VuZSBleHByZXNzaW9uIGFuZCBhIHRyYW5zYWN0aXZhdGlvbiBmdW5j
dGlvbiBleGhpYml0ZWQgYnkgdGhlIHZHQ1IgKE9SRjc0KSBjaGVtb2tpbmUgcmVjZXB0b3IgcHJv
dGVpbiBvZiBLYXBvc2kmYXBvcztzIHNhcmNvbWEtYXNzb2NpYXRlZCBoZXJwZXN2aXJ1czwvdGl0
bGU+PHNlY29uZGFyeS10aXRsZT5KIFZpcm9sPC9zZWNvbmRhcnktdGl0bGU+PC90aXRsZXM+PHBh
Z2VzPjM0MjEtMzk8L3BhZ2VzPjxudW1iZXI+NzwvbnVtYmVyPjxjb250cmlidXRvcnM+PGF1dGhv
cnM+PGF1dGhvcj5DaGlvdSwgQy4gSi48L2F1dGhvcj48YXV0aG9yPlBvb2xlLCBMLiBKLjwvYXV0
aG9yPjxhdXRob3I+S2ltLCBQLiBTLjwvYXV0aG9yPjxhdXRob3I+Q2l1Zm8sIEQuIE0uPC9hdXRo
b3I+PGF1dGhvcj5DYW5ub24sIEouIFMuPC9hdXRob3I+PGF1dGhvcj5hcCBSaHlzLCBDLiBNLjwv
YXV0aG9yPjxhdXRob3I+QWxjZW5kb3IsIEQuIEouPC9hdXRob3I+PGF1dGhvcj5ab25nLCBKLiBD
LjwvYXV0aG9yPjxhdXRob3I+QW1iaW5kZXIsIFIuIEYuPC9hdXRob3I+PGF1dGhvcj5IYXl3YXJk
LCBHLiBTLjwvYXV0aG9yPjwvYXV0aG9ycz48L2NvbnRyaWJ1dG9ycz48YWRkZWQtZGF0ZSBmb3Jt
YXQ9InV0YyI+MTUwMTE5NDA3MjwvYWRkZWQtZGF0ZT48cmVmLXR5cGUgbmFtZT0iSm91cm5hbCBB
cnRpY2xlIj4xNzwvcmVmLXR5cGU+PGF1dGgtYWRkcmVzcz5Nb2xlY3VsYXIgVmlyb2xvZ3kgTGFi
b3JhdG9yaWVzLCBEZXBhcnRtZW50IG9mIE9uY29sb2d5LCBKb2hucyBIb3BraW5zIFNjaG9vbCBv
ZiBNZWRpY2luZSwgQmFsdGltb3JlLCBNYXJ5bGFuZCAyMTIzMSwgVVNBLjwvYXV0aC1hZGRyZXNz
PjxyZWMtbnVtYmVyPjQzPC9yZWMtbnVtYmVyPjxsYXN0LXVwZGF0ZWQtZGF0ZSBmb3JtYXQ9InV0
YyI+MTUwMTE5NDA3MjwvbGFzdC11cGRhdGVkLWRhdGU+PGFjY2Vzc2lvbi1udW0+MTE4ODQ1Njc8
L2FjY2Vzc2lvbi1udW0+PHZvbHVtZT43Njwvdm9sdW1lPjwvcmVjb3JkPjwvQ2l0ZT48L0VuZE5v
dGU+
</w:fldData>
        </w:fldChar>
      </w:r>
      <w:r w:rsidRPr="007A3F48">
        <w:rPr>
          <w:rFonts w:ascii="Calibri" w:hAnsi="Calibri" w:cs="Calibri"/>
        </w:rPr>
        <w:instrText xml:space="preserve"> ADDIN EN.CITE.DATA </w:instrText>
      </w:r>
      <w:r w:rsidRPr="007A3F48">
        <w:rPr>
          <w:rFonts w:ascii="Calibri" w:hAnsi="Calibri" w:cs="Calibri"/>
        </w:rPr>
      </w:r>
      <w:r w:rsidRPr="007A3F48">
        <w:rPr>
          <w:rFonts w:ascii="Calibri" w:hAnsi="Calibri" w:cs="Calibri"/>
        </w:rPr>
        <w:fldChar w:fldCharType="end"/>
      </w:r>
      <w:r w:rsidRPr="007A3F48">
        <w:rPr>
          <w:rFonts w:ascii="Calibri" w:hAnsi="Calibri" w:cs="Calibri"/>
        </w:rPr>
      </w:r>
      <w:r w:rsidRPr="007A3F48">
        <w:rPr>
          <w:rFonts w:ascii="Calibri" w:hAnsi="Calibri" w:cs="Calibri"/>
        </w:rPr>
        <w:fldChar w:fldCharType="separate"/>
      </w:r>
      <w:r w:rsidRPr="007A3F48">
        <w:rPr>
          <w:rFonts w:ascii="Calibri" w:hAnsi="Calibri" w:cs="Calibri"/>
          <w:noProof/>
          <w:vertAlign w:val="superscript"/>
        </w:rPr>
        <w:t>10</w:t>
      </w:r>
      <w:r w:rsidRPr="007A3F48">
        <w:rPr>
          <w:rFonts w:ascii="Calibri" w:hAnsi="Calibri" w:cs="Calibri"/>
        </w:rPr>
        <w:fldChar w:fldCharType="end"/>
      </w:r>
      <w:r w:rsidRPr="007A3F48">
        <w:rPr>
          <w:rFonts w:ascii="Calibri" w:hAnsi="Calibri" w:cs="Calibri"/>
        </w:rPr>
        <w:t xml:space="preserve"> for detection of SSB/ORF6 (viral single-stranded DNA binding protein) was used at 1:200 dilution</w:t>
      </w:r>
      <w:r w:rsidRPr="007A3F48">
        <w:rPr>
          <w:rFonts w:ascii="Calibri" w:hAnsi="Calibri" w:cs="Calibri"/>
        </w:rPr>
        <w:t>.</w:t>
      </w:r>
    </w:p>
    <w:p w14:paraId="14E7809A" w14:textId="77777777" w:rsidR="007A3F48" w:rsidRPr="00E6095D" w:rsidRDefault="007A3F48" w:rsidP="00E6095D">
      <w:pPr>
        <w:jc w:val="both"/>
        <w:rPr>
          <w:rFonts w:ascii="Calibri" w:hAnsi="Calibri" w:cs="Calibri"/>
          <w:highlight w:val="yellow"/>
        </w:rPr>
      </w:pPr>
    </w:p>
    <w:p w14:paraId="6792D47A" w14:textId="55F50A3D" w:rsidR="00BD69C3" w:rsidRPr="00E6095D" w:rsidRDefault="00BD69C3" w:rsidP="00E6095D">
      <w:pPr>
        <w:jc w:val="both"/>
        <w:rPr>
          <w:rFonts w:ascii="Calibri" w:hAnsi="Calibri" w:cs="Calibri"/>
          <w:highlight w:val="yellow"/>
        </w:rPr>
      </w:pPr>
      <w:r w:rsidRPr="00E6095D">
        <w:rPr>
          <w:rFonts w:ascii="Calibri" w:hAnsi="Calibri" w:cs="Calibri"/>
          <w:highlight w:val="yellow"/>
        </w:rPr>
        <w:t xml:space="preserve">3.3.3) </w:t>
      </w:r>
      <w:r w:rsidR="001F60E1" w:rsidRPr="00E6095D">
        <w:rPr>
          <w:rFonts w:ascii="Calibri" w:hAnsi="Calibri" w:cs="Calibri"/>
          <w:highlight w:val="yellow"/>
        </w:rPr>
        <w:t xml:space="preserve">Incubate </w:t>
      </w:r>
      <w:r w:rsidR="00811FC9" w:rsidRPr="00E6095D">
        <w:rPr>
          <w:rFonts w:ascii="Calibri" w:hAnsi="Calibri" w:cs="Calibri"/>
          <w:highlight w:val="yellow"/>
        </w:rPr>
        <w:t xml:space="preserve">the </w:t>
      </w:r>
      <w:r w:rsidR="001F60E1" w:rsidRPr="00E6095D">
        <w:rPr>
          <w:rFonts w:ascii="Calibri" w:hAnsi="Calibri" w:cs="Calibri"/>
          <w:highlight w:val="yellow"/>
        </w:rPr>
        <w:t>cells with a</w:t>
      </w:r>
      <w:r w:rsidRPr="00E6095D">
        <w:rPr>
          <w:rFonts w:ascii="Calibri" w:hAnsi="Calibri" w:cs="Calibri"/>
          <w:highlight w:val="yellow"/>
        </w:rPr>
        <w:t xml:space="preserve"> secondary antibody with fluorophore compatible with the FISH-detecting antibody for 1 h at 4 °C. Wash three times with </w:t>
      </w:r>
      <w:r w:rsidR="00686C46" w:rsidRPr="00E6095D">
        <w:rPr>
          <w:rFonts w:ascii="Calibri" w:hAnsi="Calibri" w:cs="Calibri"/>
          <w:highlight w:val="yellow"/>
        </w:rPr>
        <w:t>1x</w:t>
      </w:r>
      <w:r w:rsidRPr="00E6095D">
        <w:rPr>
          <w:rFonts w:ascii="Calibri" w:hAnsi="Calibri" w:cs="Calibri"/>
          <w:highlight w:val="yellow"/>
        </w:rPr>
        <w:t xml:space="preserve"> PBS.  Then fix</w:t>
      </w:r>
      <w:r w:rsidR="00686C46" w:rsidRPr="00E6095D">
        <w:rPr>
          <w:rFonts w:ascii="Calibri" w:hAnsi="Calibri" w:cs="Calibri"/>
          <w:highlight w:val="yellow"/>
        </w:rPr>
        <w:t xml:space="preserve"> with 4% formaldehyde/1x</w:t>
      </w:r>
      <w:r w:rsidRPr="00E6095D">
        <w:rPr>
          <w:rFonts w:ascii="Calibri" w:hAnsi="Calibri" w:cs="Calibri"/>
          <w:highlight w:val="yellow"/>
        </w:rPr>
        <w:t xml:space="preserve"> PBS for 10-15 min and permeabilize with either Triton-X or 70% ethanol as previously described before proceeding to FISH.</w:t>
      </w:r>
      <w:r w:rsidR="00686C46" w:rsidRPr="00E6095D">
        <w:rPr>
          <w:rFonts w:ascii="Calibri" w:hAnsi="Calibri" w:cs="Calibri"/>
          <w:highlight w:val="yellow"/>
        </w:rPr>
        <w:t xml:space="preserve"> Cover slide with tin foil to preserve fluorescent signal</w:t>
      </w:r>
      <w:r w:rsidR="001042CD" w:rsidRPr="00E6095D">
        <w:rPr>
          <w:rFonts w:ascii="Calibri" w:hAnsi="Calibri" w:cs="Calibri"/>
          <w:highlight w:val="yellow"/>
        </w:rPr>
        <w:t xml:space="preserve"> and prevent photobleaching</w:t>
      </w:r>
      <w:r w:rsidR="00686C46" w:rsidRPr="00E6095D">
        <w:rPr>
          <w:rFonts w:ascii="Calibri" w:hAnsi="Calibri" w:cs="Calibri"/>
          <w:highlight w:val="yellow"/>
        </w:rPr>
        <w:t>.</w:t>
      </w:r>
    </w:p>
    <w:p w14:paraId="1253E3A0" w14:textId="77777777" w:rsidR="00375248" w:rsidRPr="00E6095D" w:rsidRDefault="00375248" w:rsidP="00E6095D">
      <w:pPr>
        <w:jc w:val="both"/>
        <w:rPr>
          <w:rFonts w:ascii="Calibri" w:hAnsi="Calibri" w:cs="Calibri"/>
          <w:highlight w:val="yellow"/>
        </w:rPr>
      </w:pPr>
    </w:p>
    <w:p w14:paraId="2F6F47C0" w14:textId="7A58F9F9" w:rsidR="00375248" w:rsidRPr="00E6095D" w:rsidRDefault="00375248" w:rsidP="00E6095D">
      <w:pPr>
        <w:jc w:val="both"/>
        <w:rPr>
          <w:rFonts w:ascii="Calibri" w:hAnsi="Calibri" w:cs="Calibri"/>
          <w:highlight w:val="yellow"/>
        </w:rPr>
      </w:pPr>
      <w:r w:rsidRPr="00E6095D">
        <w:rPr>
          <w:rFonts w:ascii="Calibri" w:hAnsi="Calibri" w:cs="Calibri"/>
          <w:highlight w:val="yellow"/>
        </w:rPr>
        <w:t xml:space="preserve">3.4) Wash </w:t>
      </w:r>
      <w:r w:rsidR="00811FC9" w:rsidRPr="00E6095D">
        <w:rPr>
          <w:rFonts w:ascii="Calibri" w:hAnsi="Calibri" w:cs="Calibri"/>
          <w:highlight w:val="yellow"/>
        </w:rPr>
        <w:t xml:space="preserve">the </w:t>
      </w:r>
      <w:r w:rsidR="00686C46" w:rsidRPr="00E6095D">
        <w:rPr>
          <w:rFonts w:ascii="Calibri" w:hAnsi="Calibri" w:cs="Calibri"/>
          <w:highlight w:val="yellow"/>
        </w:rPr>
        <w:t>cells with 2x</w:t>
      </w:r>
      <w:r w:rsidRPr="00E6095D">
        <w:rPr>
          <w:rFonts w:ascii="Calibri" w:hAnsi="Calibri" w:cs="Calibri"/>
          <w:highlight w:val="yellow"/>
        </w:rPr>
        <w:t xml:space="preserve"> SSC </w:t>
      </w:r>
      <w:r w:rsidR="00BD7611" w:rsidRPr="00E6095D">
        <w:rPr>
          <w:rFonts w:ascii="Calibri" w:hAnsi="Calibri" w:cs="Calibri"/>
          <w:highlight w:val="yellow"/>
        </w:rPr>
        <w:t xml:space="preserve">(saline sodium citrate) </w:t>
      </w:r>
      <w:r w:rsidRPr="00E6095D">
        <w:rPr>
          <w:rFonts w:ascii="Calibri" w:hAnsi="Calibri" w:cs="Calibri"/>
          <w:highlight w:val="yellow"/>
        </w:rPr>
        <w:t xml:space="preserve">once and then apply 45 </w:t>
      </w:r>
      <w:r w:rsidR="007A3F48">
        <w:rPr>
          <w:rFonts w:ascii="Calibri" w:hAnsi="Calibri" w:cs="Calibri"/>
          <w:highlight w:val="yellow"/>
        </w:rPr>
        <w:t>µ</w:t>
      </w:r>
      <w:r w:rsidRPr="00E6095D">
        <w:rPr>
          <w:rFonts w:ascii="Calibri" w:hAnsi="Calibri" w:cs="Calibri"/>
          <w:highlight w:val="yellow"/>
        </w:rPr>
        <w:t>L of hybrid</w:t>
      </w:r>
      <w:r w:rsidR="001F60E1" w:rsidRPr="00E6095D">
        <w:rPr>
          <w:rFonts w:ascii="Calibri" w:hAnsi="Calibri" w:cs="Calibri"/>
          <w:highlight w:val="yellow"/>
        </w:rPr>
        <w:t xml:space="preserve">ization solution consisting of </w:t>
      </w:r>
      <w:r w:rsidRPr="00E6095D">
        <w:rPr>
          <w:rFonts w:ascii="Calibri" w:hAnsi="Calibri" w:cs="Calibri"/>
          <w:highlight w:val="yellow"/>
        </w:rPr>
        <w:t>50% formamide, 10% dextran sulfate, 2</w:t>
      </w:r>
      <w:r w:rsidR="007A3F48">
        <w:rPr>
          <w:rFonts w:ascii="Calibri" w:hAnsi="Calibri" w:cs="Calibri"/>
          <w:highlight w:val="yellow"/>
        </w:rPr>
        <w:t>x</w:t>
      </w:r>
      <w:r w:rsidRPr="00E6095D">
        <w:rPr>
          <w:rFonts w:ascii="Calibri" w:hAnsi="Calibri" w:cs="Calibri"/>
          <w:highlight w:val="yellow"/>
        </w:rPr>
        <w:t xml:space="preserve"> SSC, 0.1% BSA, 500 </w:t>
      </w:r>
      <w:proofErr w:type="spellStart"/>
      <w:r w:rsidRPr="00E6095D">
        <w:rPr>
          <w:rFonts w:ascii="Calibri" w:hAnsi="Calibri" w:cs="Calibri"/>
          <w:highlight w:val="yellow"/>
        </w:rPr>
        <w:t>μg</w:t>
      </w:r>
      <w:proofErr w:type="spellEnd"/>
      <w:r w:rsidRPr="00E6095D">
        <w:rPr>
          <w:rFonts w:ascii="Calibri" w:hAnsi="Calibri" w:cs="Calibri"/>
          <w:highlight w:val="yellow"/>
        </w:rPr>
        <w:t xml:space="preserve">/mL salmon sperm DNA, 125 </w:t>
      </w:r>
      <w:proofErr w:type="spellStart"/>
      <w:r w:rsidRPr="00E6095D">
        <w:rPr>
          <w:rFonts w:ascii="Calibri" w:hAnsi="Calibri" w:cs="Calibri"/>
          <w:highlight w:val="yellow"/>
        </w:rPr>
        <w:t>μg</w:t>
      </w:r>
      <w:proofErr w:type="spellEnd"/>
      <w:r w:rsidRPr="00E6095D">
        <w:rPr>
          <w:rFonts w:ascii="Calibri" w:hAnsi="Calibri" w:cs="Calibri"/>
          <w:highlight w:val="yellow"/>
        </w:rPr>
        <w:t xml:space="preserve">/mL </w:t>
      </w:r>
      <w:r w:rsidRPr="00E6095D">
        <w:rPr>
          <w:rFonts w:ascii="Calibri" w:hAnsi="Calibri" w:cs="Calibri"/>
          <w:i/>
          <w:iCs/>
          <w:highlight w:val="yellow"/>
          <w:lang w:val="it-IT"/>
        </w:rPr>
        <w:t>E. coli</w:t>
      </w:r>
      <w:r w:rsidRPr="00E6095D">
        <w:rPr>
          <w:rFonts w:ascii="Calibri" w:hAnsi="Calibri" w:cs="Calibri"/>
          <w:highlight w:val="yellow"/>
        </w:rPr>
        <w:t xml:space="preserve"> tRNA, and 1 mM vanadyl </w:t>
      </w:r>
      <w:proofErr w:type="spellStart"/>
      <w:r w:rsidRPr="00E6095D">
        <w:rPr>
          <w:rFonts w:ascii="Calibri" w:hAnsi="Calibri" w:cs="Calibri"/>
          <w:highlight w:val="yellow"/>
        </w:rPr>
        <w:t>ribonucleoside</w:t>
      </w:r>
      <w:proofErr w:type="spellEnd"/>
      <w:r w:rsidRPr="00E6095D">
        <w:rPr>
          <w:rFonts w:ascii="Calibri" w:hAnsi="Calibri" w:cs="Calibri"/>
          <w:highlight w:val="yellow"/>
        </w:rPr>
        <w:t xml:space="preserve"> complexes</w:t>
      </w:r>
      <w:r w:rsidR="00DC6D76" w:rsidRPr="00E6095D">
        <w:rPr>
          <w:rFonts w:ascii="Calibri" w:hAnsi="Calibri" w:cs="Calibri"/>
          <w:highlight w:val="yellow"/>
        </w:rPr>
        <w:t>. I</w:t>
      </w:r>
      <w:r w:rsidRPr="00E6095D">
        <w:rPr>
          <w:rFonts w:ascii="Calibri" w:hAnsi="Calibri" w:cs="Calibri"/>
          <w:highlight w:val="yellow"/>
        </w:rPr>
        <w:t>ncubate for 1 h at 37 °C in a h</w:t>
      </w:r>
      <w:r w:rsidR="00DC6D76" w:rsidRPr="00E6095D">
        <w:rPr>
          <w:rFonts w:ascii="Calibri" w:hAnsi="Calibri" w:cs="Calibri"/>
          <w:highlight w:val="yellow"/>
        </w:rPr>
        <w:t>umidity</w:t>
      </w:r>
      <w:r w:rsidR="00686C46" w:rsidRPr="00E6095D">
        <w:rPr>
          <w:rFonts w:ascii="Calibri" w:hAnsi="Calibri" w:cs="Calibri"/>
          <w:highlight w:val="yellow"/>
        </w:rPr>
        <w:t xml:space="preserve"> chamber that can be a 150</w:t>
      </w:r>
      <w:r w:rsidR="007A3F48">
        <w:rPr>
          <w:rFonts w:ascii="Calibri" w:hAnsi="Calibri" w:cs="Calibri"/>
          <w:highlight w:val="yellow"/>
        </w:rPr>
        <w:t xml:space="preserve"> </w:t>
      </w:r>
      <w:r w:rsidRPr="00E6095D">
        <w:rPr>
          <w:rFonts w:ascii="Calibri" w:hAnsi="Calibri" w:cs="Calibri"/>
          <w:highlight w:val="yellow"/>
        </w:rPr>
        <w:t xml:space="preserve">mm </w:t>
      </w:r>
      <w:r w:rsidR="007A3F48">
        <w:rPr>
          <w:rFonts w:ascii="Calibri" w:hAnsi="Calibri" w:cs="Calibri"/>
          <w:highlight w:val="yellow"/>
        </w:rPr>
        <w:t>P</w:t>
      </w:r>
      <w:r w:rsidRPr="00E6095D">
        <w:rPr>
          <w:rFonts w:ascii="Calibri" w:hAnsi="Calibri" w:cs="Calibri"/>
          <w:highlight w:val="yellow"/>
        </w:rPr>
        <w:t xml:space="preserve">etri dish with moistened sterile wipes. </w:t>
      </w:r>
    </w:p>
    <w:p w14:paraId="261CF32A" w14:textId="77777777" w:rsidR="00375248" w:rsidRPr="00E6095D" w:rsidRDefault="00375248" w:rsidP="00E6095D">
      <w:pPr>
        <w:jc w:val="both"/>
        <w:rPr>
          <w:rFonts w:ascii="Calibri" w:hAnsi="Calibri" w:cs="Calibri"/>
          <w:highlight w:val="yellow"/>
        </w:rPr>
      </w:pPr>
    </w:p>
    <w:p w14:paraId="3FA95552" w14:textId="67502180" w:rsidR="00375248" w:rsidRPr="00E6095D" w:rsidRDefault="007A3F48" w:rsidP="00E6095D">
      <w:pPr>
        <w:jc w:val="both"/>
        <w:rPr>
          <w:rFonts w:ascii="Calibri" w:hAnsi="Calibri" w:cs="Calibri"/>
        </w:rPr>
      </w:pPr>
      <w:r>
        <w:rPr>
          <w:rFonts w:ascii="Calibri" w:hAnsi="Calibri" w:cs="Calibri"/>
        </w:rPr>
        <w:lastRenderedPageBreak/>
        <w:t>NOTE:</w:t>
      </w:r>
      <w:r w:rsidR="00375248" w:rsidRPr="00E6095D">
        <w:rPr>
          <w:rFonts w:ascii="Calibri" w:hAnsi="Calibri" w:cs="Calibri"/>
        </w:rPr>
        <w:t xml:space="preserve"> </w:t>
      </w:r>
      <w:r w:rsidR="00C31125" w:rsidRPr="00E6095D">
        <w:rPr>
          <w:rFonts w:ascii="Calibri" w:hAnsi="Calibri" w:cs="Calibri"/>
        </w:rPr>
        <w:t xml:space="preserve">Prepare </w:t>
      </w:r>
      <w:r w:rsidR="001F60E1" w:rsidRPr="00E6095D">
        <w:rPr>
          <w:rFonts w:ascii="Calibri" w:hAnsi="Calibri" w:cs="Calibri"/>
        </w:rPr>
        <w:t xml:space="preserve">fresh hybridization solution </w:t>
      </w:r>
      <w:r w:rsidR="00C31125" w:rsidRPr="00E6095D">
        <w:rPr>
          <w:rFonts w:ascii="Calibri" w:hAnsi="Calibri" w:cs="Calibri"/>
        </w:rPr>
        <w:t xml:space="preserve">at least an hour before use.  </w:t>
      </w:r>
      <w:r w:rsidR="00375248" w:rsidRPr="00E6095D">
        <w:rPr>
          <w:rFonts w:ascii="Calibri" w:hAnsi="Calibri" w:cs="Calibri"/>
        </w:rPr>
        <w:t xml:space="preserve">Dissolve the dextran sulfate in water </w:t>
      </w:r>
      <w:r w:rsidR="00C31125" w:rsidRPr="00E6095D">
        <w:rPr>
          <w:rFonts w:ascii="Calibri" w:hAnsi="Calibri" w:cs="Calibri"/>
        </w:rPr>
        <w:t xml:space="preserve">first, </w:t>
      </w:r>
      <w:proofErr w:type="spellStart"/>
      <w:r w:rsidR="00C31125" w:rsidRPr="00E6095D">
        <w:rPr>
          <w:rFonts w:ascii="Calibri" w:hAnsi="Calibri" w:cs="Calibri"/>
        </w:rPr>
        <w:t>vortexing</w:t>
      </w:r>
      <w:proofErr w:type="spellEnd"/>
      <w:r w:rsidR="00C31125" w:rsidRPr="00E6095D">
        <w:rPr>
          <w:rFonts w:ascii="Calibri" w:hAnsi="Calibri" w:cs="Calibri"/>
        </w:rPr>
        <w:t xml:space="preserve"> frequently and incubating in a 37 °C water bath. </w:t>
      </w:r>
    </w:p>
    <w:p w14:paraId="17E00858" w14:textId="77777777" w:rsidR="00375248" w:rsidRPr="00E6095D" w:rsidRDefault="00375248" w:rsidP="00E6095D">
      <w:pPr>
        <w:jc w:val="both"/>
        <w:rPr>
          <w:rFonts w:ascii="Calibri" w:hAnsi="Calibri" w:cs="Calibri"/>
          <w:highlight w:val="yellow"/>
        </w:rPr>
      </w:pPr>
    </w:p>
    <w:p w14:paraId="6861B8F3" w14:textId="600489D5" w:rsidR="00375248" w:rsidRPr="00E6095D" w:rsidRDefault="00375248" w:rsidP="00E6095D">
      <w:pPr>
        <w:jc w:val="both"/>
        <w:rPr>
          <w:rFonts w:ascii="Calibri" w:hAnsi="Calibri" w:cs="Calibri"/>
          <w:highlight w:val="yellow"/>
        </w:rPr>
      </w:pPr>
      <w:r w:rsidRPr="00E6095D">
        <w:rPr>
          <w:rFonts w:ascii="Calibri" w:hAnsi="Calibri" w:cs="Calibri"/>
          <w:highlight w:val="yellow"/>
        </w:rPr>
        <w:t xml:space="preserve">3.5) </w:t>
      </w:r>
      <w:r w:rsidR="00884C5C" w:rsidRPr="00E6095D">
        <w:rPr>
          <w:rFonts w:ascii="Calibri" w:hAnsi="Calibri" w:cs="Calibri"/>
        </w:rPr>
        <w:t xml:space="preserve">Calculate to have a suggested concentration of 25 </w:t>
      </w:r>
      <w:r w:rsidR="007A3F48">
        <w:rPr>
          <w:rFonts w:ascii="Calibri" w:hAnsi="Calibri" w:cs="Calibri"/>
        </w:rPr>
        <w:t>µ</w:t>
      </w:r>
      <w:r w:rsidR="00884C5C" w:rsidRPr="00E6095D">
        <w:rPr>
          <w:rFonts w:ascii="Calibri" w:hAnsi="Calibri" w:cs="Calibri"/>
        </w:rPr>
        <w:t>M oligonucleotides in 35-uL hybridization solution per chamber.</w:t>
      </w:r>
      <w:r w:rsidR="00570DCC" w:rsidRPr="00E6095D">
        <w:rPr>
          <w:rFonts w:ascii="Calibri" w:hAnsi="Calibri" w:cs="Calibri"/>
        </w:rPr>
        <w:t xml:space="preserve"> </w:t>
      </w:r>
      <w:r w:rsidR="00884C5C" w:rsidRPr="00E6095D">
        <w:rPr>
          <w:rFonts w:ascii="Calibri" w:hAnsi="Calibri" w:cs="Calibri"/>
        </w:rPr>
        <w:t xml:space="preserve">Adjust concentration of anti-sense oligonucleotide as needed. </w:t>
      </w:r>
      <w:r w:rsidR="00686C46" w:rsidRPr="00E6095D">
        <w:rPr>
          <w:rFonts w:ascii="Calibri" w:hAnsi="Calibri" w:cs="Calibri"/>
          <w:highlight w:val="yellow"/>
        </w:rPr>
        <w:t>Add distilled water</w:t>
      </w:r>
      <w:r w:rsidR="00106E04" w:rsidRPr="00E6095D">
        <w:rPr>
          <w:rFonts w:ascii="Calibri" w:hAnsi="Calibri" w:cs="Calibri"/>
          <w:highlight w:val="yellow"/>
        </w:rPr>
        <w:t xml:space="preserve"> to the oligonucleotides</w:t>
      </w:r>
      <w:r w:rsidR="00686C46" w:rsidRPr="00E6095D">
        <w:rPr>
          <w:rFonts w:ascii="Calibri" w:hAnsi="Calibri" w:cs="Calibri"/>
          <w:highlight w:val="yellow"/>
        </w:rPr>
        <w:t xml:space="preserve"> to</w:t>
      </w:r>
      <w:r w:rsidR="00106E04" w:rsidRPr="00E6095D">
        <w:rPr>
          <w:rFonts w:ascii="Calibri" w:hAnsi="Calibri" w:cs="Calibri"/>
          <w:highlight w:val="yellow"/>
        </w:rPr>
        <w:t xml:space="preserve"> bring the</w:t>
      </w:r>
      <w:r w:rsidR="00686C46" w:rsidRPr="00E6095D">
        <w:rPr>
          <w:rFonts w:ascii="Calibri" w:hAnsi="Calibri" w:cs="Calibri"/>
          <w:highlight w:val="yellow"/>
        </w:rPr>
        <w:t xml:space="preserve"> denaturation-</w:t>
      </w:r>
      <w:r w:rsidR="00106E04" w:rsidRPr="00E6095D">
        <w:rPr>
          <w:rFonts w:ascii="Calibri" w:hAnsi="Calibri" w:cs="Calibri"/>
          <w:highlight w:val="yellow"/>
        </w:rPr>
        <w:t xml:space="preserve">volume to 10 </w:t>
      </w:r>
      <w:r w:rsidR="007A3F48">
        <w:rPr>
          <w:rFonts w:ascii="Calibri" w:hAnsi="Calibri" w:cs="Calibri"/>
          <w:highlight w:val="yellow"/>
        </w:rPr>
        <w:t>µ</w:t>
      </w:r>
      <w:r w:rsidR="00106E04" w:rsidRPr="00E6095D">
        <w:rPr>
          <w:rFonts w:ascii="Calibri" w:hAnsi="Calibri" w:cs="Calibri"/>
          <w:highlight w:val="yellow"/>
        </w:rPr>
        <w:t xml:space="preserve">L.  </w:t>
      </w:r>
      <w:r w:rsidR="0075240D" w:rsidRPr="00E6095D">
        <w:rPr>
          <w:rFonts w:ascii="Calibri" w:hAnsi="Calibri" w:cs="Calibri"/>
          <w:highlight w:val="yellow"/>
        </w:rPr>
        <w:t xml:space="preserve">Remove </w:t>
      </w:r>
      <w:r w:rsidR="00811FC9" w:rsidRPr="00E6095D">
        <w:rPr>
          <w:rFonts w:ascii="Calibri" w:hAnsi="Calibri" w:cs="Calibri"/>
          <w:highlight w:val="yellow"/>
        </w:rPr>
        <w:t xml:space="preserve">the </w:t>
      </w:r>
      <w:r w:rsidR="0075240D" w:rsidRPr="00E6095D">
        <w:rPr>
          <w:rFonts w:ascii="Calibri" w:hAnsi="Calibri" w:cs="Calibri"/>
          <w:highlight w:val="yellow"/>
        </w:rPr>
        <w:t>pre-hybridization solution and</w:t>
      </w:r>
      <w:r w:rsidR="00C31125" w:rsidRPr="00E6095D">
        <w:rPr>
          <w:rFonts w:ascii="Calibri" w:hAnsi="Calibri" w:cs="Calibri"/>
          <w:highlight w:val="yellow"/>
        </w:rPr>
        <w:t xml:space="preserve"> the</w:t>
      </w:r>
      <w:r w:rsidR="0075240D" w:rsidRPr="00E6095D">
        <w:rPr>
          <w:rFonts w:ascii="Calibri" w:hAnsi="Calibri" w:cs="Calibri"/>
          <w:highlight w:val="yellow"/>
        </w:rPr>
        <w:t xml:space="preserve">n add </w:t>
      </w:r>
      <w:r w:rsidR="00C31125" w:rsidRPr="00E6095D">
        <w:rPr>
          <w:rFonts w:ascii="Calibri" w:hAnsi="Calibri" w:cs="Calibri"/>
          <w:highlight w:val="yellow"/>
        </w:rPr>
        <w:t>hybridization solution</w:t>
      </w:r>
      <w:r w:rsidR="00884C5C" w:rsidRPr="00E6095D">
        <w:rPr>
          <w:rFonts w:ascii="Calibri" w:hAnsi="Calibri" w:cs="Calibri"/>
          <w:highlight w:val="yellow"/>
        </w:rPr>
        <w:t xml:space="preserve"> containing the labeled oligonucleotides</w:t>
      </w:r>
      <w:r w:rsidR="00C31125" w:rsidRPr="00E6095D">
        <w:rPr>
          <w:rFonts w:ascii="Calibri" w:hAnsi="Calibri" w:cs="Calibri"/>
          <w:highlight w:val="yellow"/>
        </w:rPr>
        <w:t xml:space="preserve"> </w:t>
      </w:r>
      <w:r w:rsidR="0075240D" w:rsidRPr="00E6095D">
        <w:rPr>
          <w:rFonts w:ascii="Calibri" w:hAnsi="Calibri" w:cs="Calibri"/>
          <w:highlight w:val="yellow"/>
        </w:rPr>
        <w:t xml:space="preserve">to the cells. </w:t>
      </w:r>
    </w:p>
    <w:p w14:paraId="53439F3B" w14:textId="77777777" w:rsidR="00106E04" w:rsidRPr="00E6095D" w:rsidRDefault="00106E04" w:rsidP="00E6095D">
      <w:pPr>
        <w:jc w:val="both"/>
        <w:rPr>
          <w:rFonts w:ascii="Calibri" w:hAnsi="Calibri" w:cs="Calibri"/>
          <w:highlight w:val="yellow"/>
        </w:rPr>
      </w:pPr>
    </w:p>
    <w:p w14:paraId="644071F3" w14:textId="20A31932" w:rsidR="00106E04" w:rsidRPr="00E6095D" w:rsidRDefault="007A3F48" w:rsidP="00E6095D">
      <w:pPr>
        <w:jc w:val="both"/>
        <w:rPr>
          <w:rFonts w:ascii="Calibri" w:hAnsi="Calibri" w:cs="Calibri"/>
        </w:rPr>
      </w:pPr>
      <w:r>
        <w:rPr>
          <w:rFonts w:ascii="Calibri" w:hAnsi="Calibri" w:cs="Calibri"/>
        </w:rPr>
        <w:t>NOTE:</w:t>
      </w:r>
      <w:r w:rsidR="00106E04" w:rsidRPr="00E6095D">
        <w:rPr>
          <w:rFonts w:ascii="Calibri" w:hAnsi="Calibri" w:cs="Calibri"/>
        </w:rPr>
        <w:t xml:space="preserve"> Following the labeling reaction, the oligonucleotides are stored in the quenched solution containing 0.18 M potassium cacodylate, </w:t>
      </w:r>
      <w:r w:rsidR="00C83BFF" w:rsidRPr="00E6095D">
        <w:rPr>
          <w:rFonts w:ascii="Calibri" w:hAnsi="Calibri" w:cs="Calibri"/>
        </w:rPr>
        <w:t>23</w:t>
      </w:r>
      <w:r w:rsidR="00106E04" w:rsidRPr="00E6095D">
        <w:rPr>
          <w:rFonts w:ascii="Calibri" w:hAnsi="Calibri" w:cs="Calibri"/>
        </w:rPr>
        <w:t xml:space="preserve"> </w:t>
      </w:r>
      <w:r w:rsidR="00C83BFF" w:rsidRPr="00E6095D">
        <w:rPr>
          <w:rFonts w:ascii="Calibri" w:hAnsi="Calibri" w:cs="Calibri"/>
        </w:rPr>
        <w:t>m</w:t>
      </w:r>
      <w:r w:rsidR="00106E04" w:rsidRPr="00E6095D">
        <w:rPr>
          <w:rFonts w:ascii="Calibri" w:hAnsi="Calibri" w:cs="Calibri"/>
        </w:rPr>
        <w:t>M Tris-HCl, 0.23 mg/mL BSA, 4.5 mM CoCl</w:t>
      </w:r>
      <w:r w:rsidR="00106E04" w:rsidRPr="00E6095D">
        <w:rPr>
          <w:rFonts w:ascii="Calibri" w:hAnsi="Calibri" w:cs="Calibri"/>
          <w:vertAlign w:val="subscript"/>
        </w:rPr>
        <w:t>2</w:t>
      </w:r>
      <w:r w:rsidR="00106E04" w:rsidRPr="00E6095D">
        <w:rPr>
          <w:rFonts w:ascii="Calibri" w:hAnsi="Calibri" w:cs="Calibri"/>
        </w:rPr>
        <w:t xml:space="preserve">, </w:t>
      </w:r>
      <w:r w:rsidR="00C83BFF" w:rsidRPr="00E6095D">
        <w:rPr>
          <w:rFonts w:ascii="Calibri" w:hAnsi="Calibri" w:cs="Calibri"/>
        </w:rPr>
        <w:t>18</w:t>
      </w:r>
      <w:r w:rsidR="00106E04" w:rsidRPr="00E6095D">
        <w:rPr>
          <w:rFonts w:ascii="Calibri" w:hAnsi="Calibri" w:cs="Calibri"/>
        </w:rPr>
        <w:t xml:space="preserve"> </w:t>
      </w:r>
      <w:r w:rsidR="00C83BFF" w:rsidRPr="00E6095D">
        <w:rPr>
          <w:rFonts w:ascii="Calibri" w:hAnsi="Calibri" w:cs="Calibri"/>
        </w:rPr>
        <w:t>m</w:t>
      </w:r>
      <w:r w:rsidR="00106E04" w:rsidRPr="00E6095D">
        <w:rPr>
          <w:rFonts w:ascii="Calibri" w:hAnsi="Calibri" w:cs="Calibri"/>
        </w:rPr>
        <w:t xml:space="preserve">M EDTA, 2.7 mM K-phosphate, and 6.8 mM </w:t>
      </w:r>
      <w:proofErr w:type="spellStart"/>
      <w:r w:rsidR="00106E04" w:rsidRPr="00E6095D">
        <w:rPr>
          <w:rFonts w:ascii="Calibri" w:hAnsi="Calibri" w:cs="Calibri"/>
        </w:rPr>
        <w:t>KCl</w:t>
      </w:r>
      <w:proofErr w:type="spellEnd"/>
      <w:r w:rsidR="00106E04" w:rsidRPr="00E6095D">
        <w:rPr>
          <w:rFonts w:ascii="Calibri" w:hAnsi="Calibri" w:cs="Calibri"/>
        </w:rPr>
        <w:t xml:space="preserve">, </w:t>
      </w:r>
      <w:r w:rsidR="00C83BFF" w:rsidRPr="00E6095D">
        <w:rPr>
          <w:rFonts w:ascii="Calibri" w:hAnsi="Calibri" w:cs="Calibri"/>
        </w:rPr>
        <w:t>45 µ</w:t>
      </w:r>
      <w:r w:rsidR="00106E04" w:rsidRPr="00E6095D">
        <w:rPr>
          <w:rFonts w:ascii="Calibri" w:hAnsi="Calibri" w:cs="Calibri"/>
        </w:rPr>
        <w:t>M 2-Mercaptoethanol, 0.02% Triton X-100, and 2% glycerol.  The concentrations are high enough that dilution with water will bring the denaturation solution to concentrations near to 1x TE (10 mM Tris-HCl and 1 mM EDTA), a standard oligonucleotide denaturation buffer.</w:t>
      </w:r>
    </w:p>
    <w:p w14:paraId="607C2D1C" w14:textId="77777777" w:rsidR="0075240D" w:rsidRPr="00E6095D" w:rsidRDefault="0075240D" w:rsidP="00E6095D">
      <w:pPr>
        <w:jc w:val="both"/>
        <w:rPr>
          <w:rFonts w:ascii="Calibri" w:hAnsi="Calibri" w:cs="Calibri"/>
          <w:highlight w:val="yellow"/>
        </w:rPr>
      </w:pPr>
    </w:p>
    <w:p w14:paraId="715DF25C" w14:textId="011F0401" w:rsidR="00884C5C" w:rsidRPr="00E6095D" w:rsidRDefault="00884C5C" w:rsidP="00E6095D">
      <w:pPr>
        <w:jc w:val="both"/>
        <w:rPr>
          <w:rFonts w:ascii="Calibri" w:hAnsi="Calibri" w:cs="Calibri"/>
          <w:highlight w:val="yellow"/>
        </w:rPr>
      </w:pPr>
      <w:r w:rsidRPr="00E6095D">
        <w:rPr>
          <w:rFonts w:ascii="Calibri" w:hAnsi="Calibri" w:cs="Calibri"/>
          <w:highlight w:val="yellow"/>
        </w:rPr>
        <w:t>3.6) Denature the DIG- and/or Alexa</w:t>
      </w:r>
      <w:r w:rsidR="007A3F48">
        <w:rPr>
          <w:rFonts w:ascii="Calibri" w:hAnsi="Calibri" w:cs="Calibri"/>
          <w:highlight w:val="yellow"/>
        </w:rPr>
        <w:t xml:space="preserve"> </w:t>
      </w:r>
      <w:r w:rsidRPr="00E6095D">
        <w:rPr>
          <w:rFonts w:ascii="Calibri" w:hAnsi="Calibri" w:cs="Calibri"/>
          <w:highlight w:val="yellow"/>
        </w:rPr>
        <w:t>Fluor</w:t>
      </w:r>
      <w:r w:rsidR="007A3F48">
        <w:rPr>
          <w:rFonts w:ascii="Calibri" w:hAnsi="Calibri" w:cs="Calibri"/>
          <w:highlight w:val="yellow"/>
        </w:rPr>
        <w:t xml:space="preserve"> </w:t>
      </w:r>
      <w:r w:rsidRPr="00E6095D">
        <w:rPr>
          <w:rFonts w:ascii="Calibri" w:hAnsi="Calibri" w:cs="Calibri"/>
          <w:highlight w:val="yellow"/>
        </w:rPr>
        <w:t xml:space="preserve">594-labeled oligonucleotides at 95 °C for 5 min. Then add 35 </w:t>
      </w:r>
      <w:r w:rsidR="007A3F48">
        <w:rPr>
          <w:rFonts w:ascii="Calibri" w:hAnsi="Calibri" w:cs="Calibri"/>
          <w:highlight w:val="yellow"/>
        </w:rPr>
        <w:t>µ</w:t>
      </w:r>
      <w:r w:rsidRPr="00E6095D">
        <w:rPr>
          <w:rFonts w:ascii="Calibri" w:hAnsi="Calibri" w:cs="Calibri"/>
          <w:highlight w:val="yellow"/>
        </w:rPr>
        <w:t>L fresh hybridization solution per intended chamber to the denatured oligonucleotides.  If performing double FISH, both sets of anti-sense oligonucleotides may be denatured and hybridized together.</w:t>
      </w:r>
    </w:p>
    <w:p w14:paraId="4744806F" w14:textId="77777777" w:rsidR="00884C5C" w:rsidRPr="00E6095D" w:rsidRDefault="00884C5C" w:rsidP="00E6095D">
      <w:pPr>
        <w:jc w:val="both"/>
        <w:rPr>
          <w:rFonts w:ascii="Calibri" w:hAnsi="Calibri" w:cs="Calibri"/>
          <w:highlight w:val="yellow"/>
        </w:rPr>
      </w:pPr>
    </w:p>
    <w:p w14:paraId="16DB714D" w14:textId="63DA0521" w:rsidR="0075240D" w:rsidRPr="00E6095D" w:rsidRDefault="00884C5C" w:rsidP="00E6095D">
      <w:pPr>
        <w:jc w:val="both"/>
        <w:rPr>
          <w:rFonts w:ascii="Calibri" w:hAnsi="Calibri" w:cs="Calibri"/>
          <w:highlight w:val="yellow"/>
        </w:rPr>
      </w:pPr>
      <w:r w:rsidRPr="00E6095D">
        <w:rPr>
          <w:rFonts w:ascii="Calibri" w:hAnsi="Calibri" w:cs="Calibri"/>
          <w:highlight w:val="yellow"/>
        </w:rPr>
        <w:t>3.7</w:t>
      </w:r>
      <w:r w:rsidR="0075240D" w:rsidRPr="00E6095D">
        <w:rPr>
          <w:rFonts w:ascii="Calibri" w:hAnsi="Calibri" w:cs="Calibri"/>
          <w:highlight w:val="yellow"/>
        </w:rPr>
        <w:t>) Incubate overnight in the</w:t>
      </w:r>
      <w:r w:rsidR="00DC6D76" w:rsidRPr="00E6095D">
        <w:rPr>
          <w:rFonts w:ascii="Calibri" w:hAnsi="Calibri" w:cs="Calibri"/>
          <w:highlight w:val="yellow"/>
        </w:rPr>
        <w:t xml:space="preserve"> humidity</w:t>
      </w:r>
      <w:r w:rsidR="0075240D" w:rsidRPr="00E6095D">
        <w:rPr>
          <w:rFonts w:ascii="Calibri" w:hAnsi="Calibri" w:cs="Calibri"/>
          <w:highlight w:val="yellow"/>
        </w:rPr>
        <w:t xml:space="preserve"> chamber at 37</w:t>
      </w:r>
      <w:r w:rsidR="00DC6D76" w:rsidRPr="00E6095D">
        <w:rPr>
          <w:rFonts w:ascii="Calibri" w:hAnsi="Calibri" w:cs="Calibri"/>
          <w:highlight w:val="yellow"/>
        </w:rPr>
        <w:t xml:space="preserve"> </w:t>
      </w:r>
      <w:r w:rsidR="0075240D" w:rsidRPr="00E6095D">
        <w:rPr>
          <w:rFonts w:ascii="Calibri" w:hAnsi="Calibri" w:cs="Calibri"/>
          <w:highlight w:val="yellow"/>
        </w:rPr>
        <w:t xml:space="preserve">°C with tin foil </w:t>
      </w:r>
      <w:r w:rsidR="00DC6D76" w:rsidRPr="00E6095D">
        <w:rPr>
          <w:rFonts w:ascii="Calibri" w:hAnsi="Calibri" w:cs="Calibri"/>
          <w:highlight w:val="yellow"/>
        </w:rPr>
        <w:t xml:space="preserve">to protect </w:t>
      </w:r>
      <w:r w:rsidR="0075240D" w:rsidRPr="00E6095D">
        <w:rPr>
          <w:rFonts w:ascii="Calibri" w:hAnsi="Calibri" w:cs="Calibri"/>
          <w:highlight w:val="yellow"/>
        </w:rPr>
        <w:t>the fluorophore-labeled oligonucleotides.</w:t>
      </w:r>
    </w:p>
    <w:p w14:paraId="7629CCA3" w14:textId="77777777" w:rsidR="0075240D" w:rsidRPr="00E6095D" w:rsidRDefault="0075240D" w:rsidP="00E6095D">
      <w:pPr>
        <w:jc w:val="both"/>
        <w:rPr>
          <w:rFonts w:ascii="Calibri" w:hAnsi="Calibri" w:cs="Calibri"/>
          <w:highlight w:val="yellow"/>
        </w:rPr>
      </w:pPr>
    </w:p>
    <w:p w14:paraId="511E49AD" w14:textId="24780E65" w:rsidR="00320F72" w:rsidRPr="00E6095D" w:rsidRDefault="007A3F48" w:rsidP="00E6095D">
      <w:pPr>
        <w:jc w:val="both"/>
        <w:outlineLvl w:val="0"/>
        <w:rPr>
          <w:rFonts w:ascii="Calibri" w:hAnsi="Calibri" w:cs="Calibri"/>
          <w:highlight w:val="yellow"/>
        </w:rPr>
      </w:pPr>
      <w:r>
        <w:rPr>
          <w:rFonts w:ascii="Calibri" w:hAnsi="Calibri" w:cs="Calibri"/>
          <w:highlight w:val="yellow"/>
        </w:rPr>
        <w:t>NOTE:</w:t>
      </w:r>
      <w:r w:rsidR="0075240D" w:rsidRPr="00E6095D">
        <w:rPr>
          <w:rFonts w:ascii="Calibri" w:hAnsi="Calibri" w:cs="Calibri"/>
          <w:highlight w:val="yellow"/>
        </w:rPr>
        <w:t xml:space="preserve"> Incubation should be at least 10 h and not more than 24 h. </w:t>
      </w:r>
    </w:p>
    <w:p w14:paraId="58E2AFCB" w14:textId="77777777" w:rsidR="0075240D" w:rsidRPr="00E6095D" w:rsidRDefault="0075240D" w:rsidP="00E6095D">
      <w:pPr>
        <w:jc w:val="both"/>
        <w:rPr>
          <w:rFonts w:ascii="Calibri" w:hAnsi="Calibri" w:cs="Calibri"/>
          <w:highlight w:val="yellow"/>
        </w:rPr>
      </w:pPr>
    </w:p>
    <w:p w14:paraId="0B7EDC2F" w14:textId="1C0BF03E" w:rsidR="0075240D" w:rsidRPr="00E6095D" w:rsidRDefault="00884C5C" w:rsidP="00E6095D">
      <w:pPr>
        <w:jc w:val="both"/>
        <w:rPr>
          <w:rFonts w:ascii="Calibri" w:hAnsi="Calibri" w:cs="Calibri"/>
          <w:highlight w:val="yellow"/>
        </w:rPr>
      </w:pPr>
      <w:r w:rsidRPr="00E6095D">
        <w:rPr>
          <w:rFonts w:ascii="Calibri" w:hAnsi="Calibri" w:cs="Calibri"/>
          <w:highlight w:val="yellow"/>
        </w:rPr>
        <w:t>3.8</w:t>
      </w:r>
      <w:r w:rsidR="0075240D" w:rsidRPr="00E6095D">
        <w:rPr>
          <w:rFonts w:ascii="Calibri" w:hAnsi="Calibri" w:cs="Calibri"/>
          <w:highlight w:val="yellow"/>
        </w:rPr>
        <w:t xml:space="preserve">) </w:t>
      </w:r>
      <w:r w:rsidR="00DC6D76" w:rsidRPr="00E6095D">
        <w:rPr>
          <w:rFonts w:ascii="Calibri" w:hAnsi="Calibri" w:cs="Calibri"/>
          <w:highlight w:val="yellow"/>
        </w:rPr>
        <w:t xml:space="preserve">The next day, wash </w:t>
      </w:r>
      <w:r w:rsidR="00811FC9" w:rsidRPr="00E6095D">
        <w:rPr>
          <w:rFonts w:ascii="Calibri" w:hAnsi="Calibri" w:cs="Calibri"/>
          <w:highlight w:val="yellow"/>
        </w:rPr>
        <w:t xml:space="preserve">the </w:t>
      </w:r>
      <w:r w:rsidR="00DC6D76" w:rsidRPr="00E6095D">
        <w:rPr>
          <w:rFonts w:ascii="Calibri" w:hAnsi="Calibri" w:cs="Calibri"/>
          <w:highlight w:val="yellow"/>
        </w:rPr>
        <w:t xml:space="preserve">cells twice with </w:t>
      </w:r>
      <w:r w:rsidRPr="00E6095D">
        <w:rPr>
          <w:rFonts w:ascii="Calibri" w:hAnsi="Calibri" w:cs="Calibri"/>
          <w:highlight w:val="yellow"/>
        </w:rPr>
        <w:t>2x</w:t>
      </w:r>
      <w:r w:rsidR="00DC6D76" w:rsidRPr="00E6095D">
        <w:rPr>
          <w:rFonts w:ascii="Calibri" w:hAnsi="Calibri" w:cs="Calibri"/>
          <w:highlight w:val="yellow"/>
        </w:rPr>
        <w:t xml:space="preserve"> SSC for 10 min at 37 °C and t</w:t>
      </w:r>
      <w:r w:rsidRPr="00E6095D">
        <w:rPr>
          <w:rFonts w:ascii="Calibri" w:hAnsi="Calibri" w:cs="Calibri"/>
          <w:highlight w:val="yellow"/>
        </w:rPr>
        <w:t>hen twice with 1x</w:t>
      </w:r>
      <w:r w:rsidR="00DC6D76" w:rsidRPr="00E6095D">
        <w:rPr>
          <w:rFonts w:ascii="Calibri" w:hAnsi="Calibri" w:cs="Calibri"/>
          <w:highlight w:val="yellow"/>
        </w:rPr>
        <w:t xml:space="preserve"> SSC for 10 min at 25 °C.  </w:t>
      </w:r>
    </w:p>
    <w:p w14:paraId="453F847E" w14:textId="77777777" w:rsidR="00DC6D76" w:rsidRPr="00E6095D" w:rsidRDefault="00DC6D76" w:rsidP="00E6095D">
      <w:pPr>
        <w:jc w:val="both"/>
        <w:rPr>
          <w:rFonts w:ascii="Calibri" w:hAnsi="Calibri" w:cs="Calibri"/>
          <w:highlight w:val="yellow"/>
        </w:rPr>
      </w:pPr>
    </w:p>
    <w:p w14:paraId="30CAA892" w14:textId="2C654E9F" w:rsidR="00DC6D76" w:rsidRPr="00E6095D" w:rsidRDefault="00884C5C" w:rsidP="00E6095D">
      <w:pPr>
        <w:jc w:val="both"/>
        <w:rPr>
          <w:rFonts w:ascii="Calibri" w:hAnsi="Calibri" w:cs="Calibri"/>
          <w:highlight w:val="yellow"/>
        </w:rPr>
      </w:pPr>
      <w:r w:rsidRPr="00E6095D">
        <w:rPr>
          <w:rFonts w:ascii="Calibri" w:hAnsi="Calibri" w:cs="Calibri"/>
          <w:highlight w:val="yellow"/>
        </w:rPr>
        <w:t>3.9</w:t>
      </w:r>
      <w:r w:rsidR="00DC6D76" w:rsidRPr="00E6095D">
        <w:rPr>
          <w:rFonts w:ascii="Calibri" w:hAnsi="Calibri" w:cs="Calibri"/>
          <w:highlight w:val="yellow"/>
        </w:rPr>
        <w:t xml:space="preserve">) Fix </w:t>
      </w:r>
      <w:r w:rsidR="00811FC9" w:rsidRPr="00E6095D">
        <w:rPr>
          <w:rFonts w:ascii="Calibri" w:hAnsi="Calibri" w:cs="Calibri"/>
          <w:highlight w:val="yellow"/>
        </w:rPr>
        <w:t xml:space="preserve">the </w:t>
      </w:r>
      <w:r w:rsidR="00DC6D76" w:rsidRPr="00E6095D">
        <w:rPr>
          <w:rFonts w:ascii="Calibri" w:hAnsi="Calibri" w:cs="Calibri"/>
          <w:highlight w:val="yellow"/>
        </w:rPr>
        <w:t xml:space="preserve">cells with </w:t>
      </w:r>
      <w:r w:rsidRPr="00E6095D">
        <w:rPr>
          <w:rFonts w:ascii="Calibri" w:hAnsi="Calibri" w:cs="Calibri"/>
          <w:highlight w:val="yellow"/>
        </w:rPr>
        <w:t xml:space="preserve">pre-chilled </w:t>
      </w:r>
      <w:r w:rsidR="00DC6D76" w:rsidRPr="00E6095D">
        <w:rPr>
          <w:rFonts w:ascii="Calibri" w:hAnsi="Calibri" w:cs="Calibri"/>
          <w:highlight w:val="yellow"/>
        </w:rPr>
        <w:t>4% formaldehyde</w:t>
      </w:r>
      <w:r w:rsidRPr="00E6095D">
        <w:rPr>
          <w:rFonts w:ascii="Calibri" w:hAnsi="Calibri" w:cs="Calibri"/>
          <w:highlight w:val="yellow"/>
        </w:rPr>
        <w:t>/1x PBS</w:t>
      </w:r>
      <w:r w:rsidR="00DC6D76" w:rsidRPr="00E6095D">
        <w:rPr>
          <w:rFonts w:ascii="Calibri" w:hAnsi="Calibri" w:cs="Calibri"/>
          <w:highlight w:val="yellow"/>
        </w:rPr>
        <w:t xml:space="preserve"> for 10-15 min on ice. Then wash </w:t>
      </w:r>
      <w:r w:rsidR="00811FC9" w:rsidRPr="00E6095D">
        <w:rPr>
          <w:rFonts w:ascii="Calibri" w:hAnsi="Calibri" w:cs="Calibri"/>
          <w:highlight w:val="yellow"/>
        </w:rPr>
        <w:t xml:space="preserve">the </w:t>
      </w:r>
      <w:r w:rsidR="00DC6D76" w:rsidRPr="00E6095D">
        <w:rPr>
          <w:rFonts w:ascii="Calibri" w:hAnsi="Calibri" w:cs="Calibri"/>
          <w:highlight w:val="yellow"/>
        </w:rPr>
        <w:t xml:space="preserve">cells with PBS three times and permeabilize for 1 h with </w:t>
      </w:r>
      <w:r w:rsidRPr="00E6095D">
        <w:rPr>
          <w:rFonts w:ascii="Calibri" w:hAnsi="Calibri" w:cs="Calibri"/>
          <w:highlight w:val="yellow"/>
        </w:rPr>
        <w:t xml:space="preserve">pre-chilled </w:t>
      </w:r>
      <w:r w:rsidR="00DC6D76" w:rsidRPr="00E6095D">
        <w:rPr>
          <w:rFonts w:ascii="Calibri" w:hAnsi="Calibri" w:cs="Calibri"/>
          <w:highlight w:val="yellow"/>
        </w:rPr>
        <w:t>70% ethanol or for 10 min with</w:t>
      </w:r>
      <w:r w:rsidRPr="00E6095D">
        <w:rPr>
          <w:rFonts w:ascii="Calibri" w:hAnsi="Calibri" w:cs="Calibri"/>
          <w:highlight w:val="yellow"/>
        </w:rPr>
        <w:t xml:space="preserve"> pre-chilled</w:t>
      </w:r>
      <w:r w:rsidR="00DC6D76" w:rsidRPr="00E6095D">
        <w:rPr>
          <w:rFonts w:ascii="Calibri" w:hAnsi="Calibri" w:cs="Calibri"/>
          <w:highlight w:val="yellow"/>
        </w:rPr>
        <w:t xml:space="preserve"> 0.5% Triton-X/</w:t>
      </w:r>
      <w:r w:rsidRPr="00E6095D">
        <w:rPr>
          <w:rFonts w:ascii="Calibri" w:hAnsi="Calibri" w:cs="Calibri"/>
          <w:highlight w:val="yellow"/>
        </w:rPr>
        <w:t xml:space="preserve">1x </w:t>
      </w:r>
      <w:r w:rsidR="00DC6D76" w:rsidRPr="00E6095D">
        <w:rPr>
          <w:rFonts w:ascii="Calibri" w:hAnsi="Calibri" w:cs="Calibri"/>
          <w:highlight w:val="yellow"/>
        </w:rPr>
        <w:t>PBS at 4 °C.</w:t>
      </w:r>
    </w:p>
    <w:p w14:paraId="49A9ACFF" w14:textId="77777777" w:rsidR="000310CD" w:rsidRPr="00E6095D" w:rsidRDefault="000310CD" w:rsidP="00E6095D">
      <w:pPr>
        <w:jc w:val="both"/>
        <w:rPr>
          <w:rFonts w:ascii="Calibri" w:hAnsi="Calibri" w:cs="Calibri"/>
          <w:highlight w:val="yellow"/>
        </w:rPr>
      </w:pPr>
    </w:p>
    <w:p w14:paraId="0D5E99AB" w14:textId="49B5EA53" w:rsidR="000310CD" w:rsidRPr="00E6095D" w:rsidRDefault="00884C5C" w:rsidP="00E6095D">
      <w:pPr>
        <w:jc w:val="both"/>
        <w:rPr>
          <w:rFonts w:ascii="Calibri" w:hAnsi="Calibri" w:cs="Calibri"/>
          <w:highlight w:val="yellow"/>
        </w:rPr>
      </w:pPr>
      <w:r w:rsidRPr="00E6095D">
        <w:rPr>
          <w:rFonts w:ascii="Calibri" w:hAnsi="Calibri" w:cs="Calibri"/>
          <w:highlight w:val="yellow"/>
        </w:rPr>
        <w:t>3.10</w:t>
      </w:r>
      <w:r w:rsidR="000310CD" w:rsidRPr="00E6095D">
        <w:rPr>
          <w:rFonts w:ascii="Calibri" w:hAnsi="Calibri" w:cs="Calibri"/>
          <w:highlight w:val="yellow"/>
        </w:rPr>
        <w:t xml:space="preserve">) Incubate </w:t>
      </w:r>
      <w:r w:rsidR="00811FC9" w:rsidRPr="00E6095D">
        <w:rPr>
          <w:rFonts w:ascii="Calibri" w:hAnsi="Calibri" w:cs="Calibri"/>
          <w:highlight w:val="yellow"/>
        </w:rPr>
        <w:t xml:space="preserve">the </w:t>
      </w:r>
      <w:r w:rsidR="000310CD" w:rsidRPr="00E6095D">
        <w:rPr>
          <w:rFonts w:ascii="Calibri" w:hAnsi="Calibri" w:cs="Calibri"/>
          <w:highlight w:val="yellow"/>
        </w:rPr>
        <w:t xml:space="preserve">cells with 1:200 anti-DIG FITC in </w:t>
      </w:r>
      <w:r w:rsidRPr="00E6095D">
        <w:rPr>
          <w:rFonts w:ascii="Calibri" w:hAnsi="Calibri" w:cs="Calibri"/>
          <w:highlight w:val="yellow"/>
        </w:rPr>
        <w:t xml:space="preserve">pre-chilled </w:t>
      </w:r>
      <w:r w:rsidR="000310CD" w:rsidRPr="00E6095D">
        <w:rPr>
          <w:rFonts w:ascii="Calibri" w:hAnsi="Calibri" w:cs="Calibri"/>
          <w:highlight w:val="yellow"/>
        </w:rPr>
        <w:t>0.1% BSA/</w:t>
      </w:r>
      <w:r w:rsidRPr="00E6095D">
        <w:rPr>
          <w:rFonts w:ascii="Calibri" w:hAnsi="Calibri" w:cs="Calibri"/>
          <w:highlight w:val="yellow"/>
        </w:rPr>
        <w:t xml:space="preserve">1x </w:t>
      </w:r>
      <w:r w:rsidR="000310CD" w:rsidRPr="00E6095D">
        <w:rPr>
          <w:rFonts w:ascii="Calibri" w:hAnsi="Calibri" w:cs="Calibri"/>
          <w:highlight w:val="yellow"/>
        </w:rPr>
        <w:t xml:space="preserve">PBS for 1 h at 4 °C. </w:t>
      </w:r>
      <w:r w:rsidR="00811FC9" w:rsidRPr="00E6095D">
        <w:rPr>
          <w:rFonts w:ascii="Calibri" w:hAnsi="Calibri" w:cs="Calibri"/>
          <w:highlight w:val="yellow"/>
        </w:rPr>
        <w:t>R</w:t>
      </w:r>
      <w:r w:rsidR="000310CD" w:rsidRPr="00E6095D">
        <w:rPr>
          <w:rFonts w:ascii="Calibri" w:hAnsi="Calibri" w:cs="Calibri"/>
          <w:highlight w:val="yellow"/>
        </w:rPr>
        <w:t xml:space="preserve">emove </w:t>
      </w:r>
      <w:r w:rsidR="00811FC9" w:rsidRPr="00E6095D">
        <w:rPr>
          <w:rFonts w:ascii="Calibri" w:hAnsi="Calibri" w:cs="Calibri"/>
          <w:highlight w:val="yellow"/>
        </w:rPr>
        <w:t xml:space="preserve">the </w:t>
      </w:r>
      <w:r w:rsidR="000310CD" w:rsidRPr="00E6095D">
        <w:rPr>
          <w:rFonts w:ascii="Calibri" w:hAnsi="Calibri" w:cs="Calibri"/>
          <w:highlight w:val="yellow"/>
        </w:rPr>
        <w:t>antibody solution and wash three times with 1</w:t>
      </w:r>
      <w:r w:rsidR="007A3F48">
        <w:rPr>
          <w:rFonts w:ascii="Calibri" w:hAnsi="Calibri" w:cs="Calibri"/>
          <w:highlight w:val="yellow"/>
        </w:rPr>
        <w:t>x</w:t>
      </w:r>
      <w:r w:rsidR="000310CD" w:rsidRPr="00E6095D">
        <w:rPr>
          <w:rFonts w:ascii="Calibri" w:hAnsi="Calibri" w:cs="Calibri"/>
          <w:highlight w:val="yellow"/>
        </w:rPr>
        <w:t xml:space="preserve"> PBS. </w:t>
      </w:r>
    </w:p>
    <w:p w14:paraId="733787F2" w14:textId="77777777" w:rsidR="000310CD" w:rsidRPr="00E6095D" w:rsidRDefault="000310CD" w:rsidP="00E6095D">
      <w:pPr>
        <w:jc w:val="both"/>
        <w:rPr>
          <w:rFonts w:ascii="Calibri" w:hAnsi="Calibri" w:cs="Calibri"/>
          <w:highlight w:val="yellow"/>
        </w:rPr>
      </w:pPr>
    </w:p>
    <w:p w14:paraId="7B2D79D0" w14:textId="31196768" w:rsidR="000310CD" w:rsidRPr="00E6095D" w:rsidRDefault="00884C5C" w:rsidP="00E6095D">
      <w:pPr>
        <w:jc w:val="both"/>
        <w:rPr>
          <w:rFonts w:ascii="Calibri" w:hAnsi="Calibri" w:cs="Calibri"/>
          <w:highlight w:val="yellow"/>
        </w:rPr>
      </w:pPr>
      <w:r w:rsidRPr="00E6095D">
        <w:rPr>
          <w:rFonts w:ascii="Calibri" w:hAnsi="Calibri" w:cs="Calibri"/>
          <w:highlight w:val="yellow"/>
        </w:rPr>
        <w:t>3.11</w:t>
      </w:r>
      <w:r w:rsidR="000310CD" w:rsidRPr="00E6095D">
        <w:rPr>
          <w:rFonts w:ascii="Calibri" w:hAnsi="Calibri" w:cs="Calibri"/>
          <w:highlight w:val="yellow"/>
        </w:rPr>
        <w:t>)</w:t>
      </w:r>
      <w:r w:rsidRPr="00E6095D">
        <w:rPr>
          <w:rFonts w:ascii="Calibri" w:hAnsi="Calibri" w:cs="Calibri"/>
          <w:highlight w:val="yellow"/>
        </w:rPr>
        <w:t xml:space="preserve"> Fix with pre-chilled 4% paraformaldehyde/1x</w:t>
      </w:r>
      <w:r w:rsidR="000310CD" w:rsidRPr="00E6095D">
        <w:rPr>
          <w:rFonts w:ascii="Calibri" w:hAnsi="Calibri" w:cs="Calibri"/>
          <w:highlight w:val="yellow"/>
        </w:rPr>
        <w:t xml:space="preserve"> PBS for 10</w:t>
      </w:r>
      <w:r w:rsidR="007A3F48">
        <w:rPr>
          <w:rFonts w:ascii="Calibri" w:hAnsi="Calibri" w:cs="Calibri"/>
          <w:highlight w:val="yellow"/>
        </w:rPr>
        <w:t>–</w:t>
      </w:r>
      <w:r w:rsidR="000310CD" w:rsidRPr="00E6095D">
        <w:rPr>
          <w:rFonts w:ascii="Calibri" w:hAnsi="Calibri" w:cs="Calibri"/>
          <w:highlight w:val="yellow"/>
        </w:rPr>
        <w:t>15 min at 4 °C and then wash three tim</w:t>
      </w:r>
      <w:r w:rsidRPr="00E6095D">
        <w:rPr>
          <w:rFonts w:ascii="Calibri" w:hAnsi="Calibri" w:cs="Calibri"/>
          <w:highlight w:val="yellow"/>
        </w:rPr>
        <w:t>es with 1x</w:t>
      </w:r>
      <w:r w:rsidR="00811FC9" w:rsidRPr="00E6095D">
        <w:rPr>
          <w:rFonts w:ascii="Calibri" w:hAnsi="Calibri" w:cs="Calibri"/>
          <w:highlight w:val="yellow"/>
        </w:rPr>
        <w:t xml:space="preserve"> PBS. If performing</w:t>
      </w:r>
      <w:r w:rsidR="000310CD" w:rsidRPr="00E6095D">
        <w:rPr>
          <w:rFonts w:ascii="Calibri" w:hAnsi="Calibri" w:cs="Calibri"/>
          <w:highlight w:val="yellow"/>
        </w:rPr>
        <w:t xml:space="preserve"> immunofluorescence for a host or viral protein with a monoclonal primary antibody, </w:t>
      </w:r>
      <w:r w:rsidR="00A8459B" w:rsidRPr="00E6095D">
        <w:rPr>
          <w:rFonts w:ascii="Calibri" w:hAnsi="Calibri" w:cs="Calibri"/>
          <w:highlight w:val="yellow"/>
        </w:rPr>
        <w:t xml:space="preserve">permeabilize the cells and then </w:t>
      </w:r>
      <w:r w:rsidR="000310CD" w:rsidRPr="00E6095D">
        <w:rPr>
          <w:rFonts w:ascii="Calibri" w:hAnsi="Calibri" w:cs="Calibri"/>
          <w:highlight w:val="yellow"/>
        </w:rPr>
        <w:t xml:space="preserve">perform </w:t>
      </w:r>
      <w:r w:rsidR="00811FC9" w:rsidRPr="00E6095D">
        <w:rPr>
          <w:rFonts w:ascii="Calibri" w:hAnsi="Calibri" w:cs="Calibri"/>
          <w:highlight w:val="yellow"/>
        </w:rPr>
        <w:t xml:space="preserve">the </w:t>
      </w:r>
      <w:r w:rsidR="00FF43A1" w:rsidRPr="00E6095D">
        <w:rPr>
          <w:rFonts w:ascii="Calibri" w:hAnsi="Calibri" w:cs="Calibri"/>
          <w:highlight w:val="yellow"/>
        </w:rPr>
        <w:t>IF protoco</w:t>
      </w:r>
      <w:r w:rsidR="00A8459B" w:rsidRPr="00E6095D">
        <w:rPr>
          <w:rFonts w:ascii="Calibri" w:hAnsi="Calibri" w:cs="Calibri"/>
          <w:highlight w:val="yellow"/>
        </w:rPr>
        <w:t xml:space="preserve">l outlined in </w:t>
      </w:r>
      <w:r w:rsidR="007A3F48">
        <w:rPr>
          <w:rFonts w:ascii="Calibri" w:hAnsi="Calibri" w:cs="Calibri"/>
          <w:highlight w:val="yellow"/>
        </w:rPr>
        <w:t>step</w:t>
      </w:r>
      <w:r w:rsidR="00FF43A1" w:rsidRPr="00E6095D">
        <w:rPr>
          <w:rFonts w:ascii="Calibri" w:hAnsi="Calibri" w:cs="Calibri"/>
          <w:highlight w:val="yellow"/>
        </w:rPr>
        <w:t xml:space="preserve"> </w:t>
      </w:r>
      <w:r w:rsidR="000310CD" w:rsidRPr="00E6095D">
        <w:rPr>
          <w:rFonts w:ascii="Calibri" w:hAnsi="Calibri" w:cs="Calibri"/>
          <w:highlight w:val="yellow"/>
        </w:rPr>
        <w:t>3.3</w:t>
      </w:r>
      <w:r w:rsidR="00A8459B" w:rsidRPr="00E6095D">
        <w:rPr>
          <w:rFonts w:ascii="Calibri" w:hAnsi="Calibri" w:cs="Calibri"/>
          <w:highlight w:val="yellow"/>
        </w:rPr>
        <w:t>.1</w:t>
      </w:r>
      <w:r w:rsidR="00FF43A1" w:rsidRPr="00E6095D">
        <w:rPr>
          <w:rFonts w:ascii="Calibri" w:hAnsi="Calibri" w:cs="Calibri"/>
          <w:highlight w:val="yellow"/>
        </w:rPr>
        <w:t xml:space="preserve">. Otherwise proceed to the DAPI staining. </w:t>
      </w:r>
    </w:p>
    <w:p w14:paraId="19688533" w14:textId="77777777" w:rsidR="00FF43A1" w:rsidRPr="00E6095D" w:rsidRDefault="00FF43A1" w:rsidP="00E6095D">
      <w:pPr>
        <w:jc w:val="both"/>
        <w:rPr>
          <w:rFonts w:ascii="Calibri" w:hAnsi="Calibri" w:cs="Calibri"/>
          <w:highlight w:val="yellow"/>
        </w:rPr>
      </w:pPr>
    </w:p>
    <w:p w14:paraId="4FDC105C" w14:textId="6155E70A" w:rsidR="00FF43A1" w:rsidRPr="00E6095D" w:rsidRDefault="00884C5C" w:rsidP="00E6095D">
      <w:pPr>
        <w:jc w:val="both"/>
        <w:rPr>
          <w:rFonts w:ascii="Calibri" w:hAnsi="Calibri" w:cs="Calibri"/>
          <w:highlight w:val="yellow"/>
        </w:rPr>
      </w:pPr>
      <w:r w:rsidRPr="00E6095D">
        <w:rPr>
          <w:rFonts w:ascii="Calibri" w:hAnsi="Calibri" w:cs="Calibri"/>
          <w:highlight w:val="yellow"/>
        </w:rPr>
        <w:t>3.12</w:t>
      </w:r>
      <w:r w:rsidR="00FF43A1" w:rsidRPr="00E6095D">
        <w:rPr>
          <w:rFonts w:ascii="Calibri" w:hAnsi="Calibri" w:cs="Calibri"/>
          <w:highlight w:val="yellow"/>
        </w:rPr>
        <w:t xml:space="preserve">) Incubate </w:t>
      </w:r>
      <w:r w:rsidR="00811FC9" w:rsidRPr="00E6095D">
        <w:rPr>
          <w:rFonts w:ascii="Calibri" w:hAnsi="Calibri" w:cs="Calibri"/>
          <w:highlight w:val="yellow"/>
        </w:rPr>
        <w:t xml:space="preserve">the </w:t>
      </w:r>
      <w:r w:rsidR="00FF43A1" w:rsidRPr="00E6095D">
        <w:rPr>
          <w:rFonts w:ascii="Calibri" w:hAnsi="Calibri" w:cs="Calibri"/>
          <w:highlight w:val="yellow"/>
        </w:rPr>
        <w:t xml:space="preserve">cells with 0.4 </w:t>
      </w:r>
      <w:proofErr w:type="spellStart"/>
      <w:r w:rsidR="00FF43A1" w:rsidRPr="00E6095D">
        <w:rPr>
          <w:rFonts w:ascii="Calibri" w:hAnsi="Calibri" w:cs="Calibri"/>
          <w:highlight w:val="yellow"/>
        </w:rPr>
        <w:t>μg</w:t>
      </w:r>
      <w:proofErr w:type="spellEnd"/>
      <w:r w:rsidR="00FF43A1" w:rsidRPr="00E6095D">
        <w:rPr>
          <w:rFonts w:ascii="Calibri" w:hAnsi="Calibri" w:cs="Calibri"/>
          <w:highlight w:val="yellow"/>
        </w:rPr>
        <w:t>/mL DAPI</w:t>
      </w:r>
      <w:r w:rsidR="00A248E0" w:rsidRPr="00E6095D">
        <w:rPr>
          <w:rFonts w:ascii="Calibri" w:hAnsi="Calibri" w:cs="Calibri"/>
          <w:highlight w:val="yellow"/>
        </w:rPr>
        <w:t xml:space="preserve"> </w:t>
      </w:r>
      <w:r w:rsidR="00FF43A1" w:rsidRPr="00E6095D">
        <w:rPr>
          <w:rFonts w:ascii="Calibri" w:hAnsi="Calibri" w:cs="Calibri"/>
          <w:highlight w:val="yellow"/>
        </w:rPr>
        <w:t xml:space="preserve">in </w:t>
      </w:r>
      <w:r w:rsidRPr="00E6095D">
        <w:rPr>
          <w:rFonts w:ascii="Calibri" w:hAnsi="Calibri" w:cs="Calibri"/>
          <w:highlight w:val="yellow"/>
        </w:rPr>
        <w:t xml:space="preserve">pre-chilled </w:t>
      </w:r>
      <w:r w:rsidR="00FF43A1" w:rsidRPr="00E6095D">
        <w:rPr>
          <w:rFonts w:ascii="Calibri" w:hAnsi="Calibri" w:cs="Calibri"/>
          <w:highlight w:val="yellow"/>
        </w:rPr>
        <w:t>0.5% Triton-X/</w:t>
      </w:r>
      <w:r w:rsidRPr="00E6095D">
        <w:rPr>
          <w:rFonts w:ascii="Calibri" w:hAnsi="Calibri" w:cs="Calibri"/>
          <w:highlight w:val="yellow"/>
        </w:rPr>
        <w:t xml:space="preserve">1x </w:t>
      </w:r>
      <w:r w:rsidR="00FF43A1" w:rsidRPr="00E6095D">
        <w:rPr>
          <w:rFonts w:ascii="Calibri" w:hAnsi="Calibri" w:cs="Calibri"/>
          <w:highlight w:val="yellow"/>
        </w:rPr>
        <w:t>PBS for 15 min on ice and then wash three times with 1</w:t>
      </w:r>
      <w:r w:rsidR="007A3F48">
        <w:rPr>
          <w:rFonts w:ascii="Calibri" w:hAnsi="Calibri" w:cs="Calibri"/>
          <w:highlight w:val="yellow"/>
        </w:rPr>
        <w:t>x</w:t>
      </w:r>
      <w:r w:rsidR="00FF43A1" w:rsidRPr="00E6095D">
        <w:rPr>
          <w:rFonts w:ascii="Calibri" w:hAnsi="Calibri" w:cs="Calibri"/>
          <w:highlight w:val="yellow"/>
        </w:rPr>
        <w:t xml:space="preserve"> PBS.  </w:t>
      </w:r>
    </w:p>
    <w:p w14:paraId="5164E87B" w14:textId="77777777" w:rsidR="00FF43A1" w:rsidRPr="00E6095D" w:rsidRDefault="00FF43A1" w:rsidP="00E6095D">
      <w:pPr>
        <w:jc w:val="both"/>
        <w:rPr>
          <w:rFonts w:ascii="Calibri" w:hAnsi="Calibri" w:cs="Calibri"/>
          <w:highlight w:val="yellow"/>
        </w:rPr>
      </w:pPr>
    </w:p>
    <w:p w14:paraId="598A7687" w14:textId="77777777" w:rsidR="007A3F48" w:rsidRDefault="00884C5C" w:rsidP="00E6095D">
      <w:pPr>
        <w:jc w:val="both"/>
        <w:rPr>
          <w:rFonts w:ascii="Calibri" w:hAnsi="Calibri" w:cs="Calibri"/>
          <w:highlight w:val="yellow"/>
        </w:rPr>
      </w:pPr>
      <w:r w:rsidRPr="00E6095D">
        <w:rPr>
          <w:rFonts w:ascii="Calibri" w:hAnsi="Calibri" w:cs="Calibri"/>
          <w:highlight w:val="yellow"/>
        </w:rPr>
        <w:lastRenderedPageBreak/>
        <w:t>3.13</w:t>
      </w:r>
      <w:r w:rsidR="00FF43A1" w:rsidRPr="00E6095D">
        <w:rPr>
          <w:rFonts w:ascii="Calibri" w:hAnsi="Calibri" w:cs="Calibri"/>
          <w:highlight w:val="yellow"/>
        </w:rPr>
        <w:t xml:space="preserve">) Mount slides </w:t>
      </w:r>
      <w:r w:rsidR="002D3613" w:rsidRPr="00E6095D">
        <w:rPr>
          <w:rFonts w:ascii="Calibri" w:hAnsi="Calibri" w:cs="Calibri"/>
          <w:highlight w:val="yellow"/>
        </w:rPr>
        <w:t xml:space="preserve">with fluorescent beads </w:t>
      </w:r>
      <w:r w:rsidR="00775254" w:rsidRPr="00E6095D">
        <w:rPr>
          <w:rFonts w:ascii="Calibri" w:hAnsi="Calibri" w:cs="Calibri"/>
          <w:highlight w:val="yellow"/>
        </w:rPr>
        <w:t xml:space="preserve">(optional) </w:t>
      </w:r>
      <w:r w:rsidR="002D3613" w:rsidRPr="00E6095D">
        <w:rPr>
          <w:rFonts w:ascii="Calibri" w:hAnsi="Calibri" w:cs="Calibri"/>
          <w:highlight w:val="yellow"/>
        </w:rPr>
        <w:t>and a mounting medium. Then</w:t>
      </w:r>
      <w:r w:rsidR="00FF43A1" w:rsidRPr="00E6095D">
        <w:rPr>
          <w:rFonts w:ascii="Calibri" w:hAnsi="Calibri" w:cs="Calibri"/>
          <w:highlight w:val="yellow"/>
        </w:rPr>
        <w:t xml:space="preserve"> seal</w:t>
      </w:r>
      <w:r w:rsidR="002D3613" w:rsidRPr="00E6095D">
        <w:rPr>
          <w:rFonts w:ascii="Calibri" w:hAnsi="Calibri" w:cs="Calibri"/>
          <w:highlight w:val="yellow"/>
        </w:rPr>
        <w:t xml:space="preserve"> </w:t>
      </w:r>
      <w:r w:rsidR="00634217" w:rsidRPr="00E6095D">
        <w:rPr>
          <w:rFonts w:ascii="Calibri" w:hAnsi="Calibri" w:cs="Calibri"/>
          <w:highlight w:val="yellow"/>
        </w:rPr>
        <w:t xml:space="preserve">the </w:t>
      </w:r>
      <w:r w:rsidR="002D3613" w:rsidRPr="00E6095D">
        <w:rPr>
          <w:rFonts w:ascii="Calibri" w:hAnsi="Calibri" w:cs="Calibri"/>
          <w:highlight w:val="yellow"/>
        </w:rPr>
        <w:t xml:space="preserve">coverslip to the slide </w:t>
      </w:r>
      <w:r w:rsidR="00FF43A1" w:rsidRPr="00E6095D">
        <w:rPr>
          <w:rFonts w:ascii="Calibri" w:hAnsi="Calibri" w:cs="Calibri"/>
          <w:highlight w:val="yellow"/>
        </w:rPr>
        <w:t xml:space="preserve">with clear nail polish. </w:t>
      </w:r>
    </w:p>
    <w:p w14:paraId="4F43146B" w14:textId="77777777" w:rsidR="007A3F48" w:rsidRDefault="007A3F48" w:rsidP="00E6095D">
      <w:pPr>
        <w:jc w:val="both"/>
        <w:rPr>
          <w:rFonts w:ascii="Calibri" w:hAnsi="Calibri" w:cs="Calibri"/>
          <w:highlight w:val="yellow"/>
        </w:rPr>
      </w:pPr>
    </w:p>
    <w:p w14:paraId="1900DE3E" w14:textId="16FD0699" w:rsidR="00FF43A1" w:rsidRPr="00E6095D" w:rsidRDefault="007A3F48" w:rsidP="00E6095D">
      <w:pPr>
        <w:jc w:val="both"/>
        <w:rPr>
          <w:rFonts w:ascii="Calibri" w:hAnsi="Calibri" w:cs="Calibri"/>
          <w:highlight w:val="yellow"/>
        </w:rPr>
      </w:pPr>
      <w:r>
        <w:rPr>
          <w:rFonts w:ascii="Calibri" w:hAnsi="Calibri" w:cs="Calibri"/>
          <w:highlight w:val="yellow"/>
        </w:rPr>
        <w:t xml:space="preserve">3.14) </w:t>
      </w:r>
      <w:r w:rsidR="00FF43A1" w:rsidRPr="00E6095D">
        <w:rPr>
          <w:rFonts w:ascii="Calibri" w:hAnsi="Calibri" w:cs="Calibri"/>
          <w:highlight w:val="yellow"/>
        </w:rPr>
        <w:t>Using a confocal microscope, co</w:t>
      </w:r>
      <w:r w:rsidR="00BD69C3" w:rsidRPr="00E6095D">
        <w:rPr>
          <w:rFonts w:ascii="Calibri" w:hAnsi="Calibri" w:cs="Calibri"/>
          <w:highlight w:val="yellow"/>
        </w:rPr>
        <w:t xml:space="preserve">llect images of </w:t>
      </w:r>
      <w:r w:rsidR="00811FC9" w:rsidRPr="00E6095D">
        <w:rPr>
          <w:rFonts w:ascii="Calibri" w:hAnsi="Calibri" w:cs="Calibri"/>
          <w:highlight w:val="yellow"/>
        </w:rPr>
        <w:t xml:space="preserve">the </w:t>
      </w:r>
      <w:r w:rsidR="00BD69C3" w:rsidRPr="00E6095D">
        <w:rPr>
          <w:rFonts w:ascii="Calibri" w:hAnsi="Calibri" w:cs="Calibri"/>
          <w:highlight w:val="yellow"/>
        </w:rPr>
        <w:t>samples within an hour</w:t>
      </w:r>
      <w:r w:rsidR="00FF43A1" w:rsidRPr="00E6095D">
        <w:rPr>
          <w:rFonts w:ascii="Calibri" w:hAnsi="Calibri" w:cs="Calibri"/>
          <w:highlight w:val="yellow"/>
        </w:rPr>
        <w:t xml:space="preserve"> to a week of performing the protocol</w:t>
      </w:r>
      <w:r w:rsidR="009E70FC" w:rsidRPr="00E6095D">
        <w:rPr>
          <w:rFonts w:ascii="Calibri" w:hAnsi="Calibri" w:cs="Calibri"/>
          <w:highlight w:val="yellow"/>
        </w:rPr>
        <w:t xml:space="preserve"> at 630x</w:t>
      </w:r>
      <w:r>
        <w:rPr>
          <w:rFonts w:ascii="Calibri" w:hAnsi="Calibri" w:cs="Calibri"/>
          <w:highlight w:val="yellow"/>
        </w:rPr>
        <w:t xml:space="preserve"> magnification</w:t>
      </w:r>
      <w:r w:rsidR="00FF43A1" w:rsidRPr="00E6095D">
        <w:rPr>
          <w:rFonts w:ascii="Calibri" w:hAnsi="Calibri" w:cs="Calibri"/>
          <w:highlight w:val="yellow"/>
        </w:rPr>
        <w:t xml:space="preserve">. </w:t>
      </w:r>
      <w:r w:rsidR="00DB2B0A" w:rsidRPr="00E6095D">
        <w:rPr>
          <w:rFonts w:ascii="Calibri" w:hAnsi="Calibri" w:cs="Calibri"/>
          <w:highlight w:val="yellow"/>
        </w:rPr>
        <w:t>Apply m</w:t>
      </w:r>
      <w:r w:rsidR="00BD69C3" w:rsidRPr="00E6095D">
        <w:rPr>
          <w:rFonts w:ascii="Calibri" w:hAnsi="Calibri" w:cs="Calibri"/>
          <w:highlight w:val="yellow"/>
        </w:rPr>
        <w:t>ultiple coats of nail polish</w:t>
      </w:r>
      <w:r w:rsidR="000D6843" w:rsidRPr="00E6095D">
        <w:rPr>
          <w:rFonts w:ascii="Calibri" w:hAnsi="Calibri" w:cs="Calibri"/>
          <w:highlight w:val="yellow"/>
        </w:rPr>
        <w:t xml:space="preserve"> to seal</w:t>
      </w:r>
      <w:r w:rsidR="00BD69C3" w:rsidRPr="00E6095D">
        <w:rPr>
          <w:rFonts w:ascii="Calibri" w:hAnsi="Calibri" w:cs="Calibri"/>
          <w:highlight w:val="yellow"/>
        </w:rPr>
        <w:t xml:space="preserve"> </w:t>
      </w:r>
      <w:r w:rsidR="00811FC9" w:rsidRPr="00E6095D">
        <w:rPr>
          <w:rFonts w:ascii="Calibri" w:hAnsi="Calibri" w:cs="Calibri"/>
          <w:highlight w:val="yellow"/>
        </w:rPr>
        <w:t xml:space="preserve">the </w:t>
      </w:r>
      <w:r w:rsidR="00BD69C3" w:rsidRPr="00E6095D">
        <w:rPr>
          <w:rFonts w:ascii="Calibri" w:hAnsi="Calibri" w:cs="Calibri"/>
          <w:highlight w:val="yellow"/>
        </w:rPr>
        <w:t>cover</w:t>
      </w:r>
      <w:r w:rsidR="000D6843" w:rsidRPr="00E6095D">
        <w:rPr>
          <w:rFonts w:ascii="Calibri" w:hAnsi="Calibri" w:cs="Calibri"/>
          <w:highlight w:val="yellow"/>
        </w:rPr>
        <w:t xml:space="preserve"> slip</w:t>
      </w:r>
      <w:r w:rsidR="00BD69C3" w:rsidRPr="00E6095D">
        <w:rPr>
          <w:rFonts w:ascii="Calibri" w:hAnsi="Calibri" w:cs="Calibri"/>
          <w:highlight w:val="yellow"/>
        </w:rPr>
        <w:t xml:space="preserve"> </w:t>
      </w:r>
      <w:r w:rsidR="00DB2B0A" w:rsidRPr="00E6095D">
        <w:rPr>
          <w:rFonts w:ascii="Calibri" w:hAnsi="Calibri" w:cs="Calibri"/>
          <w:highlight w:val="yellow"/>
        </w:rPr>
        <w:t>and to prolong fluorophore life by</w:t>
      </w:r>
      <w:r w:rsidR="00BD69C3" w:rsidRPr="00E6095D">
        <w:rPr>
          <w:rFonts w:ascii="Calibri" w:hAnsi="Calibri" w:cs="Calibri"/>
          <w:highlight w:val="yellow"/>
        </w:rPr>
        <w:t xml:space="preserve"> reducing </w:t>
      </w:r>
      <w:r w:rsidR="00811FC9" w:rsidRPr="00E6095D">
        <w:rPr>
          <w:rFonts w:ascii="Calibri" w:hAnsi="Calibri" w:cs="Calibri"/>
          <w:highlight w:val="yellow"/>
        </w:rPr>
        <w:t xml:space="preserve">the </w:t>
      </w:r>
      <w:r w:rsidR="00BD69C3" w:rsidRPr="00E6095D">
        <w:rPr>
          <w:rFonts w:ascii="Calibri" w:hAnsi="Calibri" w:cs="Calibri"/>
          <w:highlight w:val="yellow"/>
        </w:rPr>
        <w:t>rate of oxidation.</w:t>
      </w:r>
    </w:p>
    <w:p w14:paraId="5541A41B" w14:textId="77777777" w:rsidR="00FF43A1" w:rsidRPr="00E6095D" w:rsidRDefault="00FF43A1" w:rsidP="00E6095D">
      <w:pPr>
        <w:jc w:val="both"/>
        <w:rPr>
          <w:rFonts w:ascii="Calibri" w:hAnsi="Calibri" w:cs="Calibri"/>
          <w:highlight w:val="yellow"/>
        </w:rPr>
      </w:pPr>
    </w:p>
    <w:p w14:paraId="29075D44" w14:textId="180B7DB4" w:rsidR="00DC6D76" w:rsidRPr="00E6095D" w:rsidRDefault="007A3F48" w:rsidP="00E6095D">
      <w:pPr>
        <w:jc w:val="both"/>
        <w:rPr>
          <w:rFonts w:ascii="Calibri" w:hAnsi="Calibri" w:cs="Calibri"/>
        </w:rPr>
      </w:pPr>
      <w:r>
        <w:rPr>
          <w:rFonts w:ascii="Calibri" w:hAnsi="Calibri" w:cs="Calibri"/>
        </w:rPr>
        <w:t>NOTE:</w:t>
      </w:r>
      <w:r w:rsidR="00FF43A1" w:rsidRPr="00E6095D">
        <w:rPr>
          <w:rFonts w:ascii="Calibri" w:hAnsi="Calibri" w:cs="Calibri"/>
        </w:rPr>
        <w:t xml:space="preserve"> Do not use </w:t>
      </w:r>
      <w:r w:rsidR="004910DF" w:rsidRPr="00E6095D">
        <w:rPr>
          <w:rFonts w:ascii="Calibri" w:hAnsi="Calibri" w:cs="Calibri"/>
        </w:rPr>
        <w:t>a DAPI-containing mounting medium</w:t>
      </w:r>
      <w:r w:rsidR="00FF43A1" w:rsidRPr="00E6095D">
        <w:rPr>
          <w:rFonts w:ascii="Calibri" w:hAnsi="Calibri" w:cs="Calibri"/>
        </w:rPr>
        <w:t xml:space="preserve">. </w:t>
      </w:r>
      <w:r w:rsidR="0072787F" w:rsidRPr="00E6095D">
        <w:rPr>
          <w:rFonts w:ascii="Calibri" w:hAnsi="Calibri" w:cs="Calibri"/>
        </w:rPr>
        <w:t xml:space="preserve">When collecting the images, include the scale bar on each image for later quantification. </w:t>
      </w:r>
      <w:r w:rsidR="00775254" w:rsidRPr="00E6095D">
        <w:rPr>
          <w:rFonts w:ascii="Calibri" w:hAnsi="Calibri" w:cs="Calibri"/>
        </w:rPr>
        <w:t xml:space="preserve">Fluorescent beads </w:t>
      </w:r>
      <w:r w:rsidR="0054754C" w:rsidRPr="00E6095D">
        <w:rPr>
          <w:rFonts w:ascii="Calibri" w:hAnsi="Calibri" w:cs="Calibri"/>
        </w:rPr>
        <w:t>serve as controls of fluorescence</w:t>
      </w:r>
      <w:r w:rsidR="00775254" w:rsidRPr="00E6095D">
        <w:rPr>
          <w:rFonts w:ascii="Calibri" w:hAnsi="Calibri" w:cs="Calibri"/>
        </w:rPr>
        <w:t xml:space="preserve"> intensity between slides and sample preparations</w:t>
      </w:r>
      <w:r w:rsidR="001042CD" w:rsidRPr="00E6095D">
        <w:rPr>
          <w:rFonts w:ascii="Calibri" w:hAnsi="Calibri" w:cs="Calibri"/>
        </w:rPr>
        <w:fldChar w:fldCharType="begin"/>
      </w:r>
      <w:r w:rsidR="009E70FC" w:rsidRPr="00E6095D">
        <w:rPr>
          <w:rFonts w:ascii="Calibri" w:hAnsi="Calibri" w:cs="Calibri"/>
        </w:rPr>
        <w:instrText xml:space="preserve"> ADDIN EN.CITE &lt;EndNote&gt;&lt;Cite&gt;&lt;Author&gt;Cole&lt;/Author&gt;&lt;Year&gt;2011&lt;/Year&gt;&lt;IDText&gt;Measuring and interpreting point spread functions to determine confocal microscope resolution and ensure quality control&lt;/IDText&gt;&lt;DisplayText&gt;&lt;style face="superscript"&gt;11&lt;/style&gt;&lt;/DisplayText&gt;&lt;record&gt;&lt;dates&gt;&lt;pub-dates&gt;&lt;date&gt;Nov 10&lt;/date&gt;&lt;/pub-dates&gt;&lt;year&gt;2011&lt;/year&gt;&lt;/dates&gt;&lt;keywords&gt;&lt;keyword&gt;Imaging, Three-Dimensional/methods&lt;/keyword&gt;&lt;keyword&gt;Microscopy, Confocal/*methods/standards&lt;/keyword&gt;&lt;keyword&gt;Microspheres&lt;/keyword&gt;&lt;keyword&gt;Quality Control&lt;/keyword&gt;&lt;keyword&gt;Weights and Measures&lt;/keyword&gt;&lt;/keywords&gt;&lt;urls&gt;&lt;related-urls&gt;&lt;url&gt;https://www.ncbi.nlm.nih.gov/pubmed/22082987&lt;/url&gt;&lt;/related-urls&gt;&lt;/urls&gt;&lt;isbn&gt;1750-2799 (Electronic)&amp;#xD;1750-2799 (Linking)&lt;/isbn&gt;&lt;titles&gt;&lt;title&gt;Measuring and interpreting point spread functions to determine confocal microscope resolution and ensure quality control&lt;/title&gt;&lt;secondary-title&gt;Nat Protoc&lt;/secondary-title&gt;&lt;/titles&gt;&lt;pages&gt;1929-41&lt;/pages&gt;&lt;number&gt;12&lt;/number&gt;&lt;contributors&gt;&lt;authors&gt;&lt;author&gt;Cole, R. W.&lt;/author&gt;&lt;author&gt;Jinadasa, T.&lt;/author&gt;&lt;author&gt;Brown, C. M.&lt;/author&gt;&lt;/authors&gt;&lt;/contributors&gt;&lt;added-date format="utc"&gt;1550884198&lt;/added-date&gt;&lt;ref-type name="Journal Article"&gt;17&lt;/ref-type&gt;&lt;auth-address&gt;Wadsworth Center, New York State Department of Health, Albany, New York, USA.&lt;/auth-address&gt;&lt;rec-number&gt;260&lt;/rec-number&gt;&lt;last-updated-date format="utc"&gt;1550884198&lt;/last-updated-date&gt;&lt;accession-num&gt;22082987&lt;/accession-num&gt;&lt;electronic-resource-num&gt;10.1038/nprot.2011.407&lt;/electronic-resource-num&gt;&lt;volume&gt;6&lt;/volume&gt;&lt;/record&gt;&lt;/Cite&gt;&lt;/EndNote&gt;</w:instrText>
      </w:r>
      <w:r w:rsidR="001042CD" w:rsidRPr="00E6095D">
        <w:rPr>
          <w:rFonts w:ascii="Calibri" w:hAnsi="Calibri" w:cs="Calibri"/>
        </w:rPr>
        <w:fldChar w:fldCharType="separate"/>
      </w:r>
      <w:r w:rsidR="009E70FC" w:rsidRPr="00E6095D">
        <w:rPr>
          <w:rFonts w:ascii="Calibri" w:hAnsi="Calibri" w:cs="Calibri"/>
          <w:noProof/>
          <w:vertAlign w:val="superscript"/>
        </w:rPr>
        <w:t>11</w:t>
      </w:r>
      <w:r w:rsidR="001042CD" w:rsidRPr="00E6095D">
        <w:rPr>
          <w:rFonts w:ascii="Calibri" w:hAnsi="Calibri" w:cs="Calibri"/>
        </w:rPr>
        <w:fldChar w:fldCharType="end"/>
      </w:r>
      <w:r w:rsidR="00775254" w:rsidRPr="00E6095D">
        <w:rPr>
          <w:rFonts w:ascii="Calibri" w:hAnsi="Calibri" w:cs="Calibri"/>
        </w:rPr>
        <w:t xml:space="preserve">. </w:t>
      </w:r>
      <w:r w:rsidR="001042CD" w:rsidRPr="00E6095D">
        <w:rPr>
          <w:rFonts w:ascii="Calibri" w:hAnsi="Calibri" w:cs="Calibri"/>
        </w:rPr>
        <w:t xml:space="preserve">Acquire images at the midsection of the cell for </w:t>
      </w:r>
      <w:proofErr w:type="gramStart"/>
      <w:r>
        <w:rPr>
          <w:rFonts w:ascii="Calibri" w:hAnsi="Calibri" w:cs="Calibri"/>
        </w:rPr>
        <w:t>two dimensional</w:t>
      </w:r>
      <w:proofErr w:type="gramEnd"/>
      <w:r>
        <w:rPr>
          <w:rFonts w:ascii="Calibri" w:hAnsi="Calibri" w:cs="Calibri"/>
        </w:rPr>
        <w:t xml:space="preserve"> (</w:t>
      </w:r>
      <w:r w:rsidR="00C57D27" w:rsidRPr="00E6095D">
        <w:rPr>
          <w:rFonts w:ascii="Calibri" w:hAnsi="Calibri" w:cs="Calibri"/>
        </w:rPr>
        <w:t>2D</w:t>
      </w:r>
      <w:r>
        <w:rPr>
          <w:rFonts w:ascii="Calibri" w:hAnsi="Calibri" w:cs="Calibri"/>
        </w:rPr>
        <w:t>)</w:t>
      </w:r>
      <w:r w:rsidR="00C57D27" w:rsidRPr="00E6095D">
        <w:rPr>
          <w:rFonts w:ascii="Calibri" w:hAnsi="Calibri" w:cs="Calibri"/>
        </w:rPr>
        <w:t xml:space="preserve"> </w:t>
      </w:r>
      <w:r w:rsidR="001042CD" w:rsidRPr="00E6095D">
        <w:rPr>
          <w:rFonts w:ascii="Calibri" w:hAnsi="Calibri" w:cs="Calibri"/>
        </w:rPr>
        <w:t xml:space="preserve">quantification in </w:t>
      </w:r>
      <w:r>
        <w:rPr>
          <w:rFonts w:ascii="Calibri" w:hAnsi="Calibri" w:cs="Calibri"/>
        </w:rPr>
        <w:t>s</w:t>
      </w:r>
      <w:r w:rsidR="001042CD" w:rsidRPr="00E6095D">
        <w:rPr>
          <w:rFonts w:ascii="Calibri" w:hAnsi="Calibri" w:cs="Calibri"/>
        </w:rPr>
        <w:t>tep 4</w:t>
      </w:r>
      <w:r w:rsidR="00C57D27" w:rsidRPr="00E6095D">
        <w:rPr>
          <w:rFonts w:ascii="Calibri" w:hAnsi="Calibri" w:cs="Calibri"/>
        </w:rPr>
        <w:t xml:space="preserve">. </w:t>
      </w:r>
    </w:p>
    <w:p w14:paraId="0CCE5AEF" w14:textId="77777777" w:rsidR="0075240D" w:rsidRPr="00E6095D" w:rsidRDefault="0075240D" w:rsidP="00E6095D">
      <w:pPr>
        <w:jc w:val="both"/>
        <w:rPr>
          <w:rFonts w:ascii="Calibri" w:hAnsi="Calibri" w:cs="Calibri"/>
        </w:rPr>
      </w:pPr>
    </w:p>
    <w:p w14:paraId="6E10730D" w14:textId="31001BEF" w:rsidR="00320F72" w:rsidRPr="00E6095D" w:rsidRDefault="00320F72" w:rsidP="00E6095D">
      <w:pPr>
        <w:jc w:val="both"/>
        <w:outlineLvl w:val="0"/>
        <w:rPr>
          <w:rFonts w:ascii="Calibri" w:hAnsi="Calibri" w:cs="Calibri"/>
          <w:b/>
        </w:rPr>
      </w:pPr>
      <w:r w:rsidRPr="00E6095D">
        <w:rPr>
          <w:rFonts w:ascii="Calibri" w:hAnsi="Calibri" w:cs="Calibri"/>
          <w:b/>
        </w:rPr>
        <w:t>4. Quantification of FISH and IF images</w:t>
      </w:r>
      <w:r w:rsidR="00FB0284" w:rsidRPr="00E6095D">
        <w:rPr>
          <w:rFonts w:ascii="Calibri" w:hAnsi="Calibri" w:cs="Calibri"/>
          <w:b/>
        </w:rPr>
        <w:t xml:space="preserve"> to </w:t>
      </w:r>
      <w:r w:rsidR="0072787F" w:rsidRPr="00E6095D">
        <w:rPr>
          <w:rFonts w:ascii="Calibri" w:hAnsi="Calibri" w:cs="Calibri"/>
          <w:b/>
        </w:rPr>
        <w:t xml:space="preserve">highlight subcellular localization and to </w:t>
      </w:r>
      <w:r w:rsidR="00FB0284" w:rsidRPr="00E6095D">
        <w:rPr>
          <w:rFonts w:ascii="Calibri" w:hAnsi="Calibri" w:cs="Calibri"/>
          <w:b/>
        </w:rPr>
        <w:t>determine nucleocytoplasmic ratio</w:t>
      </w:r>
      <w:r w:rsidR="0072787F" w:rsidRPr="00E6095D">
        <w:rPr>
          <w:rFonts w:ascii="Calibri" w:hAnsi="Calibri" w:cs="Calibri"/>
          <w:b/>
        </w:rPr>
        <w:t xml:space="preserve"> of fluorescence</w:t>
      </w:r>
    </w:p>
    <w:p w14:paraId="313A0B85" w14:textId="77777777" w:rsidR="00FB0284" w:rsidRPr="00E6095D" w:rsidRDefault="00FB0284" w:rsidP="00E6095D">
      <w:pPr>
        <w:jc w:val="both"/>
        <w:rPr>
          <w:rFonts w:ascii="Calibri" w:hAnsi="Calibri" w:cs="Calibri"/>
          <w:b/>
        </w:rPr>
      </w:pPr>
    </w:p>
    <w:p w14:paraId="1AD8AEBC" w14:textId="62E72357" w:rsidR="00FB0284" w:rsidRPr="00E6095D" w:rsidRDefault="0072787F" w:rsidP="00E6095D">
      <w:pPr>
        <w:jc w:val="both"/>
        <w:rPr>
          <w:rFonts w:ascii="Calibri" w:hAnsi="Calibri" w:cs="Calibri"/>
        </w:rPr>
      </w:pPr>
      <w:r w:rsidRPr="00E6095D">
        <w:rPr>
          <w:rFonts w:ascii="Calibri" w:hAnsi="Calibri" w:cs="Calibri"/>
        </w:rPr>
        <w:t>4.1) Perform image analysis on an assembled stack of the</w:t>
      </w:r>
      <w:r w:rsidR="00811FC9" w:rsidRPr="00E6095D">
        <w:rPr>
          <w:rFonts w:ascii="Calibri" w:hAnsi="Calibri" w:cs="Calibri"/>
        </w:rPr>
        <w:t xml:space="preserve"> various</w:t>
      </w:r>
      <w:r w:rsidR="00F60C7F" w:rsidRPr="00E6095D">
        <w:rPr>
          <w:rFonts w:ascii="Calibri" w:hAnsi="Calibri" w:cs="Calibri"/>
        </w:rPr>
        <w:t xml:space="preserve"> fluorescent stained</w:t>
      </w:r>
      <w:r w:rsidRPr="00E6095D">
        <w:rPr>
          <w:rFonts w:ascii="Calibri" w:hAnsi="Calibri" w:cs="Calibri"/>
        </w:rPr>
        <w:t xml:space="preserve"> and merged images</w:t>
      </w:r>
      <w:r w:rsidR="00C43294" w:rsidRPr="00E6095D">
        <w:rPr>
          <w:rFonts w:ascii="Calibri" w:hAnsi="Calibri" w:cs="Calibri"/>
        </w:rPr>
        <w:t xml:space="preserve"> to insure consistency. </w:t>
      </w:r>
      <w:r w:rsidRPr="00E6095D">
        <w:rPr>
          <w:rFonts w:ascii="Calibri" w:hAnsi="Calibri" w:cs="Calibri"/>
        </w:rPr>
        <w:t xml:space="preserve">Set the scale of the image analysis software using the scale bar included when the images were collected.  </w:t>
      </w:r>
    </w:p>
    <w:p w14:paraId="760D477C" w14:textId="77777777" w:rsidR="0072787F" w:rsidRPr="00E6095D" w:rsidRDefault="0072787F" w:rsidP="00E6095D">
      <w:pPr>
        <w:jc w:val="both"/>
        <w:rPr>
          <w:rFonts w:ascii="Calibri" w:hAnsi="Calibri" w:cs="Calibri"/>
        </w:rPr>
      </w:pPr>
    </w:p>
    <w:p w14:paraId="15E34EDB" w14:textId="77777777" w:rsidR="007A3F48" w:rsidRDefault="0072787F" w:rsidP="00E6095D">
      <w:pPr>
        <w:jc w:val="both"/>
        <w:rPr>
          <w:rFonts w:ascii="Calibri" w:hAnsi="Calibri" w:cs="Calibri"/>
        </w:rPr>
      </w:pPr>
      <w:r w:rsidRPr="00E6095D">
        <w:rPr>
          <w:rFonts w:ascii="Calibri" w:hAnsi="Calibri" w:cs="Calibri"/>
        </w:rPr>
        <w:t>4.2) To quantify fluorescence intensity across several channels and in reference to the nuclear DAPI st</w:t>
      </w:r>
      <w:r w:rsidR="00811FC9" w:rsidRPr="00E6095D">
        <w:rPr>
          <w:rFonts w:ascii="Calibri" w:hAnsi="Calibri" w:cs="Calibri"/>
        </w:rPr>
        <w:t>ain, use a line tool and a plot-</w:t>
      </w:r>
      <w:r w:rsidRPr="00E6095D">
        <w:rPr>
          <w:rFonts w:ascii="Calibri" w:hAnsi="Calibri" w:cs="Calibri"/>
        </w:rPr>
        <w:t xml:space="preserve">profile </w:t>
      </w:r>
      <w:r w:rsidR="00DB2B0A" w:rsidRPr="00E6095D">
        <w:rPr>
          <w:rFonts w:ascii="Calibri" w:hAnsi="Calibri" w:cs="Calibri"/>
        </w:rPr>
        <w:t>function. Then</w:t>
      </w:r>
      <w:r w:rsidR="00C63219" w:rsidRPr="00E6095D">
        <w:rPr>
          <w:rFonts w:ascii="Calibri" w:hAnsi="Calibri" w:cs="Calibri"/>
        </w:rPr>
        <w:t xml:space="preserve"> indicate the line permanently on a copy of the image </w:t>
      </w:r>
      <w:r w:rsidR="00811FC9" w:rsidRPr="00E6095D">
        <w:rPr>
          <w:rFonts w:ascii="Calibri" w:hAnsi="Calibri" w:cs="Calibri"/>
        </w:rPr>
        <w:t xml:space="preserve">using </w:t>
      </w:r>
      <w:r w:rsidR="00C63219" w:rsidRPr="00E6095D">
        <w:rPr>
          <w:rFonts w:ascii="Calibri" w:hAnsi="Calibri" w:cs="Calibri"/>
        </w:rPr>
        <w:t xml:space="preserve">markers that do not obstruct or influence the viewer’s </w:t>
      </w:r>
      <w:r w:rsidR="00811FC9" w:rsidRPr="00E6095D">
        <w:rPr>
          <w:rFonts w:ascii="Calibri" w:hAnsi="Calibri" w:cs="Calibri"/>
        </w:rPr>
        <w:t>judgment</w:t>
      </w:r>
      <w:r w:rsidRPr="00E6095D">
        <w:rPr>
          <w:rFonts w:ascii="Calibri" w:hAnsi="Calibri" w:cs="Calibri"/>
        </w:rPr>
        <w:t xml:space="preserve">. </w:t>
      </w:r>
    </w:p>
    <w:p w14:paraId="5DEBB6CE" w14:textId="77777777" w:rsidR="007A3F48" w:rsidRDefault="007A3F48" w:rsidP="00E6095D">
      <w:pPr>
        <w:jc w:val="both"/>
        <w:rPr>
          <w:rFonts w:ascii="Calibri" w:hAnsi="Calibri" w:cs="Calibri"/>
        </w:rPr>
      </w:pPr>
    </w:p>
    <w:p w14:paraId="767C68CA" w14:textId="54D7F6A7" w:rsidR="0072787F" w:rsidRPr="00E6095D" w:rsidRDefault="007A3F48" w:rsidP="00E6095D">
      <w:pPr>
        <w:jc w:val="both"/>
        <w:rPr>
          <w:rFonts w:ascii="Calibri" w:hAnsi="Calibri" w:cs="Calibri"/>
        </w:rPr>
      </w:pPr>
      <w:r>
        <w:rPr>
          <w:rFonts w:ascii="Calibri" w:hAnsi="Calibri" w:cs="Calibri"/>
        </w:rPr>
        <w:t xml:space="preserve">4.2.1) </w:t>
      </w:r>
      <w:r w:rsidR="00DB2B0A" w:rsidRPr="00E6095D">
        <w:rPr>
          <w:rFonts w:ascii="Calibri" w:hAnsi="Calibri" w:cs="Calibri"/>
        </w:rPr>
        <w:t>E</w:t>
      </w:r>
      <w:r w:rsidR="0072787F" w:rsidRPr="00E6095D">
        <w:rPr>
          <w:rFonts w:ascii="Calibri" w:hAnsi="Calibri" w:cs="Calibri"/>
        </w:rPr>
        <w:t xml:space="preserve">stablish criteria to guide where the line is drawn such as a </w:t>
      </w:r>
      <w:r w:rsidR="00811FC9" w:rsidRPr="00E6095D">
        <w:rPr>
          <w:rFonts w:ascii="Calibri" w:hAnsi="Calibri" w:cs="Calibri"/>
        </w:rPr>
        <w:t>trace</w:t>
      </w:r>
      <w:r w:rsidR="0072787F" w:rsidRPr="00E6095D">
        <w:rPr>
          <w:rFonts w:ascii="Calibri" w:hAnsi="Calibri" w:cs="Calibri"/>
        </w:rPr>
        <w:t xml:space="preserve"> that captures a diversity of topographical features, peaks and valleys</w:t>
      </w:r>
      <w:r w:rsidR="00C63219" w:rsidRPr="00E6095D">
        <w:rPr>
          <w:rFonts w:ascii="Calibri" w:hAnsi="Calibri" w:cs="Calibri"/>
        </w:rPr>
        <w:t>,</w:t>
      </w:r>
      <w:r w:rsidR="00DB2B0A" w:rsidRPr="00E6095D">
        <w:rPr>
          <w:rFonts w:ascii="Calibri" w:hAnsi="Calibri" w:cs="Calibri"/>
        </w:rPr>
        <w:t xml:space="preserve"> along a central axis</w:t>
      </w:r>
      <w:r w:rsidR="0072787F" w:rsidRPr="00E6095D">
        <w:rPr>
          <w:rFonts w:ascii="Calibri" w:hAnsi="Calibri" w:cs="Calibri"/>
        </w:rPr>
        <w:t xml:space="preserve"> or a line that does not </w:t>
      </w:r>
      <w:r w:rsidR="00811FC9" w:rsidRPr="00E6095D">
        <w:rPr>
          <w:rFonts w:ascii="Calibri" w:hAnsi="Calibri" w:cs="Calibri"/>
        </w:rPr>
        <w:t>traverse</w:t>
      </w:r>
      <w:r w:rsidR="0072787F" w:rsidRPr="00E6095D">
        <w:rPr>
          <w:rFonts w:ascii="Calibri" w:hAnsi="Calibri" w:cs="Calibri"/>
        </w:rPr>
        <w:t xml:space="preserve"> supersaturated areas. </w:t>
      </w:r>
    </w:p>
    <w:p w14:paraId="28788FCF" w14:textId="77777777" w:rsidR="00C63219" w:rsidRPr="00E6095D" w:rsidRDefault="00C63219" w:rsidP="00E6095D">
      <w:pPr>
        <w:jc w:val="both"/>
        <w:rPr>
          <w:rFonts w:ascii="Calibri" w:hAnsi="Calibri" w:cs="Calibri"/>
        </w:rPr>
      </w:pPr>
    </w:p>
    <w:p w14:paraId="3431CF58" w14:textId="38F3779D" w:rsidR="00C63219" w:rsidRPr="00E6095D" w:rsidRDefault="007A3F48" w:rsidP="00E6095D">
      <w:pPr>
        <w:jc w:val="both"/>
        <w:rPr>
          <w:rFonts w:ascii="Calibri" w:hAnsi="Calibri" w:cs="Calibri"/>
        </w:rPr>
      </w:pPr>
      <w:r>
        <w:rPr>
          <w:rFonts w:ascii="Calibri" w:hAnsi="Calibri" w:cs="Calibri"/>
        </w:rPr>
        <w:t>NOTE:</w:t>
      </w:r>
      <w:r w:rsidR="00C63219" w:rsidRPr="00E6095D">
        <w:rPr>
          <w:rFonts w:ascii="Calibri" w:hAnsi="Calibri" w:cs="Calibri"/>
        </w:rPr>
        <w:t xml:space="preserve"> These line traces depict raw fluorescence in a cell and thus are limited to comparisons </w:t>
      </w:r>
      <w:r w:rsidR="00811FC9" w:rsidRPr="00E6095D">
        <w:rPr>
          <w:rFonts w:ascii="Calibri" w:hAnsi="Calibri" w:cs="Calibri"/>
        </w:rPr>
        <w:t>of the</w:t>
      </w:r>
      <w:r w:rsidR="00C63219" w:rsidRPr="00E6095D">
        <w:rPr>
          <w:rFonts w:ascii="Calibri" w:hAnsi="Calibri" w:cs="Calibri"/>
        </w:rPr>
        <w:t xml:space="preserve"> locations of </w:t>
      </w:r>
      <w:r w:rsidR="00811FC9" w:rsidRPr="00E6095D">
        <w:rPr>
          <w:rFonts w:ascii="Calibri" w:hAnsi="Calibri" w:cs="Calibri"/>
        </w:rPr>
        <w:t>a stain</w:t>
      </w:r>
      <w:r w:rsidR="00C63219" w:rsidRPr="00E6095D">
        <w:rPr>
          <w:rFonts w:ascii="Calibri" w:hAnsi="Calibri" w:cs="Calibri"/>
        </w:rPr>
        <w:t>, not intensity. To compare intensities of the same stain between slides</w:t>
      </w:r>
      <w:r w:rsidR="00DB2B0A" w:rsidRPr="00E6095D">
        <w:rPr>
          <w:rFonts w:ascii="Calibri" w:hAnsi="Calibri" w:cs="Calibri"/>
        </w:rPr>
        <w:t>, treatments,</w:t>
      </w:r>
      <w:r w:rsidR="00811FC9" w:rsidRPr="00E6095D">
        <w:rPr>
          <w:rFonts w:ascii="Calibri" w:hAnsi="Calibri" w:cs="Calibri"/>
        </w:rPr>
        <w:t xml:space="preserve"> or preparations, add a fluorescent bead to</w:t>
      </w:r>
      <w:r w:rsidR="00C63219" w:rsidRPr="00E6095D">
        <w:rPr>
          <w:rFonts w:ascii="Calibri" w:hAnsi="Calibri" w:cs="Calibri"/>
        </w:rPr>
        <w:t xml:space="preserve"> the slide as an internal control</w:t>
      </w:r>
      <w:r w:rsidR="00F60C7F" w:rsidRPr="00E6095D">
        <w:rPr>
          <w:rFonts w:ascii="Calibri" w:hAnsi="Calibri" w:cs="Calibri"/>
        </w:rPr>
        <w:t xml:space="preserve"> during </w:t>
      </w:r>
      <w:r>
        <w:rPr>
          <w:rFonts w:ascii="Calibri" w:hAnsi="Calibri" w:cs="Calibri"/>
        </w:rPr>
        <w:t>step</w:t>
      </w:r>
      <w:r w:rsidR="00F60C7F" w:rsidRPr="00E6095D">
        <w:rPr>
          <w:rFonts w:ascii="Calibri" w:hAnsi="Calibri" w:cs="Calibri"/>
        </w:rPr>
        <w:t xml:space="preserve"> 3.13</w:t>
      </w:r>
      <w:r w:rsidR="00C63219" w:rsidRPr="00E6095D">
        <w:rPr>
          <w:rFonts w:ascii="Calibri" w:hAnsi="Calibri" w:cs="Calibri"/>
        </w:rPr>
        <w:t>. The fluorescent bead must be added during the mounting process</w:t>
      </w:r>
      <w:r w:rsidR="00522380" w:rsidRPr="00E6095D">
        <w:rPr>
          <w:rFonts w:ascii="Calibri" w:hAnsi="Calibri" w:cs="Calibri"/>
        </w:rPr>
        <w:t xml:space="preserve"> and detected</w:t>
      </w:r>
      <w:r w:rsidR="00C63219" w:rsidRPr="00E6095D">
        <w:rPr>
          <w:rFonts w:ascii="Calibri" w:hAnsi="Calibri" w:cs="Calibri"/>
        </w:rPr>
        <w:t xml:space="preserve"> with the same settings </w:t>
      </w:r>
      <w:r w:rsidR="00522380" w:rsidRPr="00E6095D">
        <w:rPr>
          <w:rFonts w:ascii="Calibri" w:hAnsi="Calibri" w:cs="Calibri"/>
        </w:rPr>
        <w:t>on the excitation laser and photomultiplier tube (confocal)</w:t>
      </w:r>
      <w:r w:rsidR="00C63219" w:rsidRPr="00E6095D">
        <w:rPr>
          <w:rFonts w:ascii="Calibri" w:hAnsi="Calibri" w:cs="Calibri"/>
        </w:rPr>
        <w:t xml:space="preserve">. </w:t>
      </w:r>
    </w:p>
    <w:p w14:paraId="05B41C5F" w14:textId="77777777" w:rsidR="00FB0284" w:rsidRPr="00E6095D" w:rsidRDefault="00FB0284" w:rsidP="00E6095D">
      <w:pPr>
        <w:jc w:val="both"/>
        <w:rPr>
          <w:rFonts w:ascii="Calibri" w:hAnsi="Calibri" w:cs="Calibri"/>
          <w:b/>
        </w:rPr>
      </w:pPr>
    </w:p>
    <w:p w14:paraId="58BC625A" w14:textId="6910442D" w:rsidR="00EE562C" w:rsidRPr="00E6095D" w:rsidRDefault="00522380" w:rsidP="00E6095D">
      <w:pPr>
        <w:jc w:val="both"/>
        <w:rPr>
          <w:rFonts w:ascii="Calibri" w:hAnsi="Calibri" w:cs="Calibri"/>
        </w:rPr>
      </w:pPr>
      <w:r w:rsidRPr="00E6095D">
        <w:rPr>
          <w:rFonts w:ascii="Calibri" w:hAnsi="Calibri" w:cs="Calibri"/>
        </w:rPr>
        <w:t xml:space="preserve">4.3) </w:t>
      </w:r>
      <w:r w:rsidR="00DB2B0A" w:rsidRPr="00E6095D">
        <w:rPr>
          <w:rFonts w:ascii="Calibri" w:hAnsi="Calibri" w:cs="Calibri"/>
        </w:rPr>
        <w:t>To quantify a s</w:t>
      </w:r>
      <w:r w:rsidR="00662810" w:rsidRPr="00E6095D">
        <w:rPr>
          <w:rFonts w:ascii="Calibri" w:hAnsi="Calibri" w:cs="Calibri"/>
        </w:rPr>
        <w:t>hift in subc</w:t>
      </w:r>
      <w:r w:rsidR="00EE562C" w:rsidRPr="00E6095D">
        <w:rPr>
          <w:rFonts w:ascii="Calibri" w:hAnsi="Calibri" w:cs="Calibri"/>
        </w:rPr>
        <w:t>ellular localization</w:t>
      </w:r>
      <w:r w:rsidR="00DB2B0A" w:rsidRPr="00E6095D">
        <w:rPr>
          <w:rFonts w:ascii="Calibri" w:hAnsi="Calibri" w:cs="Calibri"/>
        </w:rPr>
        <w:t>,</w:t>
      </w:r>
      <w:r w:rsidR="00EE562C" w:rsidRPr="00E6095D">
        <w:rPr>
          <w:rFonts w:ascii="Calibri" w:hAnsi="Calibri" w:cs="Calibri"/>
        </w:rPr>
        <w:t xml:space="preserve"> calculate nucleocytoplasmic ratios of cells undergoing different treatments.  </w:t>
      </w:r>
    </w:p>
    <w:p w14:paraId="3AB0E9D4" w14:textId="77777777" w:rsidR="00EE562C" w:rsidRPr="00E6095D" w:rsidRDefault="00EE562C" w:rsidP="00E6095D">
      <w:pPr>
        <w:jc w:val="both"/>
        <w:rPr>
          <w:rFonts w:ascii="Calibri" w:hAnsi="Calibri" w:cs="Calibri"/>
        </w:rPr>
      </w:pPr>
    </w:p>
    <w:p w14:paraId="467EA5CB" w14:textId="79CA4DA8" w:rsidR="00320F72" w:rsidRPr="00E6095D" w:rsidRDefault="00EE562C" w:rsidP="00E6095D">
      <w:pPr>
        <w:jc w:val="both"/>
        <w:rPr>
          <w:rFonts w:ascii="Calibri" w:hAnsi="Calibri" w:cs="Calibri"/>
        </w:rPr>
      </w:pPr>
      <w:r w:rsidRPr="00E6095D">
        <w:rPr>
          <w:rFonts w:ascii="Calibri" w:hAnsi="Calibri" w:cs="Calibri"/>
        </w:rPr>
        <w:t>4.3.1) M</w:t>
      </w:r>
      <w:r w:rsidR="00DB2B0A" w:rsidRPr="00E6095D">
        <w:rPr>
          <w:rFonts w:ascii="Calibri" w:hAnsi="Calibri" w:cs="Calibri"/>
        </w:rPr>
        <w:t xml:space="preserve">easure the </w:t>
      </w:r>
      <w:r w:rsidRPr="00E6095D">
        <w:rPr>
          <w:rFonts w:ascii="Calibri" w:hAnsi="Calibri" w:cs="Calibri"/>
        </w:rPr>
        <w:t>area and raw fluorescence intensity of</w:t>
      </w:r>
      <w:r w:rsidR="00DB2B0A" w:rsidRPr="00E6095D">
        <w:rPr>
          <w:rFonts w:ascii="Calibri" w:hAnsi="Calibri" w:cs="Calibri"/>
        </w:rPr>
        <w:t xml:space="preserve"> both the nucleus and cytoplasm using the nuclear DAPI stain to set the inner boundary.  </w:t>
      </w:r>
      <w:r w:rsidRPr="00E6095D">
        <w:rPr>
          <w:rFonts w:ascii="Calibri" w:hAnsi="Calibri" w:cs="Calibri"/>
        </w:rPr>
        <w:t>Include nuclear and cytoplasmic controls such as a nuclear RNA (e.g.</w:t>
      </w:r>
      <w:r w:rsidR="007A3F48">
        <w:rPr>
          <w:rFonts w:ascii="Calibri" w:hAnsi="Calibri" w:cs="Calibri"/>
        </w:rPr>
        <w:t>,</w:t>
      </w:r>
      <w:r w:rsidRPr="00E6095D">
        <w:rPr>
          <w:rFonts w:ascii="Calibri" w:hAnsi="Calibri" w:cs="Calibri"/>
        </w:rPr>
        <w:t xml:space="preserve"> KSHV PAN RNA) and cytoplasmic RNA (e.g.</w:t>
      </w:r>
      <w:r w:rsidR="007A3F48">
        <w:rPr>
          <w:rFonts w:ascii="Calibri" w:hAnsi="Calibri" w:cs="Calibri"/>
        </w:rPr>
        <w:t>,</w:t>
      </w:r>
      <w:r w:rsidRPr="00E6095D">
        <w:rPr>
          <w:rFonts w:ascii="Calibri" w:hAnsi="Calibri" w:cs="Calibri"/>
        </w:rPr>
        <w:t xml:space="preserve"> host GAPDH</w:t>
      </w:r>
      <w:r w:rsidR="00811FC9" w:rsidRPr="00E6095D">
        <w:rPr>
          <w:rFonts w:ascii="Calibri" w:hAnsi="Calibri" w:cs="Calibri"/>
        </w:rPr>
        <w:t xml:space="preserve"> mRNA</w:t>
      </w:r>
      <w:r w:rsidRPr="00E6095D">
        <w:rPr>
          <w:rFonts w:ascii="Calibri" w:hAnsi="Calibri" w:cs="Calibri"/>
        </w:rPr>
        <w:t>). Moreover</w:t>
      </w:r>
      <w:r w:rsidR="00662810" w:rsidRPr="00E6095D">
        <w:rPr>
          <w:rFonts w:ascii="Calibri" w:hAnsi="Calibri" w:cs="Calibri"/>
        </w:rPr>
        <w:t>,</w:t>
      </w:r>
      <w:r w:rsidRPr="00E6095D">
        <w:rPr>
          <w:rFonts w:ascii="Calibri" w:hAnsi="Calibri" w:cs="Calibri"/>
        </w:rPr>
        <w:t xml:space="preserve"> calculate background intensity for three cell-like areas and average the values per pixel or</w:t>
      </w:r>
      <w:r w:rsidR="00F60C7F" w:rsidRPr="00E6095D">
        <w:rPr>
          <w:rFonts w:ascii="Calibri" w:hAnsi="Calibri" w:cs="Calibri"/>
        </w:rPr>
        <w:t xml:space="preserve"> µm</w:t>
      </w:r>
      <w:r w:rsidR="00F60C7F" w:rsidRPr="00E6095D">
        <w:rPr>
          <w:rFonts w:ascii="Calibri" w:hAnsi="Calibri" w:cs="Calibri"/>
          <w:vertAlign w:val="superscript"/>
        </w:rPr>
        <w:t>2</w:t>
      </w:r>
      <w:r w:rsidRPr="00E6095D">
        <w:rPr>
          <w:rFonts w:ascii="Calibri" w:hAnsi="Calibri" w:cs="Calibri"/>
        </w:rPr>
        <w:t xml:space="preserve">.  </w:t>
      </w:r>
    </w:p>
    <w:p w14:paraId="0348B8D0" w14:textId="77777777" w:rsidR="00F60C7F" w:rsidRPr="00E6095D" w:rsidRDefault="00F60C7F" w:rsidP="00E6095D">
      <w:pPr>
        <w:jc w:val="both"/>
        <w:rPr>
          <w:rFonts w:ascii="Calibri" w:hAnsi="Calibri" w:cs="Calibri"/>
        </w:rPr>
      </w:pPr>
    </w:p>
    <w:p w14:paraId="2E09AAF0" w14:textId="49081818" w:rsidR="00F60C7F" w:rsidRPr="00E6095D" w:rsidRDefault="007A3F48" w:rsidP="00E6095D">
      <w:pPr>
        <w:jc w:val="both"/>
        <w:rPr>
          <w:rFonts w:ascii="Calibri" w:hAnsi="Calibri" w:cs="Calibri"/>
        </w:rPr>
      </w:pPr>
      <w:r>
        <w:rPr>
          <w:rFonts w:ascii="Calibri" w:hAnsi="Calibri" w:cs="Calibri"/>
        </w:rPr>
        <w:t>NOTE:</w:t>
      </w:r>
      <w:r w:rsidR="00F60C7F" w:rsidRPr="00E6095D">
        <w:rPr>
          <w:rFonts w:ascii="Calibri" w:hAnsi="Calibri" w:cs="Calibri"/>
        </w:rPr>
        <w:t xml:space="preserve"> Intensity values tend to lack units and so the term ‘units’ is used.  </w:t>
      </w:r>
    </w:p>
    <w:p w14:paraId="61144919" w14:textId="77777777" w:rsidR="00EE562C" w:rsidRPr="00E6095D" w:rsidRDefault="00EE562C" w:rsidP="00E6095D">
      <w:pPr>
        <w:jc w:val="both"/>
        <w:rPr>
          <w:rFonts w:ascii="Calibri" w:hAnsi="Calibri" w:cs="Calibri"/>
        </w:rPr>
      </w:pPr>
    </w:p>
    <w:p w14:paraId="6F973054" w14:textId="77777777" w:rsidR="007A3F48" w:rsidRDefault="00EE562C" w:rsidP="00E6095D">
      <w:pPr>
        <w:jc w:val="both"/>
        <w:rPr>
          <w:rFonts w:ascii="Calibri" w:hAnsi="Calibri" w:cs="Calibri"/>
        </w:rPr>
      </w:pPr>
      <w:r w:rsidRPr="00E6095D">
        <w:rPr>
          <w:rFonts w:ascii="Calibri" w:hAnsi="Calibri" w:cs="Calibri"/>
        </w:rPr>
        <w:lastRenderedPageBreak/>
        <w:t xml:space="preserve">4.3.2) Normalize both nuclear and cellular raw intensity values by first determining the average background for the same area and then subtracting that individualized value from the raw intensity of the area. </w:t>
      </w:r>
    </w:p>
    <w:p w14:paraId="2EE6C7EF" w14:textId="77777777" w:rsidR="007A3F48" w:rsidRDefault="007A3F48" w:rsidP="00E6095D">
      <w:pPr>
        <w:jc w:val="both"/>
        <w:rPr>
          <w:rFonts w:ascii="Calibri" w:hAnsi="Calibri" w:cs="Calibri"/>
        </w:rPr>
      </w:pPr>
    </w:p>
    <w:p w14:paraId="47FE1624" w14:textId="4BAF10E8" w:rsidR="000A0611" w:rsidRPr="00E6095D" w:rsidRDefault="007A3F48" w:rsidP="00E6095D">
      <w:pPr>
        <w:jc w:val="both"/>
        <w:rPr>
          <w:rFonts w:ascii="Calibri" w:hAnsi="Calibri" w:cs="Calibri"/>
        </w:rPr>
      </w:pPr>
      <w:r>
        <w:rPr>
          <w:rFonts w:ascii="Calibri" w:hAnsi="Calibri" w:cs="Calibri"/>
        </w:rPr>
        <w:t xml:space="preserve">4.3.2.1) </w:t>
      </w:r>
      <w:r w:rsidR="00EE562C" w:rsidRPr="00E6095D">
        <w:rPr>
          <w:rFonts w:ascii="Calibri" w:hAnsi="Calibri" w:cs="Calibri"/>
        </w:rPr>
        <w:t xml:space="preserve">For example, a nucleus </w:t>
      </w:r>
      <w:r w:rsidR="001D35EA" w:rsidRPr="00E6095D">
        <w:rPr>
          <w:rFonts w:ascii="Calibri" w:hAnsi="Calibri" w:cs="Calibri"/>
        </w:rPr>
        <w:t xml:space="preserve">of a lytic B-cell </w:t>
      </w:r>
      <w:r w:rsidR="00924B35" w:rsidRPr="00E6095D">
        <w:rPr>
          <w:rFonts w:ascii="Calibri" w:hAnsi="Calibri" w:cs="Calibri"/>
        </w:rPr>
        <w:t xml:space="preserve">has an area of </w:t>
      </w:r>
      <w:r w:rsidR="001D35EA" w:rsidRPr="00E6095D">
        <w:rPr>
          <w:rFonts w:ascii="Calibri" w:hAnsi="Calibri" w:cs="Calibri"/>
        </w:rPr>
        <w:t xml:space="preserve">133.4 </w:t>
      </w:r>
      <w:r>
        <w:rPr>
          <w:rFonts w:ascii="Calibri" w:hAnsi="Calibri" w:cs="Calibri"/>
        </w:rPr>
        <w:t>µ</w:t>
      </w:r>
      <w:r w:rsidR="001D35EA" w:rsidRPr="00E6095D">
        <w:rPr>
          <w:rFonts w:ascii="Calibri" w:hAnsi="Calibri" w:cs="Calibri"/>
        </w:rPr>
        <w:t>m</w:t>
      </w:r>
      <w:r w:rsidR="001D35EA" w:rsidRPr="00E6095D">
        <w:rPr>
          <w:rFonts w:ascii="Calibri" w:hAnsi="Calibri" w:cs="Calibri"/>
          <w:vertAlign w:val="superscript"/>
        </w:rPr>
        <w:t>2</w:t>
      </w:r>
      <w:r w:rsidR="001D35EA" w:rsidRPr="00E6095D">
        <w:rPr>
          <w:rFonts w:ascii="Calibri" w:hAnsi="Calibri" w:cs="Calibri"/>
        </w:rPr>
        <w:t xml:space="preserve"> </w:t>
      </w:r>
      <w:r w:rsidR="00924B35" w:rsidRPr="00E6095D">
        <w:rPr>
          <w:rFonts w:ascii="Calibri" w:hAnsi="Calibri" w:cs="Calibri"/>
        </w:rPr>
        <w:t>and a</w:t>
      </w:r>
      <w:r w:rsidR="000A0611" w:rsidRPr="00E6095D">
        <w:rPr>
          <w:rFonts w:ascii="Calibri" w:hAnsi="Calibri" w:cs="Calibri"/>
        </w:rPr>
        <w:t xml:space="preserve"> raw intensity of 75976 units while</w:t>
      </w:r>
      <w:r w:rsidR="001D35EA" w:rsidRPr="00E6095D">
        <w:rPr>
          <w:rFonts w:ascii="Calibri" w:hAnsi="Calibri" w:cs="Calibri"/>
        </w:rPr>
        <w:t xml:space="preserve"> the background intensity</w:t>
      </w:r>
      <w:r w:rsidR="00F60C7F" w:rsidRPr="00E6095D">
        <w:rPr>
          <w:rFonts w:ascii="Calibri" w:hAnsi="Calibri" w:cs="Calibri"/>
        </w:rPr>
        <w:t xml:space="preserve"> for the same fluorescent signal</w:t>
      </w:r>
      <w:r w:rsidR="001D35EA" w:rsidRPr="00E6095D">
        <w:rPr>
          <w:rFonts w:ascii="Calibri" w:hAnsi="Calibri" w:cs="Calibri"/>
        </w:rPr>
        <w:t xml:space="preserve"> was determined to be 0.67 units per </w:t>
      </w:r>
      <w:r>
        <w:rPr>
          <w:rFonts w:ascii="Calibri" w:hAnsi="Calibri" w:cs="Calibri"/>
        </w:rPr>
        <w:t>µ</w:t>
      </w:r>
      <w:r w:rsidR="001D35EA" w:rsidRPr="00E6095D">
        <w:rPr>
          <w:rFonts w:ascii="Calibri" w:hAnsi="Calibri" w:cs="Calibri"/>
        </w:rPr>
        <w:t>m</w:t>
      </w:r>
      <w:r w:rsidR="001D35EA" w:rsidRPr="00E6095D">
        <w:rPr>
          <w:rFonts w:ascii="Calibri" w:hAnsi="Calibri" w:cs="Calibri"/>
          <w:vertAlign w:val="superscript"/>
        </w:rPr>
        <w:t>2</w:t>
      </w:r>
      <w:r w:rsidR="001D35EA" w:rsidRPr="00E6095D">
        <w:rPr>
          <w:rFonts w:ascii="Calibri" w:hAnsi="Calibri" w:cs="Calibri"/>
        </w:rPr>
        <w:t>. The normalized nuclear intensity would be</w:t>
      </w:r>
      <w:r>
        <w:rPr>
          <w:rFonts w:ascii="Calibri" w:hAnsi="Calibri" w:cs="Calibri"/>
        </w:rPr>
        <w:t>:</w:t>
      </w:r>
    </w:p>
    <w:p w14:paraId="6245349F" w14:textId="4D4581FF" w:rsidR="00EE562C" w:rsidRPr="00E6095D" w:rsidRDefault="003A5115" w:rsidP="00E6095D">
      <w:pPr>
        <w:jc w:val="both"/>
        <w:outlineLvl w:val="0"/>
        <w:rPr>
          <w:rFonts w:ascii="Calibri" w:hAnsi="Calibri" w:cs="Calibri"/>
        </w:rPr>
      </w:pPr>
      <m:oMathPara>
        <m:oMath>
          <m:r>
            <m:rPr>
              <m:sty m:val="p"/>
            </m:rPr>
            <w:rPr>
              <w:rFonts w:ascii="Calibri" w:hAnsi="Calibri" w:cs="Calibri"/>
            </w:rPr>
            <m:t>Ex: Normalized Nuclear Intensity</m:t>
          </m:r>
          <m:r>
            <w:rPr>
              <w:rFonts w:ascii="Calibri" w:hAnsi="Calibri" w:cs="Calibri"/>
            </w:rPr>
            <m:t>=(</m:t>
          </m:r>
          <m:r>
            <m:rPr>
              <m:sty m:val="p"/>
            </m:rPr>
            <w:rPr>
              <w:rFonts w:ascii="Cambria Math" w:hAnsi="Cambria Math" w:cs="Calibri"/>
            </w:rPr>
            <m:t>75976</m:t>
          </m:r>
          <m:r>
            <w:rPr>
              <w:rFonts w:ascii="Calibri" w:hAnsi="Calibri" w:cs="Calibri"/>
            </w:rPr>
            <m:t xml:space="preserve"> </m:t>
          </m:r>
          <m:r>
            <m:rPr>
              <m:sty m:val="p"/>
            </m:rPr>
            <w:rPr>
              <w:rFonts w:ascii="Cambria Math" w:hAnsi="Cambria Math" w:cs="Calibri"/>
            </w:rPr>
            <m:t>units</m:t>
          </m:r>
          <m:r>
            <w:rPr>
              <w:rFonts w:ascii="Calibri" w:hAnsi="Calibri" w:cs="Calibri"/>
            </w:rPr>
            <m:t>-</m:t>
          </m:r>
          <m:d>
            <m:dPr>
              <m:ctrlPr>
                <w:rPr>
                  <w:rFonts w:ascii="Calibri" w:hAnsi="Calibri" w:cs="Calibri"/>
                  <w:i/>
                </w:rPr>
              </m:ctrlPr>
            </m:dPr>
            <m:e>
              <m:r>
                <m:rPr>
                  <m:sty m:val="p"/>
                </m:rPr>
                <w:rPr>
                  <w:rFonts w:ascii="Cambria Math" w:hAnsi="Cambria Math" w:cs="Calibri"/>
                </w:rPr>
                <m:t xml:space="preserve">0.67 </m:t>
              </m:r>
              <m:f>
                <m:fPr>
                  <m:ctrlPr>
                    <w:rPr>
                      <w:rFonts w:ascii="Cambria Math" w:hAnsi="Cambria Math" w:cs="Calibri"/>
                    </w:rPr>
                  </m:ctrlPr>
                </m:fPr>
                <m:num>
                  <m:r>
                    <m:rPr>
                      <m:sty m:val="p"/>
                    </m:rPr>
                    <w:rPr>
                      <w:rFonts w:ascii="Cambria Math" w:hAnsi="Cambria Math" w:cs="Calibri"/>
                    </w:rPr>
                    <m:t>units</m:t>
                  </m:r>
                </m:num>
                <m:den>
                  <m:sSup>
                    <m:sSupPr>
                      <m:ctrlPr>
                        <w:rPr>
                          <w:rFonts w:ascii="Cambria Math" w:hAnsi="Cambria Math" w:cs="Calibri"/>
                        </w:rPr>
                      </m:ctrlPr>
                    </m:sSupPr>
                    <m:e>
                      <m:r>
                        <m:rPr>
                          <m:sty m:val="p"/>
                        </m:rPr>
                        <w:rPr>
                          <w:rFonts w:ascii="Cambria Math" w:hAnsi="Cambria Math" w:cs="Calibri"/>
                        </w:rPr>
                        <m:t>μm</m:t>
                      </m:r>
                    </m:e>
                    <m:sup>
                      <m:r>
                        <m:rPr>
                          <m:sty m:val="p"/>
                        </m:rPr>
                        <w:rPr>
                          <w:rFonts w:ascii="Cambria Math" w:hAnsi="Cambria Math" w:cs="Calibri"/>
                        </w:rPr>
                        <m:t>2</m:t>
                      </m:r>
                    </m:sup>
                  </m:sSup>
                </m:den>
              </m:f>
              <m:r>
                <m:rPr>
                  <m:sty m:val="p"/>
                </m:rPr>
                <w:rPr>
                  <w:rFonts w:ascii="Cambria Math" w:hAnsi="Cambria Math" w:cs="Calibri"/>
                </w:rPr>
                <m:t xml:space="preserve">*133.4 </m:t>
              </m:r>
              <m:sSup>
                <m:sSupPr>
                  <m:ctrlPr>
                    <w:rPr>
                      <w:rFonts w:ascii="Cambria Math" w:hAnsi="Cambria Math" w:cs="Calibri"/>
                    </w:rPr>
                  </m:ctrlPr>
                </m:sSupPr>
                <m:e>
                  <m:r>
                    <m:rPr>
                      <m:sty m:val="p"/>
                    </m:rPr>
                    <w:rPr>
                      <w:rFonts w:ascii="Cambria Math" w:hAnsi="Cambria Math" w:cs="Calibri"/>
                    </w:rPr>
                    <m:t>μm</m:t>
                  </m:r>
                </m:e>
                <m:sup>
                  <m:r>
                    <m:rPr>
                      <m:sty m:val="p"/>
                    </m:rPr>
                    <w:rPr>
                      <w:rFonts w:ascii="Cambria Math" w:hAnsi="Cambria Math" w:cs="Calibri"/>
                    </w:rPr>
                    <m:t>2</m:t>
                  </m:r>
                </m:sup>
              </m:sSup>
            </m:e>
          </m:d>
          <m:r>
            <w:rPr>
              <w:rFonts w:ascii="Calibri" w:hAnsi="Calibri" w:cs="Calibri"/>
            </w:rPr>
            <m:t>)</m:t>
          </m:r>
        </m:oMath>
      </m:oMathPara>
    </w:p>
    <w:p w14:paraId="6231841C" w14:textId="77777777" w:rsidR="00EE562C" w:rsidRPr="00E6095D" w:rsidRDefault="00EE562C" w:rsidP="00E6095D">
      <w:pPr>
        <w:jc w:val="both"/>
        <w:rPr>
          <w:rFonts w:ascii="Calibri" w:hAnsi="Calibri" w:cs="Calibri"/>
        </w:rPr>
      </w:pPr>
    </w:p>
    <w:p w14:paraId="1F99D3E1" w14:textId="59DCB662" w:rsidR="00EE562C" w:rsidRPr="00E6095D" w:rsidRDefault="00EE562C" w:rsidP="00E6095D">
      <w:pPr>
        <w:jc w:val="both"/>
        <w:rPr>
          <w:rFonts w:ascii="Calibri" w:hAnsi="Calibri" w:cs="Calibri"/>
        </w:rPr>
      </w:pPr>
      <w:r w:rsidRPr="00E6095D">
        <w:rPr>
          <w:rFonts w:ascii="Calibri" w:hAnsi="Calibri" w:cs="Calibri"/>
        </w:rPr>
        <w:t xml:space="preserve">4.3.3) Enter the values in the following equation. </w:t>
      </w:r>
      <w:r w:rsidR="000A0611" w:rsidRPr="00E6095D">
        <w:rPr>
          <w:rFonts w:ascii="Calibri" w:hAnsi="Calibri" w:cs="Calibri"/>
        </w:rPr>
        <w:t xml:space="preserve"> </w:t>
      </w:r>
    </w:p>
    <w:p w14:paraId="24FDC49A" w14:textId="77777777" w:rsidR="000A0611" w:rsidRPr="00E6095D" w:rsidRDefault="000A0611" w:rsidP="00E6095D">
      <w:pPr>
        <w:jc w:val="both"/>
        <w:rPr>
          <w:rFonts w:ascii="Calibri" w:hAnsi="Calibri" w:cs="Calibri"/>
        </w:rPr>
      </w:pPr>
    </w:p>
    <w:p w14:paraId="2B1AB629" w14:textId="7F09E83F" w:rsidR="00EE562C" w:rsidRPr="00E6095D" w:rsidRDefault="00E6095D" w:rsidP="00E6095D">
      <w:pPr>
        <w:jc w:val="both"/>
        <w:rPr>
          <w:rFonts w:ascii="Calibri" w:eastAsiaTheme="minorEastAsia" w:hAnsi="Calibri" w:cs="Calibri"/>
        </w:rPr>
      </w:pPr>
      <m:oMathPara>
        <m:oMath>
          <m:func>
            <m:funcPr>
              <m:ctrlPr>
                <w:rPr>
                  <w:rFonts w:ascii="Calibri" w:hAnsi="Calibri" w:cs="Calibri"/>
                  <w:i/>
                </w:rPr>
              </m:ctrlPr>
            </m:funcPr>
            <m:fName>
              <m:r>
                <m:rPr>
                  <m:sty m:val="p"/>
                </m:rPr>
                <w:rPr>
                  <w:rFonts w:ascii="Calibri" w:hAnsi="Calibri" w:cs="Calibri"/>
                </w:rPr>
                <m:t xml:space="preserve">log </m:t>
              </m:r>
            </m:fName>
            <m:e>
              <m:d>
                <m:dPr>
                  <m:ctrlPr>
                    <w:rPr>
                      <w:rFonts w:ascii="Calibri" w:hAnsi="Calibri" w:cs="Calibri"/>
                      <w:b/>
                      <w:i/>
                    </w:rPr>
                  </m:ctrlPr>
                </m:dPr>
                <m:e>
                  <m:f>
                    <m:fPr>
                      <m:ctrlPr>
                        <w:rPr>
                          <w:rFonts w:ascii="Calibri" w:hAnsi="Calibri" w:cs="Calibri"/>
                          <w:b/>
                          <w:i/>
                        </w:rPr>
                      </m:ctrlPr>
                    </m:fPr>
                    <m:num>
                      <m:d>
                        <m:dPr>
                          <m:begChr m:val="["/>
                          <m:endChr m:val="]"/>
                          <m:ctrlPr>
                            <w:rPr>
                              <w:rFonts w:ascii="Calibri" w:hAnsi="Calibri" w:cs="Calibri"/>
                              <w:b/>
                              <w:i/>
                            </w:rPr>
                          </m:ctrlPr>
                        </m:dPr>
                        <m:e>
                          <m:f>
                            <m:fPr>
                              <m:ctrlPr>
                                <w:rPr>
                                  <w:rFonts w:ascii="Calibri" w:hAnsi="Calibri" w:cs="Calibri"/>
                                </w:rPr>
                              </m:ctrlPr>
                            </m:fPr>
                            <m:num>
                              <m:r>
                                <m:rPr>
                                  <m:sty m:val="p"/>
                                </m:rPr>
                                <w:rPr>
                                  <w:rFonts w:ascii="Calibri" w:hAnsi="Calibri" w:cs="Calibri"/>
                                </w:rPr>
                                <m:t>Normalized Nuclear Intensity</m:t>
                              </m:r>
                            </m:num>
                            <m:den>
                              <m:r>
                                <m:rPr>
                                  <m:sty m:val="p"/>
                                </m:rPr>
                                <w:rPr>
                                  <w:rFonts w:ascii="Calibri" w:hAnsi="Calibri" w:cs="Calibri"/>
                                </w:rPr>
                                <m:t xml:space="preserve">Normalized Cellular Intensity-Normalized Nuclear Intensity </m:t>
                              </m:r>
                            </m:den>
                          </m:f>
                        </m:e>
                      </m:d>
                    </m:num>
                    <m:den>
                      <m:d>
                        <m:dPr>
                          <m:begChr m:val="["/>
                          <m:endChr m:val="]"/>
                          <m:ctrlPr>
                            <w:rPr>
                              <w:rFonts w:ascii="Calibri" w:hAnsi="Calibri" w:cs="Calibri"/>
                              <w:b/>
                              <w:i/>
                            </w:rPr>
                          </m:ctrlPr>
                        </m:dPr>
                        <m:e>
                          <m:f>
                            <m:fPr>
                              <m:ctrlPr>
                                <w:rPr>
                                  <w:rFonts w:ascii="Calibri" w:hAnsi="Calibri" w:cs="Calibri"/>
                                </w:rPr>
                              </m:ctrlPr>
                            </m:fPr>
                            <m:num>
                              <m:r>
                                <m:rPr>
                                  <m:sty m:val="p"/>
                                </m:rPr>
                                <w:rPr>
                                  <w:rFonts w:ascii="Calibri" w:hAnsi="Calibri" w:cs="Calibri"/>
                                </w:rPr>
                                <m:t>Nuclear Area</m:t>
                              </m:r>
                            </m:num>
                            <m:den>
                              <m:r>
                                <m:rPr>
                                  <m:sty m:val="p"/>
                                </m:rPr>
                                <w:rPr>
                                  <w:rFonts w:ascii="Calibri" w:hAnsi="Calibri" w:cs="Calibri"/>
                                </w:rPr>
                                <m:t>Cellular Area-Nuclear Area</m:t>
                              </m:r>
                            </m:den>
                          </m:f>
                        </m:e>
                      </m:d>
                    </m:den>
                  </m:f>
                </m:e>
              </m:d>
            </m:e>
          </m:func>
        </m:oMath>
      </m:oMathPara>
    </w:p>
    <w:p w14:paraId="449F9F7E" w14:textId="77777777" w:rsidR="000A0611" w:rsidRPr="00E6095D" w:rsidRDefault="000A0611" w:rsidP="00E6095D">
      <w:pPr>
        <w:jc w:val="both"/>
        <w:rPr>
          <w:rFonts w:ascii="Calibri" w:eastAsiaTheme="minorEastAsia" w:hAnsi="Calibri" w:cs="Calibri"/>
        </w:rPr>
      </w:pPr>
    </w:p>
    <w:p w14:paraId="034DA80B" w14:textId="195FAA08" w:rsidR="000A0611" w:rsidRPr="00E6095D" w:rsidRDefault="007A3F48" w:rsidP="00E6095D">
      <w:pPr>
        <w:jc w:val="both"/>
        <w:rPr>
          <w:rFonts w:ascii="Calibri" w:eastAsiaTheme="minorEastAsia" w:hAnsi="Calibri" w:cs="Calibri"/>
        </w:rPr>
      </w:pPr>
      <w:r>
        <w:rPr>
          <w:rFonts w:ascii="Calibri" w:eastAsiaTheme="minorEastAsia" w:hAnsi="Calibri" w:cs="Calibri"/>
        </w:rPr>
        <w:t>NOTE:</w:t>
      </w:r>
      <w:r w:rsidR="00924B35" w:rsidRPr="00E6095D">
        <w:rPr>
          <w:rFonts w:ascii="Calibri" w:eastAsiaTheme="minorEastAsia" w:hAnsi="Calibri" w:cs="Calibri"/>
        </w:rPr>
        <w:t xml:space="preserve">  This</w:t>
      </w:r>
      <w:r w:rsidR="000A0611" w:rsidRPr="00E6095D">
        <w:rPr>
          <w:rFonts w:ascii="Calibri" w:eastAsiaTheme="minorEastAsia" w:hAnsi="Calibri" w:cs="Calibri"/>
        </w:rPr>
        <w:t xml:space="preserve"> calculation controls for changes in subcellular area. Lytic induction and drug treatments can enlarge the nucleus or change the size of the </w:t>
      </w:r>
      <w:r w:rsidR="00C43294" w:rsidRPr="00E6095D">
        <w:rPr>
          <w:rFonts w:ascii="Calibri" w:eastAsiaTheme="minorEastAsia" w:hAnsi="Calibri" w:cs="Calibri"/>
        </w:rPr>
        <w:t>cell</w:t>
      </w:r>
      <w:r w:rsidR="00924B35" w:rsidRPr="00E6095D">
        <w:rPr>
          <w:rFonts w:ascii="Calibri" w:eastAsiaTheme="minorEastAsia" w:hAnsi="Calibri" w:cs="Calibri"/>
        </w:rPr>
        <w:t>,</w:t>
      </w:r>
      <w:r w:rsidR="00C43294" w:rsidRPr="00E6095D">
        <w:rPr>
          <w:rFonts w:ascii="Calibri" w:eastAsiaTheme="minorEastAsia" w:hAnsi="Calibri" w:cs="Calibri"/>
        </w:rPr>
        <w:t xml:space="preserve"> respectively. </w:t>
      </w:r>
    </w:p>
    <w:p w14:paraId="55346AB0" w14:textId="77777777" w:rsidR="000A0611" w:rsidRPr="00E6095D" w:rsidRDefault="000A0611" w:rsidP="00E6095D">
      <w:pPr>
        <w:jc w:val="both"/>
        <w:rPr>
          <w:rFonts w:ascii="Calibri" w:eastAsiaTheme="minorEastAsia" w:hAnsi="Calibri" w:cs="Calibri"/>
        </w:rPr>
      </w:pPr>
    </w:p>
    <w:p w14:paraId="69FD31C5" w14:textId="44ADF5D2" w:rsidR="00320F72" w:rsidRPr="00E6095D" w:rsidRDefault="000A0611" w:rsidP="00E6095D">
      <w:pPr>
        <w:jc w:val="both"/>
        <w:rPr>
          <w:rFonts w:ascii="Calibri" w:eastAsiaTheme="minorEastAsia" w:hAnsi="Calibri" w:cs="Calibri"/>
        </w:rPr>
      </w:pPr>
      <w:r w:rsidRPr="00E6095D">
        <w:rPr>
          <w:rFonts w:ascii="Calibri" w:eastAsiaTheme="minorEastAsia" w:hAnsi="Calibri" w:cs="Calibri"/>
        </w:rPr>
        <w:t xml:space="preserve">4.3.4) To interpret the results, </w:t>
      </w:r>
      <w:r w:rsidR="00662810" w:rsidRPr="00E6095D">
        <w:rPr>
          <w:rFonts w:ascii="Calibri" w:eastAsiaTheme="minorEastAsia" w:hAnsi="Calibri" w:cs="Calibri"/>
        </w:rPr>
        <w:t xml:space="preserve">create a box-whisker plot. An equal distribution of the fluorescent signal would be </w:t>
      </w:r>
      <w:r w:rsidR="00F60C7F" w:rsidRPr="00E6095D">
        <w:rPr>
          <w:rFonts w:ascii="Calibri" w:eastAsiaTheme="minorEastAsia" w:hAnsi="Calibri" w:cs="Calibri"/>
        </w:rPr>
        <w:t xml:space="preserve">close </w:t>
      </w:r>
      <w:r w:rsidR="00662810" w:rsidRPr="00E6095D">
        <w:rPr>
          <w:rFonts w:ascii="Calibri" w:eastAsiaTheme="minorEastAsia" w:hAnsi="Calibri" w:cs="Calibri"/>
        </w:rPr>
        <w:t xml:space="preserve">to zero, whereas a nuclear distribution would favor a positive ratio value and a cytoplasmic distribution would trend toward a negative ratio value.  </w:t>
      </w:r>
    </w:p>
    <w:p w14:paraId="2F21DA09" w14:textId="77777777" w:rsidR="00C43294" w:rsidRPr="00E6095D" w:rsidRDefault="00C43294" w:rsidP="00E6095D">
      <w:pPr>
        <w:jc w:val="both"/>
        <w:rPr>
          <w:rFonts w:ascii="Calibri" w:hAnsi="Calibri" w:cs="Calibri"/>
        </w:rPr>
      </w:pPr>
    </w:p>
    <w:p w14:paraId="03AB3132" w14:textId="1F8FD4DB" w:rsidR="00320F72" w:rsidRPr="00E6095D" w:rsidRDefault="00662810" w:rsidP="00E6095D">
      <w:pPr>
        <w:jc w:val="both"/>
        <w:outlineLvl w:val="0"/>
        <w:rPr>
          <w:rFonts w:ascii="Calibri" w:hAnsi="Calibri" w:cs="Calibri"/>
          <w:b/>
        </w:rPr>
      </w:pPr>
      <w:r w:rsidRPr="00E6095D">
        <w:rPr>
          <w:rFonts w:ascii="Calibri" w:hAnsi="Calibri" w:cs="Calibri"/>
          <w:b/>
        </w:rPr>
        <w:t xml:space="preserve">REPRESENTATIVE RESULTS: </w:t>
      </w:r>
    </w:p>
    <w:p w14:paraId="5364A503" w14:textId="3C72C37D" w:rsidR="00F7560D" w:rsidRPr="00E6095D" w:rsidRDefault="00443079" w:rsidP="00E6095D">
      <w:pPr>
        <w:jc w:val="both"/>
        <w:rPr>
          <w:rFonts w:ascii="Calibri" w:hAnsi="Calibri" w:cs="Calibri"/>
        </w:rPr>
      </w:pPr>
      <w:r w:rsidRPr="00E6095D">
        <w:rPr>
          <w:rFonts w:ascii="Calibri" w:hAnsi="Calibri" w:cs="Calibri"/>
        </w:rPr>
        <w:t xml:space="preserve">The </w:t>
      </w:r>
      <w:r w:rsidR="001D698B" w:rsidRPr="00E6095D">
        <w:rPr>
          <w:rFonts w:ascii="Calibri" w:hAnsi="Calibri" w:cs="Calibri"/>
        </w:rPr>
        <w:t xml:space="preserve">FISH and IF methods detailed in this manuscript are shown in </w:t>
      </w:r>
      <w:r w:rsidR="001D698B" w:rsidRPr="00E6095D">
        <w:rPr>
          <w:rFonts w:ascii="Calibri" w:hAnsi="Calibri" w:cs="Calibri"/>
          <w:b/>
        </w:rPr>
        <w:t>Figure 1</w:t>
      </w:r>
      <w:r w:rsidR="001D698B" w:rsidRPr="00E6095D">
        <w:rPr>
          <w:rFonts w:ascii="Calibri" w:hAnsi="Calibri" w:cs="Calibri"/>
        </w:rPr>
        <w:t xml:space="preserve"> along with the quantification of results by line traces of fluorescent intensity. </w:t>
      </w:r>
      <w:r w:rsidR="00A428AE" w:rsidRPr="00E6095D">
        <w:rPr>
          <w:rFonts w:ascii="Calibri" w:hAnsi="Calibri" w:cs="Calibri"/>
        </w:rPr>
        <w:t xml:space="preserve">The results presented here are semi-quantitative and offer insight into localization, rather than into comparisons between intensities of different fluorescent stains because experiments did not include a fluorescent bead in the slide preparation. </w:t>
      </w:r>
      <w:r w:rsidR="001D698B" w:rsidRPr="00E6095D">
        <w:rPr>
          <w:rFonts w:ascii="Calibri" w:hAnsi="Calibri" w:cs="Calibri"/>
          <w:b/>
        </w:rPr>
        <w:t>Figure 1</w:t>
      </w:r>
      <w:r w:rsidR="001D698B" w:rsidRPr="00E6095D">
        <w:rPr>
          <w:rFonts w:ascii="Calibri" w:hAnsi="Calibri" w:cs="Calibri"/>
        </w:rPr>
        <w:t xml:space="preserve"> also reveals that the cytoplasmic and nuclear areas and their ratios are different for latent and lytic KSHV-infected cells. Thus</w:t>
      </w:r>
      <w:r w:rsidR="004910DF" w:rsidRPr="00E6095D">
        <w:rPr>
          <w:rFonts w:ascii="Calibri" w:hAnsi="Calibri" w:cs="Calibri"/>
        </w:rPr>
        <w:t>, area is controlled</w:t>
      </w:r>
      <w:r w:rsidR="001D698B" w:rsidRPr="00E6095D">
        <w:rPr>
          <w:rFonts w:ascii="Calibri" w:hAnsi="Calibri" w:cs="Calibri"/>
        </w:rPr>
        <w:t xml:space="preserve"> in the nucleocytoplasmic ratio showcased in </w:t>
      </w:r>
      <w:r w:rsidR="001D698B" w:rsidRPr="00E6095D">
        <w:rPr>
          <w:rFonts w:ascii="Calibri" w:hAnsi="Calibri" w:cs="Calibri"/>
          <w:b/>
        </w:rPr>
        <w:t>Figure 2</w:t>
      </w:r>
      <w:r w:rsidR="001D698B" w:rsidRPr="00E6095D">
        <w:rPr>
          <w:rFonts w:ascii="Calibri" w:hAnsi="Calibri" w:cs="Calibri"/>
        </w:rPr>
        <w:t xml:space="preserve">. </w:t>
      </w:r>
      <w:r w:rsidR="001D698B" w:rsidRPr="00E6095D">
        <w:rPr>
          <w:rFonts w:ascii="Calibri" w:hAnsi="Calibri" w:cs="Calibri"/>
          <w:b/>
        </w:rPr>
        <w:t xml:space="preserve">Figure 2 </w:t>
      </w:r>
      <w:r w:rsidR="001D698B" w:rsidRPr="00E6095D">
        <w:rPr>
          <w:rFonts w:ascii="Calibri" w:hAnsi="Calibri" w:cs="Calibri"/>
        </w:rPr>
        <w:t xml:space="preserve">validates the calculation detailed in this manuscript for a nucleocytoplasmic ratio with the use of a nuclear control, the viral polyadenylated nuclear (PAN) RNA, </w:t>
      </w:r>
      <w:r w:rsidR="004910DF" w:rsidRPr="00E6095D">
        <w:rPr>
          <w:rFonts w:ascii="Calibri" w:hAnsi="Calibri" w:cs="Calibri"/>
        </w:rPr>
        <w:t xml:space="preserve">and </w:t>
      </w:r>
      <w:r w:rsidR="001D698B" w:rsidRPr="00E6095D">
        <w:rPr>
          <w:rFonts w:ascii="Calibri" w:hAnsi="Calibri" w:cs="Calibri"/>
        </w:rPr>
        <w:t xml:space="preserve">a cytoplasmic control, the host GAPDH </w:t>
      </w:r>
      <w:r w:rsidR="004910DF" w:rsidRPr="00E6095D">
        <w:rPr>
          <w:rFonts w:ascii="Calibri" w:hAnsi="Calibri" w:cs="Calibri"/>
        </w:rPr>
        <w:t>m</w:t>
      </w:r>
      <w:r w:rsidR="001D698B" w:rsidRPr="00E6095D">
        <w:rPr>
          <w:rFonts w:ascii="Calibri" w:hAnsi="Calibri" w:cs="Calibri"/>
        </w:rPr>
        <w:t xml:space="preserve">RNA. </w:t>
      </w:r>
      <w:r w:rsidR="001D698B" w:rsidRPr="00E6095D">
        <w:rPr>
          <w:rFonts w:ascii="Calibri" w:hAnsi="Calibri" w:cs="Calibri"/>
          <w:b/>
        </w:rPr>
        <w:t>Figure 3</w:t>
      </w:r>
      <w:r w:rsidR="001D698B" w:rsidRPr="00E6095D">
        <w:rPr>
          <w:rFonts w:ascii="Calibri" w:hAnsi="Calibri" w:cs="Calibri"/>
        </w:rPr>
        <w:t xml:space="preserve"> reveals that when KSHV DNA replication is inhibited in the lytic phase </w:t>
      </w:r>
      <w:proofErr w:type="gramStart"/>
      <w:r w:rsidR="001D698B" w:rsidRPr="00E6095D">
        <w:rPr>
          <w:rFonts w:ascii="Calibri" w:hAnsi="Calibri" w:cs="Calibri"/>
        </w:rPr>
        <w:t>by the use of</w:t>
      </w:r>
      <w:proofErr w:type="gramEnd"/>
      <w:r w:rsidR="001D698B" w:rsidRPr="00E6095D">
        <w:rPr>
          <w:rFonts w:ascii="Calibri" w:hAnsi="Calibri" w:cs="Calibri"/>
        </w:rPr>
        <w:t xml:space="preserve"> either </w:t>
      </w:r>
      <w:proofErr w:type="spellStart"/>
      <w:r w:rsidR="001D698B" w:rsidRPr="00E6095D">
        <w:rPr>
          <w:rFonts w:ascii="Calibri" w:hAnsi="Calibri" w:cs="Calibri"/>
        </w:rPr>
        <w:t>phosphonoacetic</w:t>
      </w:r>
      <w:proofErr w:type="spellEnd"/>
      <w:r w:rsidR="001D698B" w:rsidRPr="00E6095D">
        <w:rPr>
          <w:rFonts w:ascii="Calibri" w:hAnsi="Calibri" w:cs="Calibri"/>
        </w:rPr>
        <w:t xml:space="preserve"> acid (Doxy + PAA) or cidofovir (Doxy + </w:t>
      </w:r>
      <w:proofErr w:type="spellStart"/>
      <w:r w:rsidR="001D698B" w:rsidRPr="00E6095D">
        <w:rPr>
          <w:rFonts w:ascii="Calibri" w:hAnsi="Calibri" w:cs="Calibri"/>
        </w:rPr>
        <w:t>Cido</w:t>
      </w:r>
      <w:proofErr w:type="spellEnd"/>
      <w:r w:rsidR="001D698B" w:rsidRPr="00E6095D">
        <w:rPr>
          <w:rFonts w:ascii="Calibri" w:hAnsi="Calibri" w:cs="Calibri"/>
        </w:rPr>
        <w:t xml:space="preserve">), the early ORF59-58 transcript shifts to a predominantly cytoplasmic localization. </w:t>
      </w:r>
      <w:r w:rsidR="00886B24" w:rsidRPr="00E6095D">
        <w:rPr>
          <w:rFonts w:ascii="Calibri" w:hAnsi="Calibri" w:cs="Calibri"/>
        </w:rPr>
        <w:t xml:space="preserve">The micrographs and the two quantification methods in </w:t>
      </w:r>
      <w:r w:rsidR="00886B24" w:rsidRPr="00E6095D">
        <w:rPr>
          <w:rFonts w:ascii="Calibri" w:hAnsi="Calibri" w:cs="Calibri"/>
          <w:b/>
        </w:rPr>
        <w:t>Figure 3</w:t>
      </w:r>
      <w:r w:rsidR="00886B24" w:rsidRPr="00E6095D">
        <w:rPr>
          <w:rFonts w:ascii="Calibri" w:hAnsi="Calibri" w:cs="Calibri"/>
        </w:rPr>
        <w:t xml:space="preserve"> support this result</w:t>
      </w:r>
      <w:r w:rsidR="000B6921" w:rsidRPr="00E6095D">
        <w:rPr>
          <w:rFonts w:ascii="Calibri" w:hAnsi="Calibri" w:cs="Calibri"/>
        </w:rPr>
        <w:t xml:space="preserve"> and reveal that PAN RNA localizes to specific nuclear </w:t>
      </w:r>
      <w:r w:rsidR="004910DF" w:rsidRPr="00E6095D">
        <w:rPr>
          <w:rFonts w:ascii="Calibri" w:hAnsi="Calibri" w:cs="Calibri"/>
        </w:rPr>
        <w:t xml:space="preserve">sites </w:t>
      </w:r>
      <w:r w:rsidR="000B6921" w:rsidRPr="00E6095D">
        <w:rPr>
          <w:rFonts w:ascii="Calibri" w:hAnsi="Calibri" w:cs="Calibri"/>
        </w:rPr>
        <w:t>despite inhibition of viral DNA replication</w:t>
      </w:r>
      <w:r w:rsidR="00F60C7F" w:rsidRPr="00E6095D">
        <w:rPr>
          <w:rFonts w:ascii="Calibri" w:hAnsi="Calibri" w:cs="Calibri"/>
        </w:rPr>
        <w:t xml:space="preserve"> and the change seen for early ORF59-58 transcript</w:t>
      </w:r>
      <w:r w:rsidR="00886B24" w:rsidRPr="00E6095D">
        <w:rPr>
          <w:rFonts w:ascii="Calibri" w:hAnsi="Calibri" w:cs="Calibri"/>
        </w:rPr>
        <w:t xml:space="preserve">. </w:t>
      </w:r>
    </w:p>
    <w:p w14:paraId="0AB44AB2" w14:textId="68E17FC9" w:rsidR="00662810" w:rsidRDefault="00662810" w:rsidP="00E6095D">
      <w:pPr>
        <w:jc w:val="both"/>
        <w:rPr>
          <w:rFonts w:ascii="Calibri" w:hAnsi="Calibri" w:cs="Calibri"/>
          <w:b/>
        </w:rPr>
      </w:pPr>
    </w:p>
    <w:p w14:paraId="2DF03BA1" w14:textId="6EED05FA" w:rsidR="00F9678D" w:rsidRDefault="00F9678D" w:rsidP="00E6095D">
      <w:pPr>
        <w:jc w:val="both"/>
        <w:rPr>
          <w:rFonts w:ascii="Calibri" w:hAnsi="Calibri" w:cs="Calibri"/>
          <w:b/>
        </w:rPr>
      </w:pPr>
      <w:r>
        <w:rPr>
          <w:rFonts w:ascii="Calibri" w:hAnsi="Calibri" w:cs="Calibri"/>
          <w:b/>
        </w:rPr>
        <w:t>FIGURE and TABLE LEGENDS:</w:t>
      </w:r>
    </w:p>
    <w:p w14:paraId="160B2C27" w14:textId="77777777" w:rsidR="00F9678D" w:rsidRPr="00E6095D" w:rsidRDefault="00F9678D" w:rsidP="00E6095D">
      <w:pPr>
        <w:jc w:val="both"/>
        <w:rPr>
          <w:rFonts w:ascii="Calibri" w:hAnsi="Calibri" w:cs="Calibri"/>
          <w:b/>
        </w:rPr>
      </w:pPr>
    </w:p>
    <w:p w14:paraId="13EBD4EA" w14:textId="046758CD" w:rsidR="00B7024E" w:rsidRPr="00F9678D" w:rsidRDefault="00B7024E" w:rsidP="00E6095D">
      <w:pPr>
        <w:jc w:val="both"/>
        <w:rPr>
          <w:rFonts w:ascii="Calibri" w:hAnsi="Calibri" w:cs="Calibri"/>
          <w:b/>
        </w:rPr>
      </w:pPr>
      <w:r w:rsidRPr="00E6095D">
        <w:rPr>
          <w:rFonts w:ascii="Calibri" w:hAnsi="Calibri" w:cs="Calibri"/>
          <w:b/>
        </w:rPr>
        <w:t>Figure 1</w:t>
      </w:r>
      <w:r w:rsidR="00EA24F5" w:rsidRPr="00E6095D">
        <w:rPr>
          <w:rFonts w:ascii="Calibri" w:hAnsi="Calibri" w:cs="Calibri"/>
          <w:b/>
        </w:rPr>
        <w:t xml:space="preserve">: </w:t>
      </w:r>
      <w:r w:rsidR="00636FD4" w:rsidRPr="00E6095D">
        <w:rPr>
          <w:rFonts w:ascii="Calibri" w:hAnsi="Calibri" w:cs="Calibri"/>
        </w:rPr>
        <w:t xml:space="preserve">Lines traces of fluorescent intensity reveal subtleties in fluorescence </w:t>
      </w:r>
      <w:r w:rsidR="00F9678D" w:rsidRPr="00F9678D">
        <w:rPr>
          <w:rFonts w:ascii="Calibri" w:hAnsi="Calibri" w:cs="Calibri"/>
        </w:rPr>
        <w:t xml:space="preserve">in situ </w:t>
      </w:r>
      <w:r w:rsidR="00636FD4" w:rsidRPr="00E6095D">
        <w:rPr>
          <w:rFonts w:ascii="Calibri" w:hAnsi="Calibri" w:cs="Calibri"/>
        </w:rPr>
        <w:t xml:space="preserve">hybridization (FISH) of KSHV transcripts and immunofluorescence </w:t>
      </w:r>
      <w:r w:rsidR="007F52F8" w:rsidRPr="00E6095D">
        <w:rPr>
          <w:rFonts w:ascii="Calibri" w:hAnsi="Calibri" w:cs="Calibri"/>
        </w:rPr>
        <w:t xml:space="preserve">(IF) </w:t>
      </w:r>
      <w:r w:rsidR="00636FD4" w:rsidRPr="00E6095D">
        <w:rPr>
          <w:rFonts w:ascii="Calibri" w:hAnsi="Calibri" w:cs="Calibri"/>
        </w:rPr>
        <w:t xml:space="preserve">of KSHV replication </w:t>
      </w:r>
      <w:r w:rsidR="00636FD4" w:rsidRPr="00E6095D">
        <w:rPr>
          <w:rFonts w:ascii="Calibri" w:hAnsi="Calibri" w:cs="Calibri"/>
        </w:rPr>
        <w:lastRenderedPageBreak/>
        <w:t xml:space="preserve">compartments.  </w:t>
      </w:r>
      <w:r w:rsidR="00EA24F5" w:rsidRPr="00E6095D">
        <w:rPr>
          <w:rFonts w:ascii="Calibri" w:hAnsi="Calibri" w:cs="Calibri"/>
        </w:rPr>
        <w:t>(</w:t>
      </w:r>
      <w:r w:rsidR="00EA24F5" w:rsidRPr="00F9678D">
        <w:rPr>
          <w:rFonts w:ascii="Calibri" w:hAnsi="Calibri" w:cs="Calibri"/>
          <w:b/>
        </w:rPr>
        <w:t>A</w:t>
      </w:r>
      <w:r w:rsidR="00F9678D">
        <w:rPr>
          <w:rFonts w:ascii="Calibri" w:hAnsi="Calibri" w:cs="Calibri"/>
          <w:b/>
        </w:rPr>
        <w:t>–</w:t>
      </w:r>
      <w:r w:rsidR="00EA24F5" w:rsidRPr="00F9678D">
        <w:rPr>
          <w:rFonts w:ascii="Calibri" w:hAnsi="Calibri" w:cs="Calibri"/>
          <w:b/>
        </w:rPr>
        <w:t>B</w:t>
      </w:r>
      <w:r w:rsidR="00EA24F5" w:rsidRPr="00E6095D">
        <w:rPr>
          <w:rFonts w:ascii="Calibri" w:hAnsi="Calibri" w:cs="Calibri"/>
        </w:rPr>
        <w:t xml:space="preserve">) Confocal images of </w:t>
      </w:r>
      <w:proofErr w:type="spellStart"/>
      <w:r w:rsidR="00EA24F5" w:rsidRPr="00E6095D">
        <w:rPr>
          <w:rFonts w:ascii="Calibri" w:hAnsi="Calibri" w:cs="Calibri"/>
        </w:rPr>
        <w:t>TREx</w:t>
      </w:r>
      <w:proofErr w:type="spellEnd"/>
      <w:r w:rsidR="00EA24F5" w:rsidRPr="00E6095D">
        <w:rPr>
          <w:rFonts w:ascii="Calibri" w:hAnsi="Calibri" w:cs="Calibri"/>
        </w:rPr>
        <w:t xml:space="preserve"> RTA </w:t>
      </w:r>
      <w:r w:rsidR="00A248E0" w:rsidRPr="00E6095D">
        <w:rPr>
          <w:rFonts w:ascii="Calibri" w:hAnsi="Calibri" w:cs="Calibri"/>
        </w:rPr>
        <w:t xml:space="preserve">(tetracycline inducible viral replication and transcription activator protein) </w:t>
      </w:r>
      <w:r w:rsidR="00EA24F5" w:rsidRPr="00E6095D">
        <w:rPr>
          <w:rFonts w:ascii="Calibri" w:hAnsi="Calibri" w:cs="Calibri"/>
        </w:rPr>
        <w:t>BCBL-1 cells</w:t>
      </w:r>
      <w:r w:rsidR="00980DAB" w:rsidRPr="00E6095D">
        <w:rPr>
          <w:rFonts w:ascii="Calibri" w:hAnsi="Calibri" w:cs="Calibri"/>
        </w:rPr>
        <w:fldChar w:fldCharType="begin">
          <w:fldData xml:space="preserve">PEVuZE5vdGU+PENpdGU+PEF1dGhvcj5OYWthbXVyYTwvQXV0aG9yPjxZZWFyPjIwMDM8L1llYXI+
PElEVGV4dD5HbG9iYWwgY2hhbmdlcyBpbiBLYXBvc2kmYXBvcztzIHNhcmNvbWEtYXNzb2NpYXRl
ZCB2aXJ1cyBnZW5lIGV4cHJlc3Npb24gcGF0dGVybnMgZm9sbG93aW5nIGV4cHJlc3Npb24gb2Yg
YSB0ZXRyYWN5Y2xpbmUtaW5kdWNpYmxlIFJ0YSB0cmFuc2FjdGl2YXRvcjwvSURUZXh0PjxEaXNw
bGF5VGV4dD48c3R5bGUgZmFjZT0ic3VwZXJzY3JpcHQiPjEyPC9zdHlsZT48L0Rpc3BsYXlUZXh0
PjxyZWNvcmQ+PGRhdGVzPjxwdWItZGF0ZXM+PGRhdGU+QXByPC9kYXRlPjwvcHViLWRhdGVzPjx5
ZWFyPjIwMDM8L3llYXI+PC9kYXRlcz48a2V5d29yZHM+PGtleXdvcmQ+QmFzZSBTZXF1ZW5jZTwv
a2V5d29yZD48a2V5d29yZD5ETkEsIFZpcmFsL2dlbmV0aWNzPC9rZXl3b3JkPjxrZXl3b3JkPkdl
bmUgRXhwcmVzc2lvbjwva2V5d29yZD48a2V5d29yZD5HZW5lIEV4cHJlc3Npb24gUHJvZmlsaW5n
PC9rZXl3b3JkPjxrZXl3b3JkPkdlbmVzLCBWaXJhbDwva2V5d29yZD48a2V5d29yZD5IZXJwZXN2
aXJ1cyA4LCBIdW1hbi8qZ2VuZXRpY3MvKnBoeXNpb2xvZ3kvdWx0cmFzdHJ1Y3R1cmU8L2tleXdv
cmQ+PGtleXdvcmQ+SHVtYW5zPC9rZXl3b3JkPjxrZXl3b3JkPkltbWVkaWF0ZS1FYXJseSBQcm90
ZWlucy8qZ2VuZXRpY3MvcGh5c2lvbG9neTwva2V5d29yZD48a2V5d29yZD5NaWNyb3Njb3B5LCBF
bGVjdHJvbjwva2V5d29yZD48a2V5d29yZD5SZWNvbWJpbmF0aW9uLCBHZW5ldGljPC9rZXl3b3Jk
PjxrZXl3b3JkPlNhcmNvbWEsIEthcG9zaS92aXJvbG9neTwva2V5d29yZD48a2V5d29yZD5UZXRy
YWN5Y2xpbmUvcGhhcm1hY29sb2d5PC9rZXl3b3JkPjxrZXl3b3JkPlRyYW5zLUFjdGl2YXRvcnMv
KmdlbmV0aWNzL3BoeXNpb2xvZ3k8L2tleXdvcmQ+PGtleXdvcmQ+VHJhbnNjcmlwdGlvbmFsIEFj
dGl2YXRpb24vZHJ1ZyBlZmZlY3RzPC9rZXl3b3JkPjxrZXl3b3JkPlR1bW9yIENlbGxzLCBDdWx0
dXJlZDwva2V5d29yZD48a2V5d29yZD5WaXJhbCBQcm90ZWlucy8qZ2VuZXRpY3MvcGh5c2lvbG9n
eTwva2V5d29yZD48a2V5d29yZD5WaXJ1cyBSZXBsaWNhdGlvbjwva2V5d29yZD48L2tleXdvcmRz
Pjx1cmxzPjxyZWxhdGVkLXVybHM+PHVybD5odHRwczovL3d3dy5uY2JpLm5sbS5uaWguZ292L3B1
Ym1lZC8xMjYzNDM3ODwvdXJsPjwvcmVsYXRlZC11cmxzPjwvdXJscz48aXNibj4wMDIyLTUzOFgg
KFByaW50KSYjeEQ7MDAyMi01MzhYIChMaW5raW5nKTwvaXNibj48Y3VzdG9tMj5QTUMxNTA2NjU8
L2N1c3RvbTI+PHRpdGxlcz48dGl0bGU+R2xvYmFsIGNoYW5nZXMgaW4gS2Fwb3NpJmFwb3M7cyBz
YXJjb21hLWFzc29jaWF0ZWQgdmlydXMgZ2VuZSBleHByZXNzaW9uIHBhdHRlcm5zIGZvbGxvd2lu
ZyBleHByZXNzaW9uIG9mIGEgdGV0cmFjeWNsaW5lLWluZHVjaWJsZSBSdGEgdHJhbnNhY3RpdmF0
b3I8L3RpdGxlPjxzZWNvbmRhcnktdGl0bGU+SiBWaXJvbDwvc2Vjb25kYXJ5LXRpdGxlPjwvdGl0
bGVzPjxwYWdlcz40MjA1LTIwPC9wYWdlcz48bnVtYmVyPjc8L251bWJlcj48Y29udHJpYnV0b3Jz
PjxhdXRob3JzPjxhdXRob3I+TmFrYW11cmEsIEguPC9hdXRob3I+PGF1dGhvcj5MdSwgTS48L2F1
dGhvcj48YXV0aG9yPkd3YWNrLCBZLjwvYXV0aG9yPjxhdXRob3I+U291dmxpcywgSi48L2F1dGhv
cj48YXV0aG9yPlplaWNobmVyLCBTLiBMLjwvYXV0aG9yPjxhdXRob3I+SnVuZywgSi4gVS48L2F1
dGhvcj48L2F1dGhvcnM+PC9jb250cmlidXRvcnM+PGFkZGVkLWRhdGUgZm9ybWF0PSJ1dGMiPjE1
MDExNzU3NTU8L2FkZGVkLWRhdGU+PHJlZi10eXBlIG5hbWU9IkpvdXJuYWwgQXJ0aWNsZSI+MTc8
L3JlZi10eXBlPjxhdXRoLWFkZHJlc3M+RGVwYXJ0bWVudCBvZiBNaWNyb2Jpb2xvZ3kgYW5kIE1v
bGVjdWxhciBHZW5ldGljcywgRGl2aXNpb24gb2YgVHVtb3IgVmlyb2xvZ3ksIE5ldyBFbmdsYW5k
IFJlZ2lvbmFsIFByaW1hdGUgUmVzZWFyY2ggQ2VudGVyLCBIYXJ2YXJkIE1lZGljYWwgU2Nob29s
LCBTb3V0aGJvcm91Z2gsIE1hc3NhY2h1c2V0dHMgMDE3NzIsIFVTQS48L2F1dGgtYWRkcmVzcz48
cmVjLW51bWJlcj4xNjwvcmVjLW51bWJlcj48bGFzdC11cGRhdGVkLWRhdGUgZm9ybWF0PSJ1dGMi
PjE1MDExNzU3NTU8L2xhc3QtdXBkYXRlZC1kYXRlPjxhY2Nlc3Npb24tbnVtPjEyNjM0Mzc4PC9h
Y2Nlc3Npb24tbnVtPjx2b2x1bWU+Nzc8L3ZvbHVtZT48L3JlY29yZD48L0NpdGU+PC9FbmROb3Rl
PgB=
</w:fldData>
        </w:fldChar>
      </w:r>
      <w:r w:rsidR="009E70FC" w:rsidRPr="00E6095D">
        <w:rPr>
          <w:rFonts w:ascii="Calibri" w:hAnsi="Calibri" w:cs="Calibri"/>
        </w:rPr>
        <w:instrText xml:space="preserve"> ADDIN EN.CITE </w:instrText>
      </w:r>
      <w:r w:rsidR="009E70FC" w:rsidRPr="00E6095D">
        <w:rPr>
          <w:rFonts w:ascii="Calibri" w:hAnsi="Calibri" w:cs="Calibri"/>
        </w:rPr>
        <w:fldChar w:fldCharType="begin">
          <w:fldData xml:space="preserve">PEVuZE5vdGU+PENpdGU+PEF1dGhvcj5OYWthbXVyYTwvQXV0aG9yPjxZZWFyPjIwMDM8L1llYXI+
PElEVGV4dD5HbG9iYWwgY2hhbmdlcyBpbiBLYXBvc2kmYXBvcztzIHNhcmNvbWEtYXNzb2NpYXRl
ZCB2aXJ1cyBnZW5lIGV4cHJlc3Npb24gcGF0dGVybnMgZm9sbG93aW5nIGV4cHJlc3Npb24gb2Yg
YSB0ZXRyYWN5Y2xpbmUtaW5kdWNpYmxlIFJ0YSB0cmFuc2FjdGl2YXRvcjwvSURUZXh0PjxEaXNw
bGF5VGV4dD48c3R5bGUgZmFjZT0ic3VwZXJzY3JpcHQiPjEyPC9zdHlsZT48L0Rpc3BsYXlUZXh0
PjxyZWNvcmQ+PGRhdGVzPjxwdWItZGF0ZXM+PGRhdGU+QXByPC9kYXRlPjwvcHViLWRhdGVzPjx5
ZWFyPjIwMDM8L3llYXI+PC9kYXRlcz48a2V5d29yZHM+PGtleXdvcmQ+QmFzZSBTZXF1ZW5jZTwv
a2V5d29yZD48a2V5d29yZD5ETkEsIFZpcmFsL2dlbmV0aWNzPC9rZXl3b3JkPjxrZXl3b3JkPkdl
bmUgRXhwcmVzc2lvbjwva2V5d29yZD48a2V5d29yZD5HZW5lIEV4cHJlc3Npb24gUHJvZmlsaW5n
PC9rZXl3b3JkPjxrZXl3b3JkPkdlbmVzLCBWaXJhbDwva2V5d29yZD48a2V5d29yZD5IZXJwZXN2
aXJ1cyA4LCBIdW1hbi8qZ2VuZXRpY3MvKnBoeXNpb2xvZ3kvdWx0cmFzdHJ1Y3R1cmU8L2tleXdv
cmQ+PGtleXdvcmQ+SHVtYW5zPC9rZXl3b3JkPjxrZXl3b3JkPkltbWVkaWF0ZS1FYXJseSBQcm90
ZWlucy8qZ2VuZXRpY3MvcGh5c2lvbG9neTwva2V5d29yZD48a2V5d29yZD5NaWNyb3Njb3B5LCBF
bGVjdHJvbjwva2V5d29yZD48a2V5d29yZD5SZWNvbWJpbmF0aW9uLCBHZW5ldGljPC9rZXl3b3Jk
PjxrZXl3b3JkPlNhcmNvbWEsIEthcG9zaS92aXJvbG9neTwva2V5d29yZD48a2V5d29yZD5UZXRy
YWN5Y2xpbmUvcGhhcm1hY29sb2d5PC9rZXl3b3JkPjxrZXl3b3JkPlRyYW5zLUFjdGl2YXRvcnMv
KmdlbmV0aWNzL3BoeXNpb2xvZ3k8L2tleXdvcmQ+PGtleXdvcmQ+VHJhbnNjcmlwdGlvbmFsIEFj
dGl2YXRpb24vZHJ1ZyBlZmZlY3RzPC9rZXl3b3JkPjxrZXl3b3JkPlR1bW9yIENlbGxzLCBDdWx0
dXJlZDwva2V5d29yZD48a2V5d29yZD5WaXJhbCBQcm90ZWlucy8qZ2VuZXRpY3MvcGh5c2lvbG9n
eTwva2V5d29yZD48a2V5d29yZD5WaXJ1cyBSZXBsaWNhdGlvbjwva2V5d29yZD48L2tleXdvcmRz
Pjx1cmxzPjxyZWxhdGVkLXVybHM+PHVybD5odHRwczovL3d3dy5uY2JpLm5sbS5uaWguZ292L3B1
Ym1lZC8xMjYzNDM3ODwvdXJsPjwvcmVsYXRlZC11cmxzPjwvdXJscz48aXNibj4wMDIyLTUzOFgg
KFByaW50KSYjeEQ7MDAyMi01MzhYIChMaW5raW5nKTwvaXNibj48Y3VzdG9tMj5QTUMxNTA2NjU8
L2N1c3RvbTI+PHRpdGxlcz48dGl0bGU+R2xvYmFsIGNoYW5nZXMgaW4gS2Fwb3NpJmFwb3M7cyBz
YXJjb21hLWFzc29jaWF0ZWQgdmlydXMgZ2VuZSBleHByZXNzaW9uIHBhdHRlcm5zIGZvbGxvd2lu
ZyBleHByZXNzaW9uIG9mIGEgdGV0cmFjeWNsaW5lLWluZHVjaWJsZSBSdGEgdHJhbnNhY3RpdmF0
b3I8L3RpdGxlPjxzZWNvbmRhcnktdGl0bGU+SiBWaXJvbDwvc2Vjb25kYXJ5LXRpdGxlPjwvdGl0
bGVzPjxwYWdlcz40MjA1LTIwPC9wYWdlcz48bnVtYmVyPjc8L251bWJlcj48Y29udHJpYnV0b3Jz
PjxhdXRob3JzPjxhdXRob3I+TmFrYW11cmEsIEguPC9hdXRob3I+PGF1dGhvcj5MdSwgTS48L2F1
dGhvcj48YXV0aG9yPkd3YWNrLCBZLjwvYXV0aG9yPjxhdXRob3I+U291dmxpcywgSi48L2F1dGhv
cj48YXV0aG9yPlplaWNobmVyLCBTLiBMLjwvYXV0aG9yPjxhdXRob3I+SnVuZywgSi4gVS48L2F1
dGhvcj48L2F1dGhvcnM+PC9jb250cmlidXRvcnM+PGFkZGVkLWRhdGUgZm9ybWF0PSJ1dGMiPjE1
MDExNzU3NTU8L2FkZGVkLWRhdGU+PHJlZi10eXBlIG5hbWU9IkpvdXJuYWwgQXJ0aWNsZSI+MTc8
L3JlZi10eXBlPjxhdXRoLWFkZHJlc3M+RGVwYXJ0bWVudCBvZiBNaWNyb2Jpb2xvZ3kgYW5kIE1v
bGVjdWxhciBHZW5ldGljcywgRGl2aXNpb24gb2YgVHVtb3IgVmlyb2xvZ3ksIE5ldyBFbmdsYW5k
IFJlZ2lvbmFsIFByaW1hdGUgUmVzZWFyY2ggQ2VudGVyLCBIYXJ2YXJkIE1lZGljYWwgU2Nob29s
LCBTb3V0aGJvcm91Z2gsIE1hc3NhY2h1c2V0dHMgMDE3NzIsIFVTQS48L2F1dGgtYWRkcmVzcz48
cmVjLW51bWJlcj4xNjwvcmVjLW51bWJlcj48bGFzdC11cGRhdGVkLWRhdGUgZm9ybWF0PSJ1dGMi
PjE1MDExNzU3NTU8L2xhc3QtdXBkYXRlZC1kYXRlPjxhY2Nlc3Npb24tbnVtPjEyNjM0Mzc4PC9h
Y2Nlc3Npb24tbnVtPjx2b2x1bWU+Nzc8L3ZvbHVtZT48L3JlY29yZD48L0NpdGU+PC9FbmROb3Rl
PgB=
</w:fldData>
        </w:fldChar>
      </w:r>
      <w:r w:rsidR="009E70FC" w:rsidRPr="00E6095D">
        <w:rPr>
          <w:rFonts w:ascii="Calibri" w:hAnsi="Calibri" w:cs="Calibri"/>
        </w:rPr>
        <w:instrText xml:space="preserve"> ADDIN EN.CITE.DATA </w:instrText>
      </w:r>
      <w:r w:rsidR="009E70FC" w:rsidRPr="00E6095D">
        <w:rPr>
          <w:rFonts w:ascii="Calibri" w:hAnsi="Calibri" w:cs="Calibri"/>
        </w:rPr>
      </w:r>
      <w:r w:rsidR="009E70FC" w:rsidRPr="00E6095D">
        <w:rPr>
          <w:rFonts w:ascii="Calibri" w:hAnsi="Calibri" w:cs="Calibri"/>
        </w:rPr>
        <w:fldChar w:fldCharType="end"/>
      </w:r>
      <w:r w:rsidR="00980DAB" w:rsidRPr="00E6095D">
        <w:rPr>
          <w:rFonts w:ascii="Calibri" w:hAnsi="Calibri" w:cs="Calibri"/>
        </w:rPr>
      </w:r>
      <w:r w:rsidR="00980DAB" w:rsidRPr="00E6095D">
        <w:rPr>
          <w:rFonts w:ascii="Calibri" w:hAnsi="Calibri" w:cs="Calibri"/>
        </w:rPr>
        <w:fldChar w:fldCharType="separate"/>
      </w:r>
      <w:r w:rsidR="009E70FC" w:rsidRPr="00E6095D">
        <w:rPr>
          <w:rFonts w:ascii="Calibri" w:hAnsi="Calibri" w:cs="Calibri"/>
          <w:noProof/>
          <w:vertAlign w:val="superscript"/>
        </w:rPr>
        <w:t>12</w:t>
      </w:r>
      <w:r w:rsidR="00980DAB" w:rsidRPr="00E6095D">
        <w:rPr>
          <w:rFonts w:ascii="Calibri" w:hAnsi="Calibri" w:cs="Calibri"/>
        </w:rPr>
        <w:fldChar w:fldCharType="end"/>
      </w:r>
      <w:r w:rsidR="00EA24F5" w:rsidRPr="00E6095D">
        <w:rPr>
          <w:rFonts w:ascii="Calibri" w:hAnsi="Calibri" w:cs="Calibri"/>
        </w:rPr>
        <w:t xml:space="preserve"> that have been induced into the lytic phase for 24 h with doxycycline (Doxy). Scale bar indicates 10 </w:t>
      </w:r>
      <w:proofErr w:type="spellStart"/>
      <w:r w:rsidR="00EA24F5" w:rsidRPr="00E6095D">
        <w:rPr>
          <w:rFonts w:ascii="Calibri" w:hAnsi="Calibri" w:cs="Calibri"/>
        </w:rPr>
        <w:t>μm</w:t>
      </w:r>
      <w:proofErr w:type="spellEnd"/>
      <w:r w:rsidR="00EA24F5" w:rsidRPr="00E6095D">
        <w:rPr>
          <w:rFonts w:ascii="Calibri" w:hAnsi="Calibri" w:cs="Calibri"/>
        </w:rPr>
        <w:t>. (</w:t>
      </w:r>
      <w:r w:rsidR="00EA24F5" w:rsidRPr="00F9678D">
        <w:rPr>
          <w:rFonts w:ascii="Calibri" w:hAnsi="Calibri" w:cs="Calibri"/>
          <w:b/>
        </w:rPr>
        <w:t>A</w:t>
      </w:r>
      <w:r w:rsidR="00EA24F5" w:rsidRPr="00E6095D">
        <w:rPr>
          <w:rFonts w:ascii="Calibri" w:hAnsi="Calibri" w:cs="Calibri"/>
        </w:rPr>
        <w:t xml:space="preserve">) Fluorescence </w:t>
      </w:r>
      <w:r w:rsidR="00F9678D" w:rsidRPr="00F9678D">
        <w:rPr>
          <w:rFonts w:ascii="Calibri" w:hAnsi="Calibri" w:cs="Calibri"/>
          <w:iCs/>
        </w:rPr>
        <w:t xml:space="preserve">in situ </w:t>
      </w:r>
      <w:r w:rsidR="00EA24F5" w:rsidRPr="00E6095D">
        <w:rPr>
          <w:rFonts w:ascii="Calibri" w:hAnsi="Calibri" w:cs="Calibri"/>
        </w:rPr>
        <w:t>hybridization (FISH) for viral RNAs (green) and immunofluorescence (IF) for viral single-stranded DNA binding protein (ORF6/SSB) (red)</w:t>
      </w:r>
      <w:r w:rsidR="0039334E" w:rsidRPr="00E6095D">
        <w:rPr>
          <w:rFonts w:ascii="Calibri" w:hAnsi="Calibri" w:cs="Calibri"/>
        </w:rPr>
        <w:t>, a component of KSHV replications compartments,</w:t>
      </w:r>
      <w:r w:rsidR="00EA24F5" w:rsidRPr="00E6095D">
        <w:rPr>
          <w:rFonts w:ascii="Calibri" w:hAnsi="Calibri" w:cs="Calibri"/>
        </w:rPr>
        <w:t xml:space="preserve"> reveal that viral transcripts localize in the cytoplasm, nucleus, and in nuclear foci outside ORF6/SSB enriched areas, also known as replication compartments. </w:t>
      </w:r>
      <w:r w:rsidR="0039334E" w:rsidRPr="00E6095D">
        <w:rPr>
          <w:rFonts w:ascii="Calibri" w:hAnsi="Calibri" w:cs="Calibri"/>
        </w:rPr>
        <w:t>The anti-SSB antibody</w:t>
      </w:r>
      <w:r w:rsidR="00FF08A0" w:rsidRPr="00E6095D">
        <w:rPr>
          <w:rFonts w:ascii="Calibri" w:hAnsi="Calibri" w:cs="Calibri"/>
          <w:vertAlign w:val="superscript"/>
        </w:rPr>
        <w:fldChar w:fldCharType="begin">
          <w:fldData xml:space="preserve">PEVuZE5vdGU+PENpdGU+PEF1dGhvcj5DaGlvdTwvQXV0aG9yPjxZZWFyPjIwMDI8L1llYXI+PElE
VGV4dD5QYXR0ZXJucyBvZiBnZW5lIGV4cHJlc3Npb24gYW5kIGEgdHJhbnNhY3RpdmF0aW9uIGZ1
bmN0aW9uIGV4aGliaXRlZCBieSB0aGUgdkdDUiAoT1JGNzQpIGNoZW1va2luZSByZWNlcHRvciBw
cm90ZWluIG9mIEthcG9zaSZhcG9zO3Mgc2FyY29tYS1hc3NvY2lhdGVkIGhlcnBlc3ZpcnVzPC9J
RFRleHQ+PERpc3BsYXlUZXh0PjxzdHlsZSBmYWNlPSJzdXBlcnNjcmlwdCI+MTA8L3N0eWxlPjwv
RGlzcGxheVRleHQ+PHJlY29yZD48ZGF0ZXM+PHB1Yi1kYXRlcz48ZGF0ZT5BcHI8L2RhdGU+PC9w
dWItZGF0ZXM+PHllYXI+MjAwMjwveWVhcj48L2RhdGVzPjxrZXl3b3Jkcz48a2V5d29yZD5CYXNl
IFNlcXVlbmNlPC9rZXl3b3JkPjxrZXl3b3JkPkNlbGwgTGluZTwva2V5d29yZD48a2V5d29yZD5D
ZWxsIE1lbWJyYW5lL21ldGFib2xpc208L2tleXdvcmQ+PGtleXdvcmQ+Q3l0b3BsYXNtL21ldGFi
b2xpc208L2tleXdvcmQ+PGtleXdvcmQ+KkdlbmUgRXhwcmVzc2lvbiBSZWd1bGF0aW9uLCBWaXJh
bDwva2V5d29yZD48a2V5d29yZD5IZXJwZXN2aXJ1cyA4LCBIdW1hbi8qbWV0YWJvbGlzbTwva2V5
d29yZD48a2V5d29yZD5IdW1hbnM8L2tleXdvcmQ+PGtleXdvcmQ+SW1tZWRpYXRlLUVhcmx5IFBy
b3RlaW5zL21ldGFib2xpc208L2tleXdvcmQ+PGtleXdvcmQ+TW9sZWN1bGFyIFNlcXVlbmNlIERh
dGE8L2tleXdvcmQ+PGtleXdvcmQ+UHJvbW90ZXIgUmVnaW9ucywgR2VuZXRpYzwva2V5d29yZD48
a2V5d29yZD5STkEsIE1lc3Nlbmdlci9hbmFseXNpcy9iaW9zeW50aGVzaXM8L2tleXdvcmQ+PGtl
eXdvcmQ+Uk5BLCBWaXJhbC9hbmFseXNpcy9iaW9zeW50aGVzaXM8L2tleXdvcmQ+PGtleXdvcmQ+
UmVjZXB0b3JzLCBDaGVtb2tpbmUvYmlvc3ludGhlc2lzLypnZW5ldGljcy9tZXRhYm9saXNtPC9r
ZXl3b3JkPjxrZXl3b3JkPlRldHJhZGVjYW5veWxwaG9yYm9sIEFjZXRhdGUvcGhhcm1hY29sb2d5
PC9rZXl3b3JkPjxrZXl3b3JkPlRyYW5zLUFjdGl2YXRvcnMvKm1ldGFib2xpc208L2tleXdvcmQ+
PGtleXdvcmQ+VHJhbnNjcmlwdGlvbiwgR2VuZXRpYzwva2V5d29yZD48a2V5d29yZD5WaXJhbCBQ
cm90ZWlucy9iaW9zeW50aGVzaXMvKmdlbmV0aWNzL21ldGFib2xpc208L2tleXdvcmQ+PGtleXdv
cmQ+VmlydXMgTGF0ZW5jeTwva2V5d29yZD48L2tleXdvcmRzPjx1cmxzPjxyZWxhdGVkLXVybHM+
PHVybD5odHRwczovL3d3dy5uY2JpLm5sbS5uaWguZ292L3B1Ym1lZC8xMTg4NDU2NzwvdXJsPjwv
cmVsYXRlZC11cmxzPjwvdXJscz48aXNibj4wMDIyLTUzOFggKFByaW50KSYjeEQ7MDAyMi01MzhY
IChMaW5raW5nKTwvaXNibj48Y3VzdG9tMj5QTUMxMzYwMDk8L2N1c3RvbTI+PHRpdGxlcz48dGl0
bGU+UGF0dGVybnMgb2YgZ2VuZSBleHByZXNzaW9uIGFuZCBhIHRyYW5zYWN0aXZhdGlvbiBmdW5j
dGlvbiBleGhpYml0ZWQgYnkgdGhlIHZHQ1IgKE9SRjc0KSBjaGVtb2tpbmUgcmVjZXB0b3IgcHJv
dGVpbiBvZiBLYXBvc2kmYXBvcztzIHNhcmNvbWEtYXNzb2NpYXRlZCBoZXJwZXN2aXJ1czwvdGl0
bGU+PHNlY29uZGFyeS10aXRsZT5KIFZpcm9sPC9zZWNvbmRhcnktdGl0bGU+PC90aXRsZXM+PHBh
Z2VzPjM0MjEtMzk8L3BhZ2VzPjxudW1iZXI+NzwvbnVtYmVyPjxjb250cmlidXRvcnM+PGF1dGhv
cnM+PGF1dGhvcj5DaGlvdSwgQy4gSi48L2F1dGhvcj48YXV0aG9yPlBvb2xlLCBMLiBKLjwvYXV0
aG9yPjxhdXRob3I+S2ltLCBQLiBTLjwvYXV0aG9yPjxhdXRob3I+Q2l1Zm8sIEQuIE0uPC9hdXRo
b3I+PGF1dGhvcj5DYW5ub24sIEouIFMuPC9hdXRob3I+PGF1dGhvcj5hcCBSaHlzLCBDLiBNLjwv
YXV0aG9yPjxhdXRob3I+QWxjZW5kb3IsIEQuIEouPC9hdXRob3I+PGF1dGhvcj5ab25nLCBKLiBD
LjwvYXV0aG9yPjxhdXRob3I+QW1iaW5kZXIsIFIuIEYuPC9hdXRob3I+PGF1dGhvcj5IYXl3YXJk
LCBHLiBTLjwvYXV0aG9yPjwvYXV0aG9ycz48L2NvbnRyaWJ1dG9ycz48YWRkZWQtZGF0ZSBmb3Jt
YXQ9InV0YyI+MTUwMTE5NDA3MjwvYWRkZWQtZGF0ZT48cmVmLXR5cGUgbmFtZT0iSm91cm5hbCBB
cnRpY2xlIj4xNzwvcmVmLXR5cGU+PGF1dGgtYWRkcmVzcz5Nb2xlY3VsYXIgVmlyb2xvZ3kgTGFi
b3JhdG9yaWVzLCBEZXBhcnRtZW50IG9mIE9uY29sb2d5LCBKb2hucyBIb3BraW5zIFNjaG9vbCBv
ZiBNZWRpY2luZSwgQmFsdGltb3JlLCBNYXJ5bGFuZCAyMTIzMSwgVVNBLjwvYXV0aC1hZGRyZXNz
PjxyZWMtbnVtYmVyPjQzPC9yZWMtbnVtYmVyPjxsYXN0LXVwZGF0ZWQtZGF0ZSBmb3JtYXQ9InV0
YyI+MTUwMTE5NDA3MjwvbGFzdC11cGRhdGVkLWRhdGU+PGFjY2Vzc2lvbi1udW0+MTE4ODQ1Njc8
L2FjY2Vzc2lvbi1udW0+PHZvbHVtZT43Njwvdm9sdW1lPjwvcmVjb3JkPjwvQ2l0ZT48L0VuZE5v
dGU+
</w:fldData>
        </w:fldChar>
      </w:r>
      <w:r w:rsidR="009E70FC" w:rsidRPr="00E6095D">
        <w:rPr>
          <w:rFonts w:ascii="Calibri" w:hAnsi="Calibri" w:cs="Calibri"/>
          <w:vertAlign w:val="superscript"/>
        </w:rPr>
        <w:instrText xml:space="preserve"> ADDIN EN.CITE </w:instrText>
      </w:r>
      <w:r w:rsidR="009E70FC" w:rsidRPr="00E6095D">
        <w:rPr>
          <w:rFonts w:ascii="Calibri" w:hAnsi="Calibri" w:cs="Calibri"/>
          <w:vertAlign w:val="superscript"/>
        </w:rPr>
        <w:fldChar w:fldCharType="begin">
          <w:fldData xml:space="preserve">PEVuZE5vdGU+PENpdGU+PEF1dGhvcj5DaGlvdTwvQXV0aG9yPjxZZWFyPjIwMDI8L1llYXI+PElE
VGV4dD5QYXR0ZXJucyBvZiBnZW5lIGV4cHJlc3Npb24gYW5kIGEgdHJhbnNhY3RpdmF0aW9uIGZ1
bmN0aW9uIGV4aGliaXRlZCBieSB0aGUgdkdDUiAoT1JGNzQpIGNoZW1va2luZSByZWNlcHRvciBw
cm90ZWluIG9mIEthcG9zaSZhcG9zO3Mgc2FyY29tYS1hc3NvY2lhdGVkIGhlcnBlc3ZpcnVzPC9J
RFRleHQ+PERpc3BsYXlUZXh0PjxzdHlsZSBmYWNlPSJzdXBlcnNjcmlwdCI+MTA8L3N0eWxlPjwv
RGlzcGxheVRleHQ+PHJlY29yZD48ZGF0ZXM+PHB1Yi1kYXRlcz48ZGF0ZT5BcHI8L2RhdGU+PC9w
dWItZGF0ZXM+PHllYXI+MjAwMjwveWVhcj48L2RhdGVzPjxrZXl3b3Jkcz48a2V5d29yZD5CYXNl
IFNlcXVlbmNlPC9rZXl3b3JkPjxrZXl3b3JkPkNlbGwgTGluZTwva2V5d29yZD48a2V5d29yZD5D
ZWxsIE1lbWJyYW5lL21ldGFib2xpc208L2tleXdvcmQ+PGtleXdvcmQ+Q3l0b3BsYXNtL21ldGFi
b2xpc208L2tleXdvcmQ+PGtleXdvcmQ+KkdlbmUgRXhwcmVzc2lvbiBSZWd1bGF0aW9uLCBWaXJh
bDwva2V5d29yZD48a2V5d29yZD5IZXJwZXN2aXJ1cyA4LCBIdW1hbi8qbWV0YWJvbGlzbTwva2V5
d29yZD48a2V5d29yZD5IdW1hbnM8L2tleXdvcmQ+PGtleXdvcmQ+SW1tZWRpYXRlLUVhcmx5IFBy
b3RlaW5zL21ldGFib2xpc208L2tleXdvcmQ+PGtleXdvcmQ+TW9sZWN1bGFyIFNlcXVlbmNlIERh
dGE8L2tleXdvcmQ+PGtleXdvcmQ+UHJvbW90ZXIgUmVnaW9ucywgR2VuZXRpYzwva2V5d29yZD48
a2V5d29yZD5STkEsIE1lc3Nlbmdlci9hbmFseXNpcy9iaW9zeW50aGVzaXM8L2tleXdvcmQ+PGtl
eXdvcmQ+Uk5BLCBWaXJhbC9hbmFseXNpcy9iaW9zeW50aGVzaXM8L2tleXdvcmQ+PGtleXdvcmQ+
UmVjZXB0b3JzLCBDaGVtb2tpbmUvYmlvc3ludGhlc2lzLypnZW5ldGljcy9tZXRhYm9saXNtPC9r
ZXl3b3JkPjxrZXl3b3JkPlRldHJhZGVjYW5veWxwaG9yYm9sIEFjZXRhdGUvcGhhcm1hY29sb2d5
PC9rZXl3b3JkPjxrZXl3b3JkPlRyYW5zLUFjdGl2YXRvcnMvKm1ldGFib2xpc208L2tleXdvcmQ+
PGtleXdvcmQ+VHJhbnNjcmlwdGlvbiwgR2VuZXRpYzwva2V5d29yZD48a2V5d29yZD5WaXJhbCBQ
cm90ZWlucy9iaW9zeW50aGVzaXMvKmdlbmV0aWNzL21ldGFib2xpc208L2tleXdvcmQ+PGtleXdv
cmQ+VmlydXMgTGF0ZW5jeTwva2V5d29yZD48L2tleXdvcmRzPjx1cmxzPjxyZWxhdGVkLXVybHM+
PHVybD5odHRwczovL3d3dy5uY2JpLm5sbS5uaWguZ292L3B1Ym1lZC8xMTg4NDU2NzwvdXJsPjwv
cmVsYXRlZC11cmxzPjwvdXJscz48aXNibj4wMDIyLTUzOFggKFByaW50KSYjeEQ7MDAyMi01MzhY
IChMaW5raW5nKTwvaXNibj48Y3VzdG9tMj5QTUMxMzYwMDk8L2N1c3RvbTI+PHRpdGxlcz48dGl0
bGU+UGF0dGVybnMgb2YgZ2VuZSBleHByZXNzaW9uIGFuZCBhIHRyYW5zYWN0aXZhdGlvbiBmdW5j
dGlvbiBleGhpYml0ZWQgYnkgdGhlIHZHQ1IgKE9SRjc0KSBjaGVtb2tpbmUgcmVjZXB0b3IgcHJv
dGVpbiBvZiBLYXBvc2kmYXBvcztzIHNhcmNvbWEtYXNzb2NpYXRlZCBoZXJwZXN2aXJ1czwvdGl0
bGU+PHNlY29uZGFyeS10aXRsZT5KIFZpcm9sPC9zZWNvbmRhcnktdGl0bGU+PC90aXRsZXM+PHBh
Z2VzPjM0MjEtMzk8L3BhZ2VzPjxudW1iZXI+NzwvbnVtYmVyPjxjb250cmlidXRvcnM+PGF1dGhv
cnM+PGF1dGhvcj5DaGlvdSwgQy4gSi48L2F1dGhvcj48YXV0aG9yPlBvb2xlLCBMLiBKLjwvYXV0
aG9yPjxhdXRob3I+S2ltLCBQLiBTLjwvYXV0aG9yPjxhdXRob3I+Q2l1Zm8sIEQuIE0uPC9hdXRo
b3I+PGF1dGhvcj5DYW5ub24sIEouIFMuPC9hdXRob3I+PGF1dGhvcj5hcCBSaHlzLCBDLiBNLjwv
YXV0aG9yPjxhdXRob3I+QWxjZW5kb3IsIEQuIEouPC9hdXRob3I+PGF1dGhvcj5ab25nLCBKLiBD
LjwvYXV0aG9yPjxhdXRob3I+QW1iaW5kZXIsIFIuIEYuPC9hdXRob3I+PGF1dGhvcj5IYXl3YXJk
LCBHLiBTLjwvYXV0aG9yPjwvYXV0aG9ycz48L2NvbnRyaWJ1dG9ycz48YWRkZWQtZGF0ZSBmb3Jt
YXQ9InV0YyI+MTUwMTE5NDA3MjwvYWRkZWQtZGF0ZT48cmVmLXR5cGUgbmFtZT0iSm91cm5hbCBB
cnRpY2xlIj4xNzwvcmVmLXR5cGU+PGF1dGgtYWRkcmVzcz5Nb2xlY3VsYXIgVmlyb2xvZ3kgTGFi
b3JhdG9yaWVzLCBEZXBhcnRtZW50IG9mIE9uY29sb2d5LCBKb2hucyBIb3BraW5zIFNjaG9vbCBv
ZiBNZWRpY2luZSwgQmFsdGltb3JlLCBNYXJ5bGFuZCAyMTIzMSwgVVNBLjwvYXV0aC1hZGRyZXNz
PjxyZWMtbnVtYmVyPjQzPC9yZWMtbnVtYmVyPjxsYXN0LXVwZGF0ZWQtZGF0ZSBmb3JtYXQ9InV0
YyI+MTUwMTE5NDA3MjwvbGFzdC11cGRhdGVkLWRhdGU+PGFjY2Vzc2lvbi1udW0+MTE4ODQ1Njc8
L2FjY2Vzc2lvbi1udW0+PHZvbHVtZT43Njwvdm9sdW1lPjwvcmVjb3JkPjwvQ2l0ZT48L0VuZE5v
dGU+
</w:fldData>
        </w:fldChar>
      </w:r>
      <w:r w:rsidR="009E70FC" w:rsidRPr="00E6095D">
        <w:rPr>
          <w:rFonts w:ascii="Calibri" w:hAnsi="Calibri" w:cs="Calibri"/>
          <w:vertAlign w:val="superscript"/>
        </w:rPr>
        <w:instrText xml:space="preserve"> ADDIN EN.CITE.DATA </w:instrText>
      </w:r>
      <w:r w:rsidR="009E70FC" w:rsidRPr="00E6095D">
        <w:rPr>
          <w:rFonts w:ascii="Calibri" w:hAnsi="Calibri" w:cs="Calibri"/>
          <w:vertAlign w:val="superscript"/>
        </w:rPr>
      </w:r>
      <w:r w:rsidR="009E70FC" w:rsidRPr="00E6095D">
        <w:rPr>
          <w:rFonts w:ascii="Calibri" w:hAnsi="Calibri" w:cs="Calibri"/>
          <w:vertAlign w:val="superscript"/>
        </w:rPr>
        <w:fldChar w:fldCharType="end"/>
      </w:r>
      <w:r w:rsidR="00FF08A0" w:rsidRPr="00E6095D">
        <w:rPr>
          <w:rFonts w:ascii="Calibri" w:hAnsi="Calibri" w:cs="Calibri"/>
          <w:vertAlign w:val="superscript"/>
        </w:rPr>
      </w:r>
      <w:r w:rsidR="00FF08A0" w:rsidRPr="00E6095D">
        <w:rPr>
          <w:rFonts w:ascii="Calibri" w:hAnsi="Calibri" w:cs="Calibri"/>
          <w:vertAlign w:val="superscript"/>
        </w:rPr>
        <w:fldChar w:fldCharType="separate"/>
      </w:r>
      <w:r w:rsidR="009E70FC" w:rsidRPr="00E6095D">
        <w:rPr>
          <w:rFonts w:ascii="Calibri" w:hAnsi="Calibri" w:cs="Calibri"/>
          <w:noProof/>
          <w:vertAlign w:val="superscript"/>
        </w:rPr>
        <w:t>10</w:t>
      </w:r>
      <w:r w:rsidR="00FF08A0" w:rsidRPr="00E6095D">
        <w:rPr>
          <w:rFonts w:ascii="Calibri" w:hAnsi="Calibri" w:cs="Calibri"/>
          <w:vertAlign w:val="superscript"/>
        </w:rPr>
        <w:fldChar w:fldCharType="end"/>
      </w:r>
      <w:r w:rsidR="0039334E" w:rsidRPr="00E6095D">
        <w:rPr>
          <w:rFonts w:ascii="Calibri" w:hAnsi="Calibri" w:cs="Calibri"/>
        </w:rPr>
        <w:t xml:space="preserve"> was</w:t>
      </w:r>
      <w:r w:rsidR="007F52F8" w:rsidRPr="00E6095D">
        <w:rPr>
          <w:rFonts w:ascii="Calibri" w:hAnsi="Calibri" w:cs="Calibri"/>
        </w:rPr>
        <w:t xml:space="preserve"> diluted to 1:200 in 0.4% BSA/1x</w:t>
      </w:r>
      <w:r w:rsidR="0039334E" w:rsidRPr="00E6095D">
        <w:rPr>
          <w:rFonts w:ascii="Calibri" w:hAnsi="Calibri" w:cs="Calibri"/>
        </w:rPr>
        <w:t xml:space="preserve"> PBS and detected with 1:500 anti-rabbit Alexa</w:t>
      </w:r>
      <w:r w:rsidR="00F9678D">
        <w:rPr>
          <w:rFonts w:ascii="Calibri" w:hAnsi="Calibri" w:cs="Calibri"/>
        </w:rPr>
        <w:t xml:space="preserve"> </w:t>
      </w:r>
      <w:r w:rsidR="0039334E" w:rsidRPr="00E6095D">
        <w:rPr>
          <w:rFonts w:ascii="Calibri" w:hAnsi="Calibri" w:cs="Calibri"/>
        </w:rPr>
        <w:t>Fluor 594 secondary antibody</w:t>
      </w:r>
      <w:r w:rsidR="007F52F8" w:rsidRPr="00E6095D">
        <w:rPr>
          <w:rFonts w:ascii="Calibri" w:hAnsi="Calibri" w:cs="Calibri"/>
        </w:rPr>
        <w:t xml:space="preserve"> in 0.4% BSA/1x PBS</w:t>
      </w:r>
      <w:r w:rsidR="0039334E" w:rsidRPr="00E6095D">
        <w:rPr>
          <w:rFonts w:ascii="Calibri" w:hAnsi="Calibri" w:cs="Calibri"/>
        </w:rPr>
        <w:t xml:space="preserve">. All anti-sense oligonucleotides used throughout this study are provided in </w:t>
      </w:r>
      <w:r w:rsidR="0039334E" w:rsidRPr="00F9678D">
        <w:rPr>
          <w:rFonts w:ascii="Calibri" w:hAnsi="Calibri" w:cs="Calibri"/>
          <w:b/>
        </w:rPr>
        <w:t>Table 1</w:t>
      </w:r>
      <w:r w:rsidR="0039334E" w:rsidRPr="00E6095D">
        <w:rPr>
          <w:rFonts w:ascii="Calibri" w:hAnsi="Calibri" w:cs="Calibri"/>
        </w:rPr>
        <w:t xml:space="preserve">. </w:t>
      </w:r>
      <w:r w:rsidR="00FA6CB6" w:rsidRPr="00E6095D">
        <w:rPr>
          <w:rFonts w:ascii="Calibri" w:hAnsi="Calibri" w:cs="Calibri"/>
        </w:rPr>
        <w:t>The detection of ORF59-</w:t>
      </w:r>
      <w:r w:rsidR="00A9378E" w:rsidRPr="00E6095D">
        <w:rPr>
          <w:rFonts w:ascii="Calibri" w:hAnsi="Calibri" w:cs="Calibri"/>
        </w:rPr>
        <w:t xml:space="preserve">58 </w:t>
      </w:r>
      <w:r w:rsidR="00FA6CB6" w:rsidRPr="00E6095D">
        <w:rPr>
          <w:rFonts w:ascii="Calibri" w:hAnsi="Calibri" w:cs="Calibri"/>
        </w:rPr>
        <w:t xml:space="preserve">mRNA </w:t>
      </w:r>
      <w:r w:rsidR="00A9378E" w:rsidRPr="00E6095D">
        <w:rPr>
          <w:rFonts w:ascii="Calibri" w:hAnsi="Calibri" w:cs="Calibri"/>
        </w:rPr>
        <w:t xml:space="preserve">includes both the </w:t>
      </w:r>
      <w:proofErr w:type="spellStart"/>
      <w:r w:rsidR="00A9378E" w:rsidRPr="00E6095D">
        <w:rPr>
          <w:rFonts w:ascii="Calibri" w:hAnsi="Calibri" w:cs="Calibri"/>
        </w:rPr>
        <w:t>bicistronic</w:t>
      </w:r>
      <w:proofErr w:type="spellEnd"/>
      <w:r w:rsidR="00A9378E" w:rsidRPr="00E6095D">
        <w:rPr>
          <w:rFonts w:ascii="Calibri" w:hAnsi="Calibri" w:cs="Calibri"/>
        </w:rPr>
        <w:t xml:space="preserve"> </w:t>
      </w:r>
      <w:r w:rsidR="00FA6CB6" w:rsidRPr="00E6095D">
        <w:rPr>
          <w:rFonts w:ascii="Calibri" w:hAnsi="Calibri" w:cs="Calibri"/>
        </w:rPr>
        <w:t xml:space="preserve">and </w:t>
      </w:r>
      <w:proofErr w:type="spellStart"/>
      <w:r w:rsidR="00A9378E" w:rsidRPr="00E6095D">
        <w:rPr>
          <w:rFonts w:ascii="Calibri" w:hAnsi="Calibri" w:cs="Calibri"/>
        </w:rPr>
        <w:t>monocistronic</w:t>
      </w:r>
      <w:proofErr w:type="spellEnd"/>
      <w:r w:rsidR="00A9378E" w:rsidRPr="00E6095D">
        <w:rPr>
          <w:rFonts w:ascii="Calibri" w:hAnsi="Calibri" w:cs="Calibri"/>
        </w:rPr>
        <w:t xml:space="preserve"> transcript</w:t>
      </w:r>
      <w:r w:rsidR="00FA6CB6" w:rsidRPr="00E6095D">
        <w:rPr>
          <w:rFonts w:ascii="Calibri" w:hAnsi="Calibri" w:cs="Calibri"/>
        </w:rPr>
        <w:t>s</w:t>
      </w:r>
      <w:r w:rsidR="00A9378E" w:rsidRPr="00E6095D">
        <w:rPr>
          <w:rFonts w:ascii="Calibri" w:hAnsi="Calibri" w:cs="Calibri"/>
        </w:rPr>
        <w:t>. However, in KSHV-infected JSC-1 cell</w:t>
      </w:r>
      <w:r w:rsidR="00FA6CB6" w:rsidRPr="00E6095D">
        <w:rPr>
          <w:rFonts w:ascii="Calibri" w:hAnsi="Calibri" w:cs="Calibri"/>
        </w:rPr>
        <w:t xml:space="preserve">s, the </w:t>
      </w:r>
      <w:proofErr w:type="spellStart"/>
      <w:r w:rsidR="00FA6CB6" w:rsidRPr="00E6095D">
        <w:rPr>
          <w:rFonts w:ascii="Calibri" w:hAnsi="Calibri" w:cs="Calibri"/>
        </w:rPr>
        <w:t>monocistronic</w:t>
      </w:r>
      <w:proofErr w:type="spellEnd"/>
      <w:r w:rsidR="00A9378E" w:rsidRPr="00E6095D">
        <w:rPr>
          <w:rFonts w:ascii="Calibri" w:hAnsi="Calibri" w:cs="Calibri"/>
        </w:rPr>
        <w:t xml:space="preserve"> mRNA is at least 18-fold less abundant than the </w:t>
      </w:r>
      <w:proofErr w:type="spellStart"/>
      <w:r w:rsidR="00A9378E" w:rsidRPr="00E6095D">
        <w:rPr>
          <w:rFonts w:ascii="Calibri" w:hAnsi="Calibri" w:cs="Calibri"/>
        </w:rPr>
        <w:t>bicistronic</w:t>
      </w:r>
      <w:proofErr w:type="spellEnd"/>
      <w:r w:rsidR="00A9378E" w:rsidRPr="00E6095D">
        <w:rPr>
          <w:rFonts w:ascii="Calibri" w:hAnsi="Calibri" w:cs="Calibri"/>
        </w:rPr>
        <w:t xml:space="preserve"> transcript and likely contributes only a minor portion of the total fluorescent signal observed</w:t>
      </w:r>
      <w:r w:rsidR="00A9378E" w:rsidRPr="00E6095D">
        <w:rPr>
          <w:rFonts w:ascii="Calibri" w:hAnsi="Calibri" w:cs="Calibri"/>
        </w:rPr>
        <w:fldChar w:fldCharType="begin">
          <w:fldData xml:space="preserve">PEVuZE5vdGU+PENpdGU+PEF1dGhvcj5NYWplcmNpYWs8L0F1dGhvcj48WWVhcj4yMDA2PC9ZZWFy
PjxJRFRleHQ+R2VuZSBzdHJ1Y3R1cmUgYW5kIGV4cHJlc3Npb24gb2YgS2Fwb3NpJmFwb3M7cyBz
YXJjb21hLWFzc29jaWF0ZWQgaGVycGVzdmlydXMgT1JGNTYsIE9SRjU3LCBPUkY1OCwgYW5kIE9S
RjU5PC9JRFRleHQ+PERpc3BsYXlUZXh0PjxzdHlsZSBmYWNlPSJzdXBlcnNjcmlwdCI+MTM8L3N0
eWxlPjwvRGlzcGxheVRleHQ+PHJlY29yZD48ZGF0ZXM+PHB1Yi1kYXRlcz48ZGF0ZT5EZWM8L2Rh
dGU+PC9wdWItZGF0ZXM+PHllYXI+MjAwNjwveWVhcj48L2RhdGVzPjxrZXl3b3Jkcz48a2V5d29y
ZD5CYXNlIFNlcXVlbmNlPC9rZXl3b3JkPjxrZXl3b3JkPkJsb3R0aW5nLCBOb3J0aGVybjwva2V5
d29yZD48a2V5d29yZD5CbG90dGluZywgV2VzdGVybjwva2V5d29yZD48a2V5d29yZD5DZWxsIExp
bmU8L2tleXdvcmQ+PGtleXdvcmQ+RE5BIFByaW1lcnM8L2tleXdvcmQ+PGtleXdvcmQ+R2VuZSBD
b21wb25lbnRzPC9rZXl3b3JkPjxrZXl3b3JkPipHZW5lIEV4cHJlc3Npb248L2tleXdvcmQ+PGtl
eXdvcmQ+SGVycGVzdmlydXMgOCwgSHVtYW4vKmdlbmV0aWNzPC9rZXl3b3JkPjxrZXl3b3JkPkh1
bWFuczwva2V5d29yZD48a2V5d29yZD5Nb2xlY3VsYXIgUHJvYmVzPC9rZXl3b3JkPjxrZXl3b3Jk
Pk1vbGVjdWxhciBTZXF1ZW5jZSBEYXRhPC9rZXl3b3JkPjxrZXl3b3JkPlBvbHlhZGVueWxhdGlv
bi9nZW5ldGljczwva2V5d29yZD48a2V5d29yZD5STkEsIE1lc3Nlbmdlci9nZW5ldGljcy8qbWV0
YWJvbGlzbTwva2V5d29yZD48a2V5d29yZD5SZXZlcnNlIFRyYW5zY3JpcHRhc2UgUG9seW1lcmFz
ZSBDaGFpbiBSZWFjdGlvbjwva2V5d29yZD48a2V5d29yZD5TZXF1ZW5jZSBBbmFseXNpcywgRE5B
PC9rZXl3b3JkPjxrZXl3b3JkPlRyYW5zY3JpcHRpb24sIEdlbmV0aWMvKmdlbmV0aWNzPC9rZXl3
b3JkPjxrZXl3b3JkPlZpcmFsIFByb3RlaW5zLypnZW5ldGljcy9tZXRhYm9saXNtPC9rZXl3b3Jk
Pjwva2V5d29yZHM+PHVybHM+PHJlbGF0ZWQtdXJscz48dXJsPmh0dHBzOi8vd3d3Lm5jYmkubmxt
Lm5paC5nb3YvcHVibWVkLzE3MDIwOTM5PC91cmw+PC9yZWxhdGVkLXVybHM+PC91cmxzPjxpc2Ju
PjAwMjItNTM4WCAoUHJpbnQpJiN4RDswMDIyLTUzOFggKExpbmtpbmcpPC9pc2JuPjxjdXN0b20y
PlBNQzE2NzYyNjY8L2N1c3RvbTI+PHRpdGxlcz48dGl0bGU+R2VuZSBzdHJ1Y3R1cmUgYW5kIGV4
cHJlc3Npb24gb2YgS2Fwb3NpJmFwb3M7cyBzYXJjb21hLWFzc29jaWF0ZWQgaGVycGVzdmlydXMg
T1JGNTYsIE9SRjU3LCBPUkY1OCwgYW5kIE9SRjU5PC90aXRsZT48c2Vjb25kYXJ5LXRpdGxlPkog
Vmlyb2w8L3NlY29uZGFyeS10aXRsZT48L3RpdGxlcz48cGFnZXM+MTE5NjgtODE8L3BhZ2VzPjxu
dW1iZXI+MjQ8L251bWJlcj48Y29udHJpYnV0b3JzPjxhdXRob3JzPjxhdXRob3I+TWFqZXJjaWFr
LCBWLjwvYXV0aG9yPjxhdXRob3I+WWFtYW5lZ2ksIEsuPC9hdXRob3I+PGF1dGhvcj5aaGVuZywg
Wi4gTS48L2F1dGhvcj48L2F1dGhvcnM+PC9jb250cmlidXRvcnM+PGFkZGVkLWRhdGUgZm9ybWF0
PSJ1dGMiPjE1MDExNzU3NTU8L2FkZGVkLWRhdGU+PHJlZi10eXBlIG5hbWU9IkpvdXJuYWwgQXJ0
aWNsZSI+MTc8L3JlZi10eXBlPjxhdXRoLWFkZHJlc3M+SElWIGFuZCBBSURTIE1hbGlnbmFuY3kg
QnJhbmNoLCBDZW50ZXIgZm9yIENhbmNlciBSZXNlYXJjaCwgTkNJL05JSCwgMTAgQ2VudGVyIERy
LiwgUm0uIDEwIFMyNTUsIE1TQy0xODY4LCBCZXRoZXNkYSwgTUQgMjA4OTItMTg2OCwgVVNBLjwv
YXV0aC1hZGRyZXNzPjxyZWMtbnVtYmVyPjE0PC9yZWMtbnVtYmVyPjxsYXN0LXVwZGF0ZWQtZGF0
ZSBmb3JtYXQ9InV0YyI+MTUwMTE3NTc1NTwvbGFzdC11cGRhdGVkLWRhdGU+PGFjY2Vzc2lvbi1u
dW0+MTcwMjA5Mzk8L2FjY2Vzc2lvbi1udW0+PGVsZWN0cm9uaWMtcmVzb3VyY2UtbnVtPjEwLjEx
MjgvSlZJLjAxMzk0LTA2PC9lbGVjdHJvbmljLXJlc291cmNlLW51bT48dm9sdW1lPjgwPC92b2x1
bWU+PC9yZWNvcmQ+PC9DaXRlPjwvRW5kTm90ZT4A
</w:fldData>
        </w:fldChar>
      </w:r>
      <w:r w:rsidR="00A9378E" w:rsidRPr="00E6095D">
        <w:rPr>
          <w:rFonts w:ascii="Calibri" w:hAnsi="Calibri" w:cs="Calibri"/>
        </w:rPr>
        <w:instrText xml:space="preserve"> ADDIN EN.CITE </w:instrText>
      </w:r>
      <w:r w:rsidR="00A9378E" w:rsidRPr="00E6095D">
        <w:rPr>
          <w:rFonts w:ascii="Calibri" w:hAnsi="Calibri" w:cs="Calibri"/>
        </w:rPr>
        <w:fldChar w:fldCharType="begin">
          <w:fldData xml:space="preserve">PEVuZE5vdGU+PENpdGU+PEF1dGhvcj5NYWplcmNpYWs8L0F1dGhvcj48WWVhcj4yMDA2PC9ZZWFy
PjxJRFRleHQ+R2VuZSBzdHJ1Y3R1cmUgYW5kIGV4cHJlc3Npb24gb2YgS2Fwb3NpJmFwb3M7cyBz
YXJjb21hLWFzc29jaWF0ZWQgaGVycGVzdmlydXMgT1JGNTYsIE9SRjU3LCBPUkY1OCwgYW5kIE9S
RjU5PC9JRFRleHQ+PERpc3BsYXlUZXh0PjxzdHlsZSBmYWNlPSJzdXBlcnNjcmlwdCI+MTM8L3N0
eWxlPjwvRGlzcGxheVRleHQ+PHJlY29yZD48ZGF0ZXM+PHB1Yi1kYXRlcz48ZGF0ZT5EZWM8L2Rh
dGU+PC9wdWItZGF0ZXM+PHllYXI+MjAwNjwveWVhcj48L2RhdGVzPjxrZXl3b3Jkcz48a2V5d29y
ZD5CYXNlIFNlcXVlbmNlPC9rZXl3b3JkPjxrZXl3b3JkPkJsb3R0aW5nLCBOb3J0aGVybjwva2V5
d29yZD48a2V5d29yZD5CbG90dGluZywgV2VzdGVybjwva2V5d29yZD48a2V5d29yZD5DZWxsIExp
bmU8L2tleXdvcmQ+PGtleXdvcmQ+RE5BIFByaW1lcnM8L2tleXdvcmQ+PGtleXdvcmQ+R2VuZSBD
b21wb25lbnRzPC9rZXl3b3JkPjxrZXl3b3JkPipHZW5lIEV4cHJlc3Npb248L2tleXdvcmQ+PGtl
eXdvcmQ+SGVycGVzdmlydXMgOCwgSHVtYW4vKmdlbmV0aWNzPC9rZXl3b3JkPjxrZXl3b3JkPkh1
bWFuczwva2V5d29yZD48a2V5d29yZD5Nb2xlY3VsYXIgUHJvYmVzPC9rZXl3b3JkPjxrZXl3b3Jk
Pk1vbGVjdWxhciBTZXF1ZW5jZSBEYXRhPC9rZXl3b3JkPjxrZXl3b3JkPlBvbHlhZGVueWxhdGlv
bi9nZW5ldGljczwva2V5d29yZD48a2V5d29yZD5STkEsIE1lc3Nlbmdlci9nZW5ldGljcy8qbWV0
YWJvbGlzbTwva2V5d29yZD48a2V5d29yZD5SZXZlcnNlIFRyYW5zY3JpcHRhc2UgUG9seW1lcmFz
ZSBDaGFpbiBSZWFjdGlvbjwva2V5d29yZD48a2V5d29yZD5TZXF1ZW5jZSBBbmFseXNpcywgRE5B
PC9rZXl3b3JkPjxrZXl3b3JkPlRyYW5zY3JpcHRpb24sIEdlbmV0aWMvKmdlbmV0aWNzPC9rZXl3
b3JkPjxrZXl3b3JkPlZpcmFsIFByb3RlaW5zLypnZW5ldGljcy9tZXRhYm9saXNtPC9rZXl3b3Jk
Pjwva2V5d29yZHM+PHVybHM+PHJlbGF0ZWQtdXJscz48dXJsPmh0dHBzOi8vd3d3Lm5jYmkubmxt
Lm5paC5nb3YvcHVibWVkLzE3MDIwOTM5PC91cmw+PC9yZWxhdGVkLXVybHM+PC91cmxzPjxpc2Ju
PjAwMjItNTM4WCAoUHJpbnQpJiN4RDswMDIyLTUzOFggKExpbmtpbmcpPC9pc2JuPjxjdXN0b20y
PlBNQzE2NzYyNjY8L2N1c3RvbTI+PHRpdGxlcz48dGl0bGU+R2VuZSBzdHJ1Y3R1cmUgYW5kIGV4
cHJlc3Npb24gb2YgS2Fwb3NpJmFwb3M7cyBzYXJjb21hLWFzc29jaWF0ZWQgaGVycGVzdmlydXMg
T1JGNTYsIE9SRjU3LCBPUkY1OCwgYW5kIE9SRjU5PC90aXRsZT48c2Vjb25kYXJ5LXRpdGxlPkog
Vmlyb2w8L3NlY29uZGFyeS10aXRsZT48L3RpdGxlcz48cGFnZXM+MTE5NjgtODE8L3BhZ2VzPjxu
dW1iZXI+MjQ8L251bWJlcj48Y29udHJpYnV0b3JzPjxhdXRob3JzPjxhdXRob3I+TWFqZXJjaWFr
LCBWLjwvYXV0aG9yPjxhdXRob3I+WWFtYW5lZ2ksIEsuPC9hdXRob3I+PGF1dGhvcj5aaGVuZywg
Wi4gTS48L2F1dGhvcj48L2F1dGhvcnM+PC9jb250cmlidXRvcnM+PGFkZGVkLWRhdGUgZm9ybWF0
PSJ1dGMiPjE1MDExNzU3NTU8L2FkZGVkLWRhdGU+PHJlZi10eXBlIG5hbWU9IkpvdXJuYWwgQXJ0
aWNsZSI+MTc8L3JlZi10eXBlPjxhdXRoLWFkZHJlc3M+SElWIGFuZCBBSURTIE1hbGlnbmFuY3kg
QnJhbmNoLCBDZW50ZXIgZm9yIENhbmNlciBSZXNlYXJjaCwgTkNJL05JSCwgMTAgQ2VudGVyIERy
LiwgUm0uIDEwIFMyNTUsIE1TQy0xODY4LCBCZXRoZXNkYSwgTUQgMjA4OTItMTg2OCwgVVNBLjwv
YXV0aC1hZGRyZXNzPjxyZWMtbnVtYmVyPjE0PC9yZWMtbnVtYmVyPjxsYXN0LXVwZGF0ZWQtZGF0
ZSBmb3JtYXQ9InV0YyI+MTUwMTE3NTc1NTwvbGFzdC11cGRhdGVkLWRhdGU+PGFjY2Vzc2lvbi1u
dW0+MTcwMjA5Mzk8L2FjY2Vzc2lvbi1udW0+PGVsZWN0cm9uaWMtcmVzb3VyY2UtbnVtPjEwLjEx
MjgvSlZJLjAxMzk0LTA2PC9lbGVjdHJvbmljLXJlc291cmNlLW51bT48dm9sdW1lPjgwPC92b2x1
bWU+PC9yZWNvcmQ+PC9DaXRlPjwvRW5kTm90ZT4A
</w:fldData>
        </w:fldChar>
      </w:r>
      <w:r w:rsidR="00A9378E" w:rsidRPr="00E6095D">
        <w:rPr>
          <w:rFonts w:ascii="Calibri" w:hAnsi="Calibri" w:cs="Calibri"/>
        </w:rPr>
        <w:instrText xml:space="preserve"> ADDIN EN.CITE.DATA </w:instrText>
      </w:r>
      <w:r w:rsidR="00A9378E" w:rsidRPr="00E6095D">
        <w:rPr>
          <w:rFonts w:ascii="Calibri" w:hAnsi="Calibri" w:cs="Calibri"/>
        </w:rPr>
      </w:r>
      <w:r w:rsidR="00A9378E" w:rsidRPr="00E6095D">
        <w:rPr>
          <w:rFonts w:ascii="Calibri" w:hAnsi="Calibri" w:cs="Calibri"/>
        </w:rPr>
        <w:fldChar w:fldCharType="end"/>
      </w:r>
      <w:r w:rsidR="00A9378E" w:rsidRPr="00E6095D">
        <w:rPr>
          <w:rFonts w:ascii="Calibri" w:hAnsi="Calibri" w:cs="Calibri"/>
        </w:rPr>
      </w:r>
      <w:r w:rsidR="00A9378E" w:rsidRPr="00E6095D">
        <w:rPr>
          <w:rFonts w:ascii="Calibri" w:hAnsi="Calibri" w:cs="Calibri"/>
        </w:rPr>
        <w:fldChar w:fldCharType="separate"/>
      </w:r>
      <w:r w:rsidR="00A9378E" w:rsidRPr="00E6095D">
        <w:rPr>
          <w:rFonts w:ascii="Calibri" w:hAnsi="Calibri" w:cs="Calibri"/>
          <w:noProof/>
          <w:vertAlign w:val="superscript"/>
        </w:rPr>
        <w:t>13</w:t>
      </w:r>
      <w:r w:rsidR="00A9378E" w:rsidRPr="00E6095D">
        <w:rPr>
          <w:rFonts w:ascii="Calibri" w:hAnsi="Calibri" w:cs="Calibri"/>
        </w:rPr>
        <w:fldChar w:fldCharType="end"/>
      </w:r>
      <w:r w:rsidR="00A9378E" w:rsidRPr="00E6095D">
        <w:rPr>
          <w:rFonts w:ascii="Calibri" w:hAnsi="Calibri" w:cs="Calibri"/>
        </w:rPr>
        <w:t xml:space="preserve">. </w:t>
      </w:r>
      <w:proofErr w:type="gramStart"/>
      <w:r w:rsidR="00790FE9" w:rsidRPr="00E6095D">
        <w:rPr>
          <w:rFonts w:ascii="Calibri" w:hAnsi="Calibri" w:cs="Calibri"/>
        </w:rPr>
        <w:t>Moreover</w:t>
      </w:r>
      <w:proofErr w:type="gramEnd"/>
      <w:r w:rsidR="00790FE9" w:rsidRPr="00E6095D">
        <w:rPr>
          <w:rFonts w:ascii="Calibri" w:hAnsi="Calibri" w:cs="Calibri"/>
        </w:rPr>
        <w:t xml:space="preserve"> one of the PAN RNA oligonucleotides (SB88) can also detect </w:t>
      </w:r>
      <w:r w:rsidR="00FA6CB6" w:rsidRPr="00E6095D">
        <w:rPr>
          <w:rFonts w:ascii="Calibri" w:hAnsi="Calibri" w:cs="Calibri"/>
        </w:rPr>
        <w:t xml:space="preserve">the viral transcript for </w:t>
      </w:r>
      <w:r w:rsidR="00790FE9" w:rsidRPr="00E6095D">
        <w:rPr>
          <w:rFonts w:ascii="Calibri" w:hAnsi="Calibri" w:cs="Calibri"/>
        </w:rPr>
        <w:t xml:space="preserve">K7. The signal from </w:t>
      </w:r>
      <w:r w:rsidR="000410F8" w:rsidRPr="00E6095D">
        <w:rPr>
          <w:rFonts w:ascii="Calibri" w:hAnsi="Calibri" w:cs="Calibri"/>
        </w:rPr>
        <w:t xml:space="preserve">a </w:t>
      </w:r>
      <w:r w:rsidR="00790FE9" w:rsidRPr="00E6095D">
        <w:rPr>
          <w:rFonts w:ascii="Calibri" w:hAnsi="Calibri" w:cs="Calibri"/>
        </w:rPr>
        <w:t xml:space="preserve">detection </w:t>
      </w:r>
      <w:r w:rsidR="000410F8" w:rsidRPr="00E6095D">
        <w:rPr>
          <w:rFonts w:ascii="Calibri" w:hAnsi="Calibri" w:cs="Calibri"/>
        </w:rPr>
        <w:t>of K7 will</w:t>
      </w:r>
      <w:r w:rsidR="00790FE9" w:rsidRPr="00E6095D">
        <w:rPr>
          <w:rFonts w:ascii="Calibri" w:hAnsi="Calibri" w:cs="Calibri"/>
        </w:rPr>
        <w:t xml:space="preserve"> not </w:t>
      </w:r>
      <w:r w:rsidR="000410F8" w:rsidRPr="00E6095D">
        <w:rPr>
          <w:rFonts w:ascii="Calibri" w:hAnsi="Calibri" w:cs="Calibri"/>
        </w:rPr>
        <w:t xml:space="preserve">be </w:t>
      </w:r>
      <w:r w:rsidR="00790FE9" w:rsidRPr="00E6095D">
        <w:rPr>
          <w:rFonts w:ascii="Calibri" w:hAnsi="Calibri" w:cs="Calibri"/>
        </w:rPr>
        <w:t xml:space="preserve">as significant compared to the </w:t>
      </w:r>
      <w:r w:rsidR="00FA6CB6" w:rsidRPr="00E6095D">
        <w:rPr>
          <w:rFonts w:ascii="Calibri" w:hAnsi="Calibri" w:cs="Calibri"/>
        </w:rPr>
        <w:t xml:space="preserve">signal detecting </w:t>
      </w:r>
      <w:r w:rsidR="00790FE9" w:rsidRPr="00E6095D">
        <w:rPr>
          <w:rFonts w:ascii="Calibri" w:hAnsi="Calibri" w:cs="Calibri"/>
        </w:rPr>
        <w:t>KSHV PAN RNA</w:t>
      </w:r>
      <w:r w:rsidR="00FA6CB6" w:rsidRPr="00E6095D">
        <w:rPr>
          <w:rFonts w:ascii="Calibri" w:hAnsi="Calibri" w:cs="Calibri"/>
        </w:rPr>
        <w:t>,</w:t>
      </w:r>
      <w:r w:rsidR="00790FE9" w:rsidRPr="00E6095D">
        <w:rPr>
          <w:rFonts w:ascii="Calibri" w:hAnsi="Calibri" w:cs="Calibri"/>
        </w:rPr>
        <w:t xml:space="preserve"> </w:t>
      </w:r>
      <w:r w:rsidR="00FA6CB6" w:rsidRPr="00E6095D">
        <w:rPr>
          <w:rFonts w:ascii="Calibri" w:hAnsi="Calibri" w:cs="Calibri"/>
        </w:rPr>
        <w:t>which is present at</w:t>
      </w:r>
      <w:r w:rsidR="00790FE9" w:rsidRPr="00E6095D">
        <w:rPr>
          <w:rFonts w:ascii="Calibri" w:hAnsi="Calibri" w:cs="Calibri"/>
        </w:rPr>
        <w:t xml:space="preserve"> nearly 80% of all polyadenylated RNA in a lytic </w:t>
      </w:r>
      <w:r w:rsidR="00FA6CB6" w:rsidRPr="00E6095D">
        <w:rPr>
          <w:rFonts w:ascii="Calibri" w:hAnsi="Calibri" w:cs="Calibri"/>
        </w:rPr>
        <w:t xml:space="preserve">KSHV-infected </w:t>
      </w:r>
      <w:r w:rsidR="00790FE9" w:rsidRPr="00E6095D">
        <w:rPr>
          <w:rFonts w:ascii="Calibri" w:hAnsi="Calibri" w:cs="Calibri"/>
        </w:rPr>
        <w:t>cell</w:t>
      </w:r>
      <w:r w:rsidR="00790FE9" w:rsidRPr="00E6095D">
        <w:rPr>
          <w:rFonts w:ascii="Calibri" w:hAnsi="Calibri" w:cs="Calibri"/>
        </w:rPr>
        <w:fldChar w:fldCharType="begin">
          <w:fldData xml:space="preserve">PEVuZE5vdGU+PENpdGU+PEF1dGhvcj5TdW48L0F1dGhvcj48WWVhcj4xOTk2PC9ZZWFyPjxJRFRl
eHQ+UG9seWFkZW55bHlsYXRlZCBudWNsZWFyIFJOQSBlbmNvZGVkIGJ5IEthcG9zaSBzYXJjb21h
LWFzc29jaWF0ZWQgaGVycGVzdmlydXM8L0lEVGV4dD48RGlzcGxheVRleHQ+PHN0eWxlIGZhY2U9
InN1cGVyc2NyaXB0Ij4xNDwvc3R5bGU+PC9EaXNwbGF5VGV4dD48cmVjb3JkPjxkYXRlcz48cHVi
LWRhdGVzPjxkYXRlPk9jdCAxNTwvZGF0ZT48L3B1Yi1kYXRlcz48eWVhcj4xOTk2PC95ZWFyPjwv
ZGF0ZXM+PGtleXdvcmRzPjxrZXl3b3JkPkJhc2UgU2VxdWVuY2U8L2tleXdvcmQ+PGtleXdvcmQ+
QnVya2l0dCBMeW1waG9tYTwva2V5d29yZD48a2V5d29yZD5CdXR5cmF0ZXMvcGhhcm1hY29sb2d5
PC9rZXl3b3JkPjxrZXl3b3JkPkJ1dHlyaWMgQWNpZDwva2V5d29yZD48a2V5d29yZD5DZWxsIExp
bmU8L2tleXdvcmQ+PGtleXdvcmQ+RE5BLCBDb21wbGVtZW50YXJ5PC9rZXl3b3JkPjxrZXl3b3Jk
Pkd1YW5vc2luZS9hbmFsb2dzICZhbXA7IGRlcml2YXRpdmVzPC9rZXl3b3JkPjxrZXl3b3JkPkhl
cnBlc3ZpcnVzIDgsIEh1bWFuLypnZW5ldGljcy9pc29sYXRpb24gJmFtcDsgcHVyaWZpY2F0aW9u
L3BoeXNpb2xvZ3k8L2tleXdvcmQ+PGtleXdvcmQ+SHVtYW5zPC9rZXl3b3JkPjxrZXl3b3JkPklu
IFNpdHUgSHlicmlkaXphdGlvbjwva2V5d29yZD48a2V5d29yZD5Nb2xlY3VsYXIgU2VxdWVuY2Ug
RGF0YTwva2V5d29yZD48a2V5d29yZD5Qcm9tb3RlciBSZWdpb25zLCBHZW5ldGljPC9rZXl3b3Jk
PjxrZXl3b3JkPlJOQSBQb2x5bWVyYXNlIElJL21ldGFib2xpc208L2tleXdvcmQ+PGtleXdvcmQ+
Uk5BLCBTbWFsbCBOdWNsZWFyL2dlbmV0aWNzPC9rZXl3b3JkPjxrZXl3b3JkPlJOQSwgVmlyYWwv
KmJpb3N5bnRoZXNpczwva2V5d29yZD48a2V5d29yZD5SZWd1bGF0b3J5IFNlcXVlbmNlcywgTnVj
bGVpYyBBY2lkPC9rZXl3b3JkPjxrZXl3b3JkPlNhcmNvbWEsIEthcG9zaS8qdmlyb2xvZ3k8L2tl
eXdvcmQ+PGtleXdvcmQ+U2VxdWVuY2UgSG9tb2xvZ3ksIE51Y2xlaWMgQWNpZDwva2V5d29yZD48
a2V5d29yZD5UcmFuc2NyaXB0aW9uLCBHZW5ldGljPC9rZXl3b3JkPjxrZXl3b3JkPlZpcnVzIFJl
cGxpY2F0aW9uL2RydWcgZWZmZWN0czwva2V5d29yZD48L2tleXdvcmRzPjx1cmxzPjxyZWxhdGVk
LXVybHM+PHVybD5odHRwczovL3d3dy5uY2JpLm5sbS5uaWguZ292L3B1Ym1lZC84ODc2MjMyPC91
cmw+PC9yZWxhdGVkLXVybHM+PC91cmxzPjxpc2JuPjAwMjctODQyNCAoUHJpbnQpJiN4RDswMDI3
LTg0MjQgKExpbmtpbmcpPC9pc2JuPjxjdXN0b20yPlBNQzM4MTUzPC9jdXN0b20yPjx0aXRsZXM+
PHRpdGxlPlBvbHlhZGVueWx5bGF0ZWQgbnVjbGVhciBSTkEgZW5jb2RlZCBieSBLYXBvc2kgc2Fy
Y29tYS1hc3NvY2lhdGVkIGhlcnBlc3ZpcnVzPC90aXRsZT48c2Vjb25kYXJ5LXRpdGxlPlByb2Mg
TmF0bCBBY2FkIFNjaSBVIFMgQTwvc2Vjb25kYXJ5LXRpdGxlPjwvdGl0bGVzPjxwYWdlcz4xMTg4
My04PC9wYWdlcz48bnVtYmVyPjIxPC9udW1iZXI+PGNvbnRyaWJ1dG9ycz48YXV0aG9ycz48YXV0
aG9yPlN1biwgUi48L2F1dGhvcj48YXV0aG9yPkxpbiwgUy4gRi48L2F1dGhvcj48YXV0aG9yPkdy
YWRvdmlsbGUsIEwuPC9hdXRob3I+PGF1dGhvcj5NaWxsZXIsIEcuPC9hdXRob3I+PC9hdXRob3Jz
PjwvY29udHJpYnV0b3JzPjxhZGRlZC1kYXRlIGZvcm1hdD0idXRjIj4xNTIzMjEzNjYxPC9hZGRl
ZC1kYXRlPjxyZWYtdHlwZSBuYW1lPSJKb3VybmFsIEFydGljbGUiPjE3PC9yZWYtdHlwZT48YXV0
aC1hZGRyZXNzPkRlcGFydG1lbnQgb2YgTW9sZWN1bGFyIEJpb3BoeXNpY3MsIFlhbGUgVW5pdmVy
c2l0eSBTY2hvb2wgb2YgTWVkaWNpbmUsIE5ldyBIYXZlbiwgQ1QgMDY1MjAsIFVTQS48L2F1dGgt
YWRkcmVzcz48cmVjLW51bWJlcj4xMzI8L3JlYy1udW1iZXI+PGxhc3QtdXBkYXRlZC1kYXRlIGZv
cm1hdD0idXRjIj4xNTIzMjEzNjYxPC9sYXN0LXVwZGF0ZWQtZGF0ZT48YWNjZXNzaW9uLW51bT44
ODc2MjMyPC9hY2Nlc3Npb24tbnVtPjx2b2x1bWU+OTM8L3ZvbHVtZT48L3JlY29yZD48L0NpdGU+
PC9FbmROb3RlPgB=
</w:fldData>
        </w:fldChar>
      </w:r>
      <w:r w:rsidR="00790FE9" w:rsidRPr="00E6095D">
        <w:rPr>
          <w:rFonts w:ascii="Calibri" w:hAnsi="Calibri" w:cs="Calibri"/>
        </w:rPr>
        <w:instrText xml:space="preserve"> ADDIN EN.CITE </w:instrText>
      </w:r>
      <w:r w:rsidR="00790FE9" w:rsidRPr="00E6095D">
        <w:rPr>
          <w:rFonts w:ascii="Calibri" w:hAnsi="Calibri" w:cs="Calibri"/>
        </w:rPr>
        <w:fldChar w:fldCharType="begin">
          <w:fldData xml:space="preserve">PEVuZE5vdGU+PENpdGU+PEF1dGhvcj5TdW48L0F1dGhvcj48WWVhcj4xOTk2PC9ZZWFyPjxJRFRl
eHQ+UG9seWFkZW55bHlsYXRlZCBudWNsZWFyIFJOQSBlbmNvZGVkIGJ5IEthcG9zaSBzYXJjb21h
LWFzc29jaWF0ZWQgaGVycGVzdmlydXM8L0lEVGV4dD48RGlzcGxheVRleHQ+PHN0eWxlIGZhY2U9
InN1cGVyc2NyaXB0Ij4xNDwvc3R5bGU+PC9EaXNwbGF5VGV4dD48cmVjb3JkPjxkYXRlcz48cHVi
LWRhdGVzPjxkYXRlPk9jdCAxNTwvZGF0ZT48L3B1Yi1kYXRlcz48eWVhcj4xOTk2PC95ZWFyPjwv
ZGF0ZXM+PGtleXdvcmRzPjxrZXl3b3JkPkJhc2UgU2VxdWVuY2U8L2tleXdvcmQ+PGtleXdvcmQ+
QnVya2l0dCBMeW1waG9tYTwva2V5d29yZD48a2V5d29yZD5CdXR5cmF0ZXMvcGhhcm1hY29sb2d5
PC9rZXl3b3JkPjxrZXl3b3JkPkJ1dHlyaWMgQWNpZDwva2V5d29yZD48a2V5d29yZD5DZWxsIExp
bmU8L2tleXdvcmQ+PGtleXdvcmQ+RE5BLCBDb21wbGVtZW50YXJ5PC9rZXl3b3JkPjxrZXl3b3Jk
Pkd1YW5vc2luZS9hbmFsb2dzICZhbXA7IGRlcml2YXRpdmVzPC9rZXl3b3JkPjxrZXl3b3JkPkhl
cnBlc3ZpcnVzIDgsIEh1bWFuLypnZW5ldGljcy9pc29sYXRpb24gJmFtcDsgcHVyaWZpY2F0aW9u
L3BoeXNpb2xvZ3k8L2tleXdvcmQ+PGtleXdvcmQ+SHVtYW5zPC9rZXl3b3JkPjxrZXl3b3JkPklu
IFNpdHUgSHlicmlkaXphdGlvbjwva2V5d29yZD48a2V5d29yZD5Nb2xlY3VsYXIgU2VxdWVuY2Ug
RGF0YTwva2V5d29yZD48a2V5d29yZD5Qcm9tb3RlciBSZWdpb25zLCBHZW5ldGljPC9rZXl3b3Jk
PjxrZXl3b3JkPlJOQSBQb2x5bWVyYXNlIElJL21ldGFib2xpc208L2tleXdvcmQ+PGtleXdvcmQ+
Uk5BLCBTbWFsbCBOdWNsZWFyL2dlbmV0aWNzPC9rZXl3b3JkPjxrZXl3b3JkPlJOQSwgVmlyYWwv
KmJpb3N5bnRoZXNpczwva2V5d29yZD48a2V5d29yZD5SZWd1bGF0b3J5IFNlcXVlbmNlcywgTnVj
bGVpYyBBY2lkPC9rZXl3b3JkPjxrZXl3b3JkPlNhcmNvbWEsIEthcG9zaS8qdmlyb2xvZ3k8L2tl
eXdvcmQ+PGtleXdvcmQ+U2VxdWVuY2UgSG9tb2xvZ3ksIE51Y2xlaWMgQWNpZDwva2V5d29yZD48
a2V5d29yZD5UcmFuc2NyaXB0aW9uLCBHZW5ldGljPC9rZXl3b3JkPjxrZXl3b3JkPlZpcnVzIFJl
cGxpY2F0aW9uL2RydWcgZWZmZWN0czwva2V5d29yZD48L2tleXdvcmRzPjx1cmxzPjxyZWxhdGVk
LXVybHM+PHVybD5odHRwczovL3d3dy5uY2JpLm5sbS5uaWguZ292L3B1Ym1lZC84ODc2MjMyPC91
cmw+PC9yZWxhdGVkLXVybHM+PC91cmxzPjxpc2JuPjAwMjctODQyNCAoUHJpbnQpJiN4RDswMDI3
LTg0MjQgKExpbmtpbmcpPC9pc2JuPjxjdXN0b20yPlBNQzM4MTUzPC9jdXN0b20yPjx0aXRsZXM+
PHRpdGxlPlBvbHlhZGVueWx5bGF0ZWQgbnVjbGVhciBSTkEgZW5jb2RlZCBieSBLYXBvc2kgc2Fy
Y29tYS1hc3NvY2lhdGVkIGhlcnBlc3ZpcnVzPC90aXRsZT48c2Vjb25kYXJ5LXRpdGxlPlByb2Mg
TmF0bCBBY2FkIFNjaSBVIFMgQTwvc2Vjb25kYXJ5LXRpdGxlPjwvdGl0bGVzPjxwYWdlcz4xMTg4
My04PC9wYWdlcz48bnVtYmVyPjIxPC9udW1iZXI+PGNvbnRyaWJ1dG9ycz48YXV0aG9ycz48YXV0
aG9yPlN1biwgUi48L2F1dGhvcj48YXV0aG9yPkxpbiwgUy4gRi48L2F1dGhvcj48YXV0aG9yPkdy
YWRvdmlsbGUsIEwuPC9hdXRob3I+PGF1dGhvcj5NaWxsZXIsIEcuPC9hdXRob3I+PC9hdXRob3Jz
PjwvY29udHJpYnV0b3JzPjxhZGRlZC1kYXRlIGZvcm1hdD0idXRjIj4xNTIzMjEzNjYxPC9hZGRl
ZC1kYXRlPjxyZWYtdHlwZSBuYW1lPSJKb3VybmFsIEFydGljbGUiPjE3PC9yZWYtdHlwZT48YXV0
aC1hZGRyZXNzPkRlcGFydG1lbnQgb2YgTW9sZWN1bGFyIEJpb3BoeXNpY3MsIFlhbGUgVW5pdmVy
c2l0eSBTY2hvb2wgb2YgTWVkaWNpbmUsIE5ldyBIYXZlbiwgQ1QgMDY1MjAsIFVTQS48L2F1dGgt
YWRkcmVzcz48cmVjLW51bWJlcj4xMzI8L3JlYy1udW1iZXI+PGxhc3QtdXBkYXRlZC1kYXRlIGZv
cm1hdD0idXRjIj4xNTIzMjEzNjYxPC9sYXN0LXVwZGF0ZWQtZGF0ZT48YWNjZXNzaW9uLW51bT44
ODc2MjMyPC9hY2Nlc3Npb24tbnVtPjx2b2x1bWU+OTM8L3ZvbHVtZT48L3JlY29yZD48L0NpdGU+
PC9FbmROb3RlPgB=
</w:fldData>
        </w:fldChar>
      </w:r>
      <w:r w:rsidR="00790FE9" w:rsidRPr="00E6095D">
        <w:rPr>
          <w:rFonts w:ascii="Calibri" w:hAnsi="Calibri" w:cs="Calibri"/>
        </w:rPr>
        <w:instrText xml:space="preserve"> ADDIN EN.CITE.DATA </w:instrText>
      </w:r>
      <w:r w:rsidR="00790FE9" w:rsidRPr="00E6095D">
        <w:rPr>
          <w:rFonts w:ascii="Calibri" w:hAnsi="Calibri" w:cs="Calibri"/>
        </w:rPr>
      </w:r>
      <w:r w:rsidR="00790FE9" w:rsidRPr="00E6095D">
        <w:rPr>
          <w:rFonts w:ascii="Calibri" w:hAnsi="Calibri" w:cs="Calibri"/>
        </w:rPr>
        <w:fldChar w:fldCharType="end"/>
      </w:r>
      <w:r w:rsidR="00790FE9" w:rsidRPr="00E6095D">
        <w:rPr>
          <w:rFonts w:ascii="Calibri" w:hAnsi="Calibri" w:cs="Calibri"/>
        </w:rPr>
      </w:r>
      <w:r w:rsidR="00790FE9" w:rsidRPr="00E6095D">
        <w:rPr>
          <w:rFonts w:ascii="Calibri" w:hAnsi="Calibri" w:cs="Calibri"/>
        </w:rPr>
        <w:fldChar w:fldCharType="separate"/>
      </w:r>
      <w:r w:rsidR="00790FE9" w:rsidRPr="00E6095D">
        <w:rPr>
          <w:rFonts w:ascii="Calibri" w:hAnsi="Calibri" w:cs="Calibri"/>
          <w:noProof/>
          <w:vertAlign w:val="superscript"/>
        </w:rPr>
        <w:t>14</w:t>
      </w:r>
      <w:r w:rsidR="00790FE9" w:rsidRPr="00E6095D">
        <w:rPr>
          <w:rFonts w:ascii="Calibri" w:hAnsi="Calibri" w:cs="Calibri"/>
        </w:rPr>
        <w:fldChar w:fldCharType="end"/>
      </w:r>
      <w:r w:rsidR="00790FE9" w:rsidRPr="00E6095D">
        <w:rPr>
          <w:rFonts w:ascii="Calibri" w:hAnsi="Calibri" w:cs="Calibri"/>
        </w:rPr>
        <w:t xml:space="preserve">. </w:t>
      </w:r>
      <w:proofErr w:type="gramStart"/>
      <w:r w:rsidR="00FA6CB6" w:rsidRPr="00E6095D">
        <w:rPr>
          <w:rFonts w:ascii="Calibri" w:hAnsi="Calibri" w:cs="Calibri"/>
        </w:rPr>
        <w:t>Additionally</w:t>
      </w:r>
      <w:proofErr w:type="gramEnd"/>
      <w:r w:rsidR="00FA6CB6" w:rsidRPr="00E6095D">
        <w:rPr>
          <w:rFonts w:ascii="Calibri" w:hAnsi="Calibri" w:cs="Calibri"/>
        </w:rPr>
        <w:t xml:space="preserve"> o</w:t>
      </w:r>
      <w:r w:rsidR="000410F8" w:rsidRPr="00E6095D">
        <w:rPr>
          <w:rFonts w:ascii="Calibri" w:hAnsi="Calibri" w:cs="Calibri"/>
        </w:rPr>
        <w:t xml:space="preserve">ne of the four anti-sense oligonucleotides </w:t>
      </w:r>
      <w:r w:rsidR="00F423B8" w:rsidRPr="00E6095D">
        <w:rPr>
          <w:rFonts w:ascii="Calibri" w:hAnsi="Calibri" w:cs="Calibri"/>
        </w:rPr>
        <w:t xml:space="preserve">(tkv13) </w:t>
      </w:r>
      <w:r w:rsidR="000410F8" w:rsidRPr="00E6095D">
        <w:rPr>
          <w:rFonts w:ascii="Calibri" w:hAnsi="Calibri" w:cs="Calibri"/>
        </w:rPr>
        <w:t xml:space="preserve">in the detection of the K8.1 mRNA </w:t>
      </w:r>
      <w:r w:rsidR="00F423B8" w:rsidRPr="00E6095D">
        <w:rPr>
          <w:rFonts w:ascii="Calibri" w:hAnsi="Calibri" w:cs="Calibri"/>
        </w:rPr>
        <w:t>is able to bind</w:t>
      </w:r>
      <w:r w:rsidR="000410F8" w:rsidRPr="00E6095D">
        <w:rPr>
          <w:rFonts w:ascii="Calibri" w:hAnsi="Calibri" w:cs="Calibri"/>
        </w:rPr>
        <w:t xml:space="preserve"> to multiple isoforms of K8.1 and other is</w:t>
      </w:r>
      <w:r w:rsidR="00F423B8" w:rsidRPr="00E6095D">
        <w:rPr>
          <w:rFonts w:ascii="Calibri" w:hAnsi="Calibri" w:cs="Calibri"/>
        </w:rPr>
        <w:t>o</w:t>
      </w:r>
      <w:r w:rsidR="000410F8" w:rsidRPr="00E6095D">
        <w:rPr>
          <w:rFonts w:ascii="Calibri" w:hAnsi="Calibri" w:cs="Calibri"/>
        </w:rPr>
        <w:t xml:space="preserve">forms of nearby </w:t>
      </w:r>
      <w:r w:rsidR="00FA6CB6" w:rsidRPr="00E6095D">
        <w:rPr>
          <w:rFonts w:ascii="Calibri" w:hAnsi="Calibri" w:cs="Calibri"/>
        </w:rPr>
        <w:t>open reading frames (ORF)</w:t>
      </w:r>
      <w:r w:rsidR="00F423B8" w:rsidRPr="00E6095D">
        <w:rPr>
          <w:rFonts w:ascii="Calibri" w:hAnsi="Calibri" w:cs="Calibri"/>
        </w:rPr>
        <w:t xml:space="preserve">. </w:t>
      </w:r>
      <w:r w:rsidR="00FA6CB6" w:rsidRPr="00E6095D">
        <w:rPr>
          <w:rFonts w:ascii="Calibri" w:hAnsi="Calibri" w:cs="Calibri"/>
        </w:rPr>
        <w:t>T</w:t>
      </w:r>
      <w:r w:rsidR="00F423B8" w:rsidRPr="00E6095D">
        <w:rPr>
          <w:rFonts w:ascii="Calibri" w:hAnsi="Calibri" w:cs="Calibri"/>
        </w:rPr>
        <w:t xml:space="preserve">he FISH signal </w:t>
      </w:r>
      <w:r w:rsidR="00FA6CB6" w:rsidRPr="00E6095D">
        <w:rPr>
          <w:rFonts w:ascii="Calibri" w:hAnsi="Calibri" w:cs="Calibri"/>
        </w:rPr>
        <w:t>from only</w:t>
      </w:r>
      <w:r w:rsidR="00F423B8" w:rsidRPr="00E6095D">
        <w:rPr>
          <w:rFonts w:ascii="Calibri" w:hAnsi="Calibri" w:cs="Calibri"/>
        </w:rPr>
        <w:t xml:space="preserve"> oligonucleotide tkv13 is insufficient (data not shown).  The combined hybridization of the four oligonucleotides and the binding of them on the same transcript likely provides the </w:t>
      </w:r>
      <w:r w:rsidR="00FA6CB6" w:rsidRPr="00E6095D">
        <w:rPr>
          <w:rFonts w:ascii="Calibri" w:hAnsi="Calibri" w:cs="Calibri"/>
        </w:rPr>
        <w:t xml:space="preserve">observed </w:t>
      </w:r>
      <w:r w:rsidR="00F423B8" w:rsidRPr="00E6095D">
        <w:rPr>
          <w:rFonts w:ascii="Calibri" w:hAnsi="Calibri" w:cs="Calibri"/>
        </w:rPr>
        <w:t xml:space="preserve">strong signal. </w:t>
      </w:r>
      <w:r w:rsidR="00EA24F5" w:rsidRPr="00E6095D">
        <w:rPr>
          <w:rFonts w:ascii="Calibri" w:hAnsi="Calibri" w:cs="Calibri"/>
        </w:rPr>
        <w:t>White lines flanking cells in (A) depict the line path of fluorescence intensities for the FISH and IF signals, plotted in (C). (</w:t>
      </w:r>
      <w:r w:rsidR="00EA24F5" w:rsidRPr="00F9678D">
        <w:rPr>
          <w:rFonts w:ascii="Calibri" w:hAnsi="Calibri" w:cs="Calibri"/>
          <w:b/>
        </w:rPr>
        <w:t>B</w:t>
      </w:r>
      <w:r w:rsidR="00EA24F5" w:rsidRPr="00E6095D">
        <w:rPr>
          <w:rFonts w:ascii="Calibri" w:hAnsi="Calibri" w:cs="Calibri"/>
        </w:rPr>
        <w:t>) Digitally zoomed images of cells in (A) flanked by white lines. For simplicity, the blue DAPI channel is omitted. (</w:t>
      </w:r>
      <w:r w:rsidR="00EA24F5" w:rsidRPr="00F9678D">
        <w:rPr>
          <w:rFonts w:ascii="Calibri" w:hAnsi="Calibri" w:cs="Calibri"/>
          <w:b/>
        </w:rPr>
        <w:t>C</w:t>
      </w:r>
      <w:r w:rsidR="00EA24F5" w:rsidRPr="00E6095D">
        <w:rPr>
          <w:rFonts w:ascii="Calibri" w:hAnsi="Calibri" w:cs="Calibri"/>
        </w:rPr>
        <w:t>) The plots show the relative fluorescent intensities for each stain along the same line: αSSB (red), viral transcript</w:t>
      </w:r>
      <w:r w:rsidR="00494FBC" w:rsidRPr="00E6095D">
        <w:rPr>
          <w:rFonts w:ascii="Calibri" w:hAnsi="Calibri" w:cs="Calibri"/>
        </w:rPr>
        <w:t>s</w:t>
      </w:r>
      <w:r w:rsidR="00EA24F5" w:rsidRPr="00E6095D">
        <w:rPr>
          <w:rFonts w:ascii="Calibri" w:hAnsi="Calibri" w:cs="Calibri"/>
        </w:rPr>
        <w:t xml:space="preserve"> (green; transcript indicated on plot), and DAPI (blue). Shaded areas indicate DAPI-reduced regions that correspond to viral replication compartments or SSB/ORF6-enriched areas. (</w:t>
      </w:r>
      <w:r w:rsidR="00EA24F5" w:rsidRPr="00F9678D">
        <w:rPr>
          <w:rFonts w:ascii="Calibri" w:hAnsi="Calibri" w:cs="Calibri"/>
          <w:b/>
        </w:rPr>
        <w:t>D</w:t>
      </w:r>
      <w:r w:rsidR="00EA24F5" w:rsidRPr="00E6095D">
        <w:rPr>
          <w:rFonts w:ascii="Calibri" w:hAnsi="Calibri" w:cs="Calibri"/>
        </w:rPr>
        <w:t>) The ratio of nuclear area to cellular area changes and thus the fluorescence intensity ratio used throughout was normalized for area. (</w:t>
      </w:r>
      <w:r w:rsidR="00EA24F5" w:rsidRPr="00F9678D">
        <w:rPr>
          <w:rFonts w:ascii="Calibri" w:hAnsi="Calibri" w:cs="Calibri"/>
          <w:b/>
        </w:rPr>
        <w:t>E</w:t>
      </w:r>
      <w:r w:rsidR="00EA24F5" w:rsidRPr="00E6095D">
        <w:rPr>
          <w:rFonts w:ascii="Calibri" w:hAnsi="Calibri" w:cs="Calibri"/>
        </w:rPr>
        <w:t xml:space="preserve">) Nuclear and cellular areas measured for </w:t>
      </w:r>
      <w:proofErr w:type="spellStart"/>
      <w:r w:rsidR="00EA24F5" w:rsidRPr="00E6095D">
        <w:rPr>
          <w:rFonts w:ascii="Calibri" w:hAnsi="Calibri" w:cs="Calibri"/>
        </w:rPr>
        <w:t>TREx</w:t>
      </w:r>
      <w:proofErr w:type="spellEnd"/>
      <w:r w:rsidR="00EA24F5" w:rsidRPr="00E6095D">
        <w:rPr>
          <w:rFonts w:ascii="Calibri" w:hAnsi="Calibri" w:cs="Calibri"/>
        </w:rPr>
        <w:t xml:space="preserve"> RTA BCBL-1 cells with and without undergoing lytic activation. Statistically significant changes are seen compared to uninduced cells.</w:t>
      </w:r>
      <w:r w:rsidR="00695535" w:rsidRPr="00E6095D">
        <w:rPr>
          <w:rFonts w:ascii="Calibri" w:hAnsi="Calibri" w:cs="Calibri"/>
        </w:rPr>
        <w:t xml:space="preserve"> </w:t>
      </w:r>
      <w:r w:rsidR="00673907" w:rsidRPr="00E6095D">
        <w:rPr>
          <w:rFonts w:ascii="Calibri" w:hAnsi="Calibri" w:cs="Calibri"/>
        </w:rPr>
        <w:t>The box and w</w:t>
      </w:r>
      <w:r w:rsidR="0054754C" w:rsidRPr="00E6095D">
        <w:rPr>
          <w:rFonts w:ascii="Calibri" w:hAnsi="Calibri" w:cs="Calibri"/>
        </w:rPr>
        <w:t>hisker plots represent the 10 and</w:t>
      </w:r>
      <w:r w:rsidR="00673907" w:rsidRPr="00E6095D">
        <w:rPr>
          <w:rFonts w:ascii="Calibri" w:hAnsi="Calibri" w:cs="Calibri"/>
        </w:rPr>
        <w:t xml:space="preserve"> </w:t>
      </w:r>
      <w:r w:rsidR="00673907" w:rsidRPr="00F9678D">
        <w:rPr>
          <w:rFonts w:ascii="Calibri" w:hAnsi="Calibri" w:cs="Calibri"/>
        </w:rPr>
        <w:t xml:space="preserve">90 </w:t>
      </w:r>
      <w:r w:rsidR="00F9678D" w:rsidRPr="00F9678D">
        <w:rPr>
          <w:rFonts w:ascii="Calibri" w:hAnsi="Calibri" w:cs="Calibri"/>
        </w:rPr>
        <w:t>percentiles</w:t>
      </w:r>
      <w:r w:rsidR="00673907" w:rsidRPr="00F9678D">
        <w:rPr>
          <w:rFonts w:ascii="Calibri" w:hAnsi="Calibri" w:cs="Calibri"/>
        </w:rPr>
        <w:t xml:space="preserve">. </w:t>
      </w:r>
      <w:r w:rsidR="00E250F2" w:rsidRPr="00F9678D">
        <w:rPr>
          <w:rFonts w:ascii="Calibri" w:hAnsi="Calibri" w:cs="Calibri"/>
        </w:rPr>
        <w:t xml:space="preserve">Figure reprinted </w:t>
      </w:r>
      <w:r w:rsidR="00612576" w:rsidRPr="00F9678D">
        <w:rPr>
          <w:rFonts w:ascii="Calibri" w:hAnsi="Calibri" w:cs="Calibri"/>
        </w:rPr>
        <w:t xml:space="preserve">with slight modifications </w:t>
      </w:r>
      <w:r w:rsidR="00E250F2" w:rsidRPr="00F9678D">
        <w:rPr>
          <w:rFonts w:ascii="Calibri" w:hAnsi="Calibri" w:cs="Calibri"/>
        </w:rPr>
        <w:t xml:space="preserve">from </w:t>
      </w:r>
      <w:proofErr w:type="spellStart"/>
      <w:r w:rsidR="00E250F2" w:rsidRPr="00F9678D">
        <w:rPr>
          <w:rFonts w:ascii="Calibri" w:hAnsi="Calibri" w:cs="Calibri"/>
        </w:rPr>
        <w:t>Vallery</w:t>
      </w:r>
      <w:proofErr w:type="spellEnd"/>
      <w:r w:rsidR="00E250F2" w:rsidRPr="00F9678D">
        <w:rPr>
          <w:rFonts w:ascii="Calibri" w:hAnsi="Calibri" w:cs="Calibri"/>
        </w:rPr>
        <w:t>, Withers, and colleagues</w:t>
      </w:r>
      <w:r w:rsidR="00E250F2" w:rsidRPr="00F9678D">
        <w:rPr>
          <w:rFonts w:ascii="Calibri" w:hAnsi="Calibri" w:cs="Calibri"/>
          <w:vertAlign w:val="superscript"/>
        </w:rPr>
        <w:fldChar w:fldCharType="begin">
          <w:fldData xml:space="preserve">PEVuZE5vdGU+PENpdGU+PEF1dGhvcj5WYWxsZXJ5PC9BdXRob3I+PFllYXI+MjAxODwvWWVhcj48
SURUZXh0PkthcG9zaSZhcG9zO3MgU2FyY29tYS1Bc3NvY2lhdGVkIEhlcnBlc3ZpcnVzIG1STkEg
QWNjdW11bGF0aW9uIGluIE51Y2xlYXIgRm9jaSBJcyBJbmZsdWVuY2VkIGJ5IFZpcmFsIEROQSBS
ZXBsaWNhdGlvbiBhbmQgVmlyYWwgTm9uY29kaW5nIFBvbHlhZGVueWxhdGVkIE51Y2xlYXIgUk5B
PC9JRFRleHQ+PERpc3BsYXlUZXh0PjxzdHlsZSBmYWNlPSJzdXBlcnNjcmlwdCI+MTU8L3N0eWxl
PjwvRGlzcGxheVRleHQ+PHJlY29yZD48ZGF0ZXM+PHB1Yi1kYXRlcz48ZGF0ZT5KdWwgMTwvZGF0
ZT48L3B1Yi1kYXRlcz48eWVhcj4yMDE4PC95ZWFyPjwvZGF0ZXM+PGtleXdvcmRzPjxrZXl3b3Jk
PkNlbGwgTnVjbGV1cy9nZW5ldGljcy8qbWV0YWJvbGlzbTwva2V5d29yZD48a2V5d29yZD5DZWxs
cywgQ3VsdHVyZWQ8L2tleXdvcmQ+PGtleXdvcmQ+KkROQSBSZXBsaWNhdGlvbjwva2V5d29yZD48
a2V5d29yZD5ETkEsIFZpcmFsL2dlbmV0aWNzLyptZXRhYm9saXNtPC9rZXl3b3JkPjxrZXl3b3Jk
PkdlbmUgRXhwcmVzc2lvbiBSZWd1bGF0aW9uLCBWaXJhbDwva2V5d29yZD48a2V5d29yZD5IZXJw
ZXN2aXJ1cyA4LCBIdW1hbi9waHlzaW9sb2d5PC9rZXl3b3JkPjxrZXl3b3JkPkh1bWFuczwva2V5
d29yZD48a2V5d29yZD5Qb2x5IEEvZ2VuZXRpY3MvKm1ldGFib2xpc208L2tleXdvcmQ+PGtleXdv
cmQ+Uk5BLCBNZXNzZW5nZXIvZ2VuZXRpY3MvKm1ldGFib2xpc208L2tleXdvcmQ+PGtleXdvcmQ+
Uk5BLCBOdWNsZWFyL2dlbmV0aWNzLyptZXRhYm9saXNtPC9rZXl3b3JkPjxrZXl3b3JkPlJOQSwg
VW50cmFuc2xhdGVkL2dlbmV0aWNzLyptZXRhYm9saXNtPC9rZXl3b3JkPjxrZXl3b3JkPlJOQSwg
VmlyYWwvZ2VuZXRpY3MvbWV0YWJvbGlzbTwva2V5d29yZD48a2V5d29yZD5TYXJjb21hLCBLYXBv
c2kvdmlyb2xvZ3k8L2tleXdvcmQ+PGtleXdvcmQ+VmlydXMgUmVwbGljYXRpb248L2tleXdvcmQ+
PGtleXdvcmQ+KkROQSByZXBsaWNhdGlvbiBjb21wYXJ0bWVudHM8L2tleXdvcmQ+PGtleXdvcmQ+
KktzaHY8L2tleXdvcmQ+PGtleXdvcmQ+Km1STkEgbG9jYWxpemF0aW9uPC9rZXl3b3JkPjxrZXl3
b3JkPipudWNsZWFyIGZvY2k8L2tleXdvcmQ+PGtleXdvcmQ+KnZpcmFsIG5vbmNvZGluZyBQQU4g
Uk5BPC9rZXl3b3JkPjwva2V5d29yZHM+PHVybHM+PHJlbGF0ZWQtdXJscz48dXJsPmh0dHBzOi8v
d3d3Lm5jYmkubmxtLm5paC5nb3YvcHVibWVkLzI5NjQzMjM5PC91cmw+PC9yZWxhdGVkLXVybHM+
PC91cmxzPjxpc2JuPjEwOTgtNTUxNCAoRWxlY3Ryb25pYykmI3hEOzAwMjItNTM4WCAoTGlua2lu
Zyk8L2lzYm4+PGN1c3RvbTI+UE1DNjAwMjcwOTwvY3VzdG9tMj48dGl0bGVzPjx0aXRsZT5LYXBv
c2kmYXBvcztzIFNhcmNvbWEtQXNzb2NpYXRlZCBIZXJwZXN2aXJ1cyBtUk5BIEFjY3VtdWxhdGlv
biBpbiBOdWNsZWFyIEZvY2kgSXMgSW5mbHVlbmNlZCBieSBWaXJhbCBETkEgUmVwbGljYXRpb24g
YW5kIFZpcmFsIE5vbmNvZGluZyBQb2x5YWRlbnlsYXRlZCBOdWNsZWFyIFJOQTwvdGl0bGU+PHNl
Y29uZGFyeS10aXRsZT5KIFZpcm9sPC9zZWNvbmRhcnktdGl0bGU+PC90aXRsZXM+PG51bWJlcj4x
MzwvbnVtYmVyPjxjb250cmlidXRvcnM+PGF1dGhvcnM+PGF1dGhvcj5WYWxsZXJ5LCBULiBLLjwv
YXV0aG9yPjxhdXRob3I+V2l0aGVycywgSi4gQi48L2F1dGhvcj48YXV0aG9yPkFuZG9oLCBKLiBB
LjwvYXV0aG9yPjxhdXRob3I+U3RlaXR6LCBKLiBBLjwvYXV0aG9yPjwvYXV0aG9ycz48L2NvbnRy
aWJ1dG9ycz48YWRkZWQtZGF0ZSBmb3JtYXQ9InV0YyI+MTU0NjgzMjc0NDwvYWRkZWQtZGF0ZT48
cmVmLXR5cGUgbmFtZT0iSm91cm5hbCBBcnRpY2xlIj4xNzwvcmVmLXR5cGU+PGF1dGgtYWRkcmVz
cz5EZXBhcnRtZW50IG9mIE1vbGVjdWxhciBCaW9waHlzaWNzIGFuZCBCaW9jaGVtaXN0cnksIEhv
d2FyZCBIdWdoZXMgTWVkaWNhbCBJbnN0aXR1dGUsIFlhbGUgU2Nob29sIG9mIE1lZGljaW5lLCBO
ZXcgSGF2ZW4sIENvbm5lY3RpY3V0LCBVU0EuJiN4RDtEZXBhcnRtZW50IG9mIE1vbGVjdWxhciBC
aW9waHlzaWNzIGFuZCBCaW9jaGVtaXN0cnksIEhvd2FyZCBIdWdoZXMgTWVkaWNhbCBJbnN0aXR1
dGUsIFlhbGUgU2Nob29sIG9mIE1lZGljaW5lLCBOZXcgSGF2ZW4sIENvbm5lY3RpY3V0LCBVU0Eg
am9hbi5zdGVpdHpAeWFsZS5lZHUuPC9hdXRoLWFkZHJlc3M+PHJlYy1udW1iZXI+MTM4PC9yZWMt
bnVtYmVyPjxsYXN0LXVwZGF0ZWQtZGF0ZSBmb3JtYXQ9InV0YyI+MTU0NjgzMjc0NDwvbGFzdC11
cGRhdGVkLWRhdGU+PGFjY2Vzc2lvbi1udW0+Mjk2NDMyMzk8L2FjY2Vzc2lvbi1udW0+PGVsZWN0
cm9uaWMtcmVzb3VyY2UtbnVtPjEwLjExMjgvSlZJLjAwMjIwLTE4PC9lbGVjdHJvbmljLXJlc291
cmNlLW51bT48dm9sdW1lPjkyPC92b2x1bWU+PC9yZWNvcmQ+PC9DaXRlPjwvRW5kTm90ZT5=
</w:fldData>
        </w:fldChar>
      </w:r>
      <w:r w:rsidR="00790FE9" w:rsidRPr="00F9678D">
        <w:rPr>
          <w:rFonts w:ascii="Calibri" w:hAnsi="Calibri" w:cs="Calibri"/>
          <w:vertAlign w:val="superscript"/>
        </w:rPr>
        <w:instrText xml:space="preserve"> ADDIN EN.CITE </w:instrText>
      </w:r>
      <w:r w:rsidR="00790FE9" w:rsidRPr="00F9678D">
        <w:rPr>
          <w:rFonts w:ascii="Calibri" w:hAnsi="Calibri" w:cs="Calibri"/>
          <w:vertAlign w:val="superscript"/>
        </w:rPr>
        <w:fldChar w:fldCharType="begin">
          <w:fldData xml:space="preserve">PEVuZE5vdGU+PENpdGU+PEF1dGhvcj5WYWxsZXJ5PC9BdXRob3I+PFllYXI+MjAxODwvWWVhcj48
SURUZXh0PkthcG9zaSZhcG9zO3MgU2FyY29tYS1Bc3NvY2lhdGVkIEhlcnBlc3ZpcnVzIG1STkEg
QWNjdW11bGF0aW9uIGluIE51Y2xlYXIgRm9jaSBJcyBJbmZsdWVuY2VkIGJ5IFZpcmFsIEROQSBS
ZXBsaWNhdGlvbiBhbmQgVmlyYWwgTm9uY29kaW5nIFBvbHlhZGVueWxhdGVkIE51Y2xlYXIgUk5B
PC9JRFRleHQ+PERpc3BsYXlUZXh0PjxzdHlsZSBmYWNlPSJzdXBlcnNjcmlwdCI+MTU8L3N0eWxl
PjwvRGlzcGxheVRleHQ+PHJlY29yZD48ZGF0ZXM+PHB1Yi1kYXRlcz48ZGF0ZT5KdWwgMTwvZGF0
ZT48L3B1Yi1kYXRlcz48eWVhcj4yMDE4PC95ZWFyPjwvZGF0ZXM+PGtleXdvcmRzPjxrZXl3b3Jk
PkNlbGwgTnVjbGV1cy9nZW5ldGljcy8qbWV0YWJvbGlzbTwva2V5d29yZD48a2V5d29yZD5DZWxs
cywgQ3VsdHVyZWQ8L2tleXdvcmQ+PGtleXdvcmQ+KkROQSBSZXBsaWNhdGlvbjwva2V5d29yZD48
a2V5d29yZD5ETkEsIFZpcmFsL2dlbmV0aWNzLyptZXRhYm9saXNtPC9rZXl3b3JkPjxrZXl3b3Jk
PkdlbmUgRXhwcmVzc2lvbiBSZWd1bGF0aW9uLCBWaXJhbDwva2V5d29yZD48a2V5d29yZD5IZXJw
ZXN2aXJ1cyA4LCBIdW1hbi9waHlzaW9sb2d5PC9rZXl3b3JkPjxrZXl3b3JkPkh1bWFuczwva2V5
d29yZD48a2V5d29yZD5Qb2x5IEEvZ2VuZXRpY3MvKm1ldGFib2xpc208L2tleXdvcmQ+PGtleXdv
cmQ+Uk5BLCBNZXNzZW5nZXIvZ2VuZXRpY3MvKm1ldGFib2xpc208L2tleXdvcmQ+PGtleXdvcmQ+
Uk5BLCBOdWNsZWFyL2dlbmV0aWNzLyptZXRhYm9saXNtPC9rZXl3b3JkPjxrZXl3b3JkPlJOQSwg
VW50cmFuc2xhdGVkL2dlbmV0aWNzLyptZXRhYm9saXNtPC9rZXl3b3JkPjxrZXl3b3JkPlJOQSwg
VmlyYWwvZ2VuZXRpY3MvbWV0YWJvbGlzbTwva2V5d29yZD48a2V5d29yZD5TYXJjb21hLCBLYXBv
c2kvdmlyb2xvZ3k8L2tleXdvcmQ+PGtleXdvcmQ+VmlydXMgUmVwbGljYXRpb248L2tleXdvcmQ+
PGtleXdvcmQ+KkROQSByZXBsaWNhdGlvbiBjb21wYXJ0bWVudHM8L2tleXdvcmQ+PGtleXdvcmQ+
KktzaHY8L2tleXdvcmQ+PGtleXdvcmQ+Km1STkEgbG9jYWxpemF0aW9uPC9rZXl3b3JkPjxrZXl3
b3JkPipudWNsZWFyIGZvY2k8L2tleXdvcmQ+PGtleXdvcmQ+KnZpcmFsIG5vbmNvZGluZyBQQU4g
Uk5BPC9rZXl3b3JkPjwva2V5d29yZHM+PHVybHM+PHJlbGF0ZWQtdXJscz48dXJsPmh0dHBzOi8v
d3d3Lm5jYmkubmxtLm5paC5nb3YvcHVibWVkLzI5NjQzMjM5PC91cmw+PC9yZWxhdGVkLXVybHM+
PC91cmxzPjxpc2JuPjEwOTgtNTUxNCAoRWxlY3Ryb25pYykmI3hEOzAwMjItNTM4WCAoTGlua2lu
Zyk8L2lzYm4+PGN1c3RvbTI+UE1DNjAwMjcwOTwvY3VzdG9tMj48dGl0bGVzPjx0aXRsZT5LYXBv
c2kmYXBvcztzIFNhcmNvbWEtQXNzb2NpYXRlZCBIZXJwZXN2aXJ1cyBtUk5BIEFjY3VtdWxhdGlv
biBpbiBOdWNsZWFyIEZvY2kgSXMgSW5mbHVlbmNlZCBieSBWaXJhbCBETkEgUmVwbGljYXRpb24g
YW5kIFZpcmFsIE5vbmNvZGluZyBQb2x5YWRlbnlsYXRlZCBOdWNsZWFyIFJOQTwvdGl0bGU+PHNl
Y29uZGFyeS10aXRsZT5KIFZpcm9sPC9zZWNvbmRhcnktdGl0bGU+PC90aXRsZXM+PG51bWJlcj4x
MzwvbnVtYmVyPjxjb250cmlidXRvcnM+PGF1dGhvcnM+PGF1dGhvcj5WYWxsZXJ5LCBULiBLLjwv
YXV0aG9yPjxhdXRob3I+V2l0aGVycywgSi4gQi48L2F1dGhvcj48YXV0aG9yPkFuZG9oLCBKLiBB
LjwvYXV0aG9yPjxhdXRob3I+U3RlaXR6LCBKLiBBLjwvYXV0aG9yPjwvYXV0aG9ycz48L2NvbnRy
aWJ1dG9ycz48YWRkZWQtZGF0ZSBmb3JtYXQ9InV0YyI+MTU0NjgzMjc0NDwvYWRkZWQtZGF0ZT48
cmVmLXR5cGUgbmFtZT0iSm91cm5hbCBBcnRpY2xlIj4xNzwvcmVmLXR5cGU+PGF1dGgtYWRkcmVz
cz5EZXBhcnRtZW50IG9mIE1vbGVjdWxhciBCaW9waHlzaWNzIGFuZCBCaW9jaGVtaXN0cnksIEhv
d2FyZCBIdWdoZXMgTWVkaWNhbCBJbnN0aXR1dGUsIFlhbGUgU2Nob29sIG9mIE1lZGljaW5lLCBO
ZXcgSGF2ZW4sIENvbm5lY3RpY3V0LCBVU0EuJiN4RDtEZXBhcnRtZW50IG9mIE1vbGVjdWxhciBC
aW9waHlzaWNzIGFuZCBCaW9jaGVtaXN0cnksIEhvd2FyZCBIdWdoZXMgTWVkaWNhbCBJbnN0aXR1
dGUsIFlhbGUgU2Nob29sIG9mIE1lZGljaW5lLCBOZXcgSGF2ZW4sIENvbm5lY3RpY3V0LCBVU0Eg
am9hbi5zdGVpdHpAeWFsZS5lZHUuPC9hdXRoLWFkZHJlc3M+PHJlYy1udW1iZXI+MTM4PC9yZWMt
bnVtYmVyPjxsYXN0LXVwZGF0ZWQtZGF0ZSBmb3JtYXQ9InV0YyI+MTU0NjgzMjc0NDwvbGFzdC11
cGRhdGVkLWRhdGU+PGFjY2Vzc2lvbi1udW0+Mjk2NDMyMzk8L2FjY2Vzc2lvbi1udW0+PGVsZWN0
cm9uaWMtcmVzb3VyY2UtbnVtPjEwLjExMjgvSlZJLjAwMjIwLTE4PC9lbGVjdHJvbmljLXJlc291
cmNlLW51bT48dm9sdW1lPjkyPC92b2x1bWU+PC9yZWNvcmQ+PC9DaXRlPjwvRW5kTm90ZT5=
</w:fldData>
        </w:fldChar>
      </w:r>
      <w:r w:rsidR="00790FE9" w:rsidRPr="00F9678D">
        <w:rPr>
          <w:rFonts w:ascii="Calibri" w:hAnsi="Calibri" w:cs="Calibri"/>
          <w:vertAlign w:val="superscript"/>
        </w:rPr>
        <w:instrText xml:space="preserve"> ADDIN EN.CITE.DATA </w:instrText>
      </w:r>
      <w:r w:rsidR="00790FE9" w:rsidRPr="00F9678D">
        <w:rPr>
          <w:rFonts w:ascii="Calibri" w:hAnsi="Calibri" w:cs="Calibri"/>
          <w:vertAlign w:val="superscript"/>
        </w:rPr>
      </w:r>
      <w:r w:rsidR="00790FE9" w:rsidRPr="00F9678D">
        <w:rPr>
          <w:rFonts w:ascii="Calibri" w:hAnsi="Calibri" w:cs="Calibri"/>
          <w:vertAlign w:val="superscript"/>
        </w:rPr>
        <w:fldChar w:fldCharType="end"/>
      </w:r>
      <w:r w:rsidR="00E250F2" w:rsidRPr="00F9678D">
        <w:rPr>
          <w:rFonts w:ascii="Calibri" w:hAnsi="Calibri" w:cs="Calibri"/>
          <w:vertAlign w:val="superscript"/>
        </w:rPr>
      </w:r>
      <w:r w:rsidR="00E250F2" w:rsidRPr="00F9678D">
        <w:rPr>
          <w:rFonts w:ascii="Calibri" w:hAnsi="Calibri" w:cs="Calibri"/>
          <w:vertAlign w:val="superscript"/>
        </w:rPr>
        <w:fldChar w:fldCharType="separate"/>
      </w:r>
      <w:r w:rsidR="00790FE9" w:rsidRPr="00F9678D">
        <w:rPr>
          <w:rFonts w:ascii="Calibri" w:hAnsi="Calibri" w:cs="Calibri"/>
          <w:noProof/>
          <w:vertAlign w:val="superscript"/>
        </w:rPr>
        <w:t>15</w:t>
      </w:r>
      <w:r w:rsidR="00E250F2" w:rsidRPr="00F9678D">
        <w:rPr>
          <w:rFonts w:ascii="Calibri" w:hAnsi="Calibri" w:cs="Calibri"/>
          <w:vertAlign w:val="superscript"/>
        </w:rPr>
        <w:fldChar w:fldCharType="end"/>
      </w:r>
      <w:r w:rsidR="00F9678D" w:rsidRPr="00F9678D">
        <w:rPr>
          <w:rFonts w:ascii="Calibri" w:hAnsi="Calibri" w:cs="Calibri"/>
        </w:rPr>
        <w:t xml:space="preserve"> </w:t>
      </w:r>
      <w:r w:rsidR="00F9678D" w:rsidRPr="00F9678D">
        <w:rPr>
          <w:rFonts w:ascii="Calibri" w:hAnsi="Calibri" w:cs="Calibri"/>
        </w:rPr>
        <w:t>under a Creative Commons Attribution license</w:t>
      </w:r>
      <w:r w:rsidR="00F9678D" w:rsidRPr="00F9678D">
        <w:rPr>
          <w:rFonts w:ascii="Calibri" w:hAnsi="Calibri" w:cs="Calibri"/>
        </w:rPr>
        <w:t>.</w:t>
      </w:r>
    </w:p>
    <w:p w14:paraId="7C52E633" w14:textId="77777777" w:rsidR="00EA24F5" w:rsidRPr="00E6095D" w:rsidRDefault="00EA24F5" w:rsidP="00E6095D">
      <w:pPr>
        <w:jc w:val="both"/>
        <w:rPr>
          <w:rFonts w:ascii="Calibri" w:hAnsi="Calibri" w:cs="Calibri"/>
        </w:rPr>
      </w:pPr>
    </w:p>
    <w:p w14:paraId="135625B2" w14:textId="469A11DE" w:rsidR="00EA24F5" w:rsidRPr="00E6095D" w:rsidRDefault="00EA24F5" w:rsidP="00E6095D">
      <w:pPr>
        <w:jc w:val="both"/>
        <w:rPr>
          <w:rFonts w:ascii="Calibri" w:hAnsi="Calibri" w:cs="Calibri"/>
          <w:b/>
        </w:rPr>
      </w:pPr>
      <w:r w:rsidRPr="00F9678D">
        <w:rPr>
          <w:rFonts w:ascii="Calibri" w:hAnsi="Calibri" w:cs="Calibri"/>
          <w:b/>
        </w:rPr>
        <w:t>Figure 2:</w:t>
      </w:r>
      <w:r w:rsidR="00F9678D" w:rsidRPr="00F9678D">
        <w:rPr>
          <w:rFonts w:ascii="Calibri" w:hAnsi="Calibri" w:cs="Calibri"/>
          <w:b/>
        </w:rPr>
        <w:t xml:space="preserve"> </w:t>
      </w:r>
      <w:r w:rsidR="00636FD4" w:rsidRPr="00F9678D">
        <w:rPr>
          <w:rFonts w:ascii="Calibri" w:hAnsi="Calibri" w:cs="Calibri"/>
          <w:b/>
        </w:rPr>
        <w:t>Control nuclear and cytoplasmic FISH strategies validate the calculation-method of the nucleocytoplasmic ratio.</w:t>
      </w:r>
      <w:r w:rsidR="00636FD4" w:rsidRPr="00E6095D">
        <w:rPr>
          <w:rFonts w:ascii="Calibri" w:hAnsi="Calibri" w:cs="Calibri"/>
        </w:rPr>
        <w:t xml:space="preserve"> </w:t>
      </w:r>
      <w:r w:rsidRPr="00E6095D">
        <w:rPr>
          <w:rFonts w:ascii="Calibri" w:hAnsi="Calibri" w:cs="Calibri"/>
        </w:rPr>
        <w:t>(</w:t>
      </w:r>
      <w:r w:rsidRPr="00F9678D">
        <w:rPr>
          <w:rFonts w:ascii="Calibri" w:hAnsi="Calibri" w:cs="Calibri"/>
          <w:b/>
        </w:rPr>
        <w:t>A</w:t>
      </w:r>
      <w:r w:rsidRPr="00E6095D">
        <w:rPr>
          <w:rFonts w:ascii="Calibri" w:hAnsi="Calibri" w:cs="Calibri"/>
        </w:rPr>
        <w:t xml:space="preserve">) FISH for the host GAPDH mRNA (red) and for the </w:t>
      </w:r>
      <w:r w:rsidRPr="00E6095D">
        <w:rPr>
          <w:rFonts w:ascii="Calibri" w:hAnsi="Calibri" w:cs="Calibri"/>
          <w:lang w:val="de-DE"/>
        </w:rPr>
        <w:t xml:space="preserve">viral </w:t>
      </w:r>
      <w:r w:rsidR="007F52F8" w:rsidRPr="00E6095D">
        <w:rPr>
          <w:rFonts w:ascii="Calibri" w:hAnsi="Calibri" w:cs="Calibri"/>
          <w:lang w:val="de-DE"/>
        </w:rPr>
        <w:t>polyadenylated nuclear (</w:t>
      </w:r>
      <w:r w:rsidRPr="00E6095D">
        <w:rPr>
          <w:rFonts w:ascii="Calibri" w:hAnsi="Calibri" w:cs="Calibri"/>
          <w:lang w:val="de-DE"/>
        </w:rPr>
        <w:t>PAN</w:t>
      </w:r>
      <w:r w:rsidR="007F52F8" w:rsidRPr="00E6095D">
        <w:rPr>
          <w:rFonts w:ascii="Calibri" w:hAnsi="Calibri" w:cs="Calibri"/>
          <w:lang w:val="de-DE"/>
        </w:rPr>
        <w:t>) lncRNA</w:t>
      </w:r>
      <w:r w:rsidRPr="00E6095D">
        <w:rPr>
          <w:rFonts w:ascii="Calibri" w:hAnsi="Calibri" w:cs="Calibri"/>
          <w:lang w:val="de-DE"/>
        </w:rPr>
        <w:t xml:space="preserve"> </w:t>
      </w:r>
      <w:r w:rsidRPr="00E6095D">
        <w:rPr>
          <w:rFonts w:ascii="Calibri" w:hAnsi="Calibri" w:cs="Calibri"/>
        </w:rPr>
        <w:t xml:space="preserve">(green) </w:t>
      </w:r>
      <w:r w:rsidR="00612576" w:rsidRPr="00E6095D">
        <w:rPr>
          <w:rFonts w:ascii="Calibri" w:hAnsi="Calibri" w:cs="Calibri"/>
        </w:rPr>
        <w:t>and DAPI nuclear staining (blue)</w:t>
      </w:r>
      <w:r w:rsidRPr="00E6095D">
        <w:rPr>
          <w:rFonts w:ascii="Calibri" w:hAnsi="Calibri" w:cs="Calibri"/>
        </w:rPr>
        <w:t xml:space="preserve"> </w:t>
      </w:r>
      <w:r w:rsidR="00126309" w:rsidRPr="00E6095D">
        <w:rPr>
          <w:rFonts w:ascii="Calibri" w:hAnsi="Calibri" w:cs="Calibri"/>
        </w:rPr>
        <w:t xml:space="preserve">are positive </w:t>
      </w:r>
      <w:r w:rsidR="00572B8D" w:rsidRPr="00E6095D">
        <w:rPr>
          <w:rFonts w:ascii="Calibri" w:hAnsi="Calibri" w:cs="Calibri"/>
        </w:rPr>
        <w:t xml:space="preserve">FISH </w:t>
      </w:r>
      <w:r w:rsidR="00126309" w:rsidRPr="00E6095D">
        <w:rPr>
          <w:rFonts w:ascii="Calibri" w:hAnsi="Calibri" w:cs="Calibri"/>
        </w:rPr>
        <w:t>controls for the calculation-</w:t>
      </w:r>
      <w:r w:rsidR="004910DF" w:rsidRPr="00E6095D">
        <w:rPr>
          <w:rFonts w:ascii="Calibri" w:hAnsi="Calibri" w:cs="Calibri"/>
        </w:rPr>
        <w:t xml:space="preserve"> </w:t>
      </w:r>
      <w:r w:rsidR="00126309" w:rsidRPr="00E6095D">
        <w:rPr>
          <w:rFonts w:ascii="Calibri" w:hAnsi="Calibri" w:cs="Calibri"/>
        </w:rPr>
        <w:t xml:space="preserve">method </w:t>
      </w:r>
      <w:r w:rsidR="004910DF" w:rsidRPr="00E6095D">
        <w:rPr>
          <w:rFonts w:ascii="Calibri" w:hAnsi="Calibri" w:cs="Calibri"/>
        </w:rPr>
        <w:t xml:space="preserve">determining </w:t>
      </w:r>
      <w:r w:rsidR="00126309" w:rsidRPr="00E6095D">
        <w:rPr>
          <w:rFonts w:ascii="Calibri" w:hAnsi="Calibri" w:cs="Calibri"/>
        </w:rPr>
        <w:t>the nucleocytoplasmic ratio</w:t>
      </w:r>
      <w:r w:rsidRPr="00E6095D">
        <w:rPr>
          <w:rFonts w:ascii="Calibri" w:hAnsi="Calibri" w:cs="Calibri"/>
        </w:rPr>
        <w:t xml:space="preserve">. </w:t>
      </w:r>
      <w:r w:rsidR="00A314BC" w:rsidRPr="00E6095D">
        <w:rPr>
          <w:rFonts w:ascii="Calibri" w:hAnsi="Calibri" w:cs="Calibri"/>
        </w:rPr>
        <w:t xml:space="preserve">Host GAPDH mRNA is a canonical target of the KSHV’s host shutoff effect and is degraded upon </w:t>
      </w:r>
      <w:r w:rsidR="007F52F8" w:rsidRPr="00E6095D">
        <w:rPr>
          <w:rFonts w:ascii="Calibri" w:hAnsi="Calibri" w:cs="Calibri"/>
        </w:rPr>
        <w:t xml:space="preserve">lytic induction as shown here. </w:t>
      </w:r>
      <w:r w:rsidRPr="00E6095D">
        <w:rPr>
          <w:rFonts w:ascii="Calibri" w:hAnsi="Calibri" w:cs="Calibri"/>
        </w:rPr>
        <w:t>(</w:t>
      </w:r>
      <w:r w:rsidRPr="00F9678D">
        <w:rPr>
          <w:rFonts w:ascii="Calibri" w:hAnsi="Calibri" w:cs="Calibri"/>
          <w:b/>
        </w:rPr>
        <w:t>B</w:t>
      </w:r>
      <w:r w:rsidRPr="00E6095D">
        <w:rPr>
          <w:rFonts w:ascii="Calibri" w:hAnsi="Calibri" w:cs="Calibri"/>
        </w:rPr>
        <w:t xml:space="preserve">) Fluorescence intensities along a line indicated by white lines flanking lytic cells in (A). DAPI (blue), PAN RNA (green), and GAPDH mRNA (red). Shaded areas are as </w:t>
      </w:r>
      <w:r w:rsidR="00F9678D">
        <w:rPr>
          <w:rFonts w:ascii="Calibri" w:hAnsi="Calibri" w:cs="Calibri"/>
        </w:rPr>
        <w:t xml:space="preserve">defined </w:t>
      </w:r>
      <w:r w:rsidRPr="00E6095D">
        <w:rPr>
          <w:rFonts w:ascii="Calibri" w:hAnsi="Calibri" w:cs="Calibri"/>
        </w:rPr>
        <w:t xml:space="preserve">in </w:t>
      </w:r>
      <w:r w:rsidRPr="00F9678D">
        <w:rPr>
          <w:rFonts w:ascii="Calibri" w:hAnsi="Calibri" w:cs="Calibri"/>
          <w:b/>
        </w:rPr>
        <w:t>Fig</w:t>
      </w:r>
      <w:r w:rsidR="00F9678D" w:rsidRPr="00F9678D">
        <w:rPr>
          <w:rFonts w:ascii="Calibri" w:hAnsi="Calibri" w:cs="Calibri"/>
          <w:b/>
        </w:rPr>
        <w:t>ure</w:t>
      </w:r>
      <w:r w:rsidRPr="00F9678D">
        <w:rPr>
          <w:rFonts w:ascii="Calibri" w:hAnsi="Calibri" w:cs="Calibri"/>
          <w:b/>
        </w:rPr>
        <w:t xml:space="preserve"> 1</w:t>
      </w:r>
      <w:r w:rsidRPr="00E6095D">
        <w:rPr>
          <w:rFonts w:ascii="Calibri" w:hAnsi="Calibri" w:cs="Calibri"/>
        </w:rPr>
        <w:t>. (</w:t>
      </w:r>
      <w:r w:rsidRPr="00F9678D">
        <w:rPr>
          <w:rFonts w:ascii="Calibri" w:hAnsi="Calibri" w:cs="Calibri"/>
          <w:b/>
        </w:rPr>
        <w:t>C</w:t>
      </w:r>
      <w:r w:rsidRPr="00E6095D">
        <w:rPr>
          <w:rFonts w:ascii="Calibri" w:hAnsi="Calibri" w:cs="Calibri"/>
        </w:rPr>
        <w:t>) Quantification of the fluorescence intensities of cells represented by (A) (n</w:t>
      </w:r>
      <w:r w:rsidR="00F9678D">
        <w:rPr>
          <w:rFonts w:ascii="Calibri" w:hAnsi="Calibri" w:cs="Calibri"/>
        </w:rPr>
        <w:t xml:space="preserve"> </w:t>
      </w:r>
      <w:r w:rsidRPr="00E6095D">
        <w:rPr>
          <w:rFonts w:ascii="Calibri" w:hAnsi="Calibri" w:cs="Calibri"/>
        </w:rPr>
        <w:t>=</w:t>
      </w:r>
      <w:r w:rsidR="00F9678D">
        <w:rPr>
          <w:rFonts w:ascii="Calibri" w:hAnsi="Calibri" w:cs="Calibri"/>
        </w:rPr>
        <w:t xml:space="preserve"> </w:t>
      </w:r>
      <w:r w:rsidRPr="00E6095D">
        <w:rPr>
          <w:rFonts w:ascii="Calibri" w:hAnsi="Calibri" w:cs="Calibri"/>
        </w:rPr>
        <w:t>150 for each GAPDH sample, n</w:t>
      </w:r>
      <w:r w:rsidR="00F9678D">
        <w:rPr>
          <w:rFonts w:ascii="Calibri" w:hAnsi="Calibri" w:cs="Calibri"/>
        </w:rPr>
        <w:t xml:space="preserve"> </w:t>
      </w:r>
      <w:r w:rsidRPr="00E6095D">
        <w:rPr>
          <w:rFonts w:ascii="Calibri" w:hAnsi="Calibri" w:cs="Calibri"/>
        </w:rPr>
        <w:t>=</w:t>
      </w:r>
      <w:r w:rsidR="00F9678D">
        <w:rPr>
          <w:rFonts w:ascii="Calibri" w:hAnsi="Calibri" w:cs="Calibri"/>
        </w:rPr>
        <w:t xml:space="preserve"> </w:t>
      </w:r>
      <w:r w:rsidRPr="00E6095D">
        <w:rPr>
          <w:rFonts w:ascii="Calibri" w:hAnsi="Calibri" w:cs="Calibri"/>
        </w:rPr>
        <w:t>75 for the ORF59-58 or K8.1 samples) were performed for three biological replicates</w:t>
      </w:r>
      <w:r w:rsidR="00443079" w:rsidRPr="00E6095D">
        <w:rPr>
          <w:rFonts w:ascii="Calibri" w:hAnsi="Calibri" w:cs="Calibri"/>
        </w:rPr>
        <w:t xml:space="preserve"> of cells shown in </w:t>
      </w:r>
      <w:r w:rsidR="00443079" w:rsidRPr="00F9678D">
        <w:rPr>
          <w:rFonts w:ascii="Calibri" w:hAnsi="Calibri" w:cs="Calibri"/>
          <w:b/>
        </w:rPr>
        <w:t>Figure 2</w:t>
      </w:r>
      <w:r w:rsidR="00F9678D" w:rsidRPr="00F9678D">
        <w:rPr>
          <w:rFonts w:ascii="Calibri" w:hAnsi="Calibri" w:cs="Calibri"/>
        </w:rPr>
        <w:t xml:space="preserve"> and</w:t>
      </w:r>
      <w:r w:rsidR="00F9678D">
        <w:rPr>
          <w:rFonts w:ascii="Calibri" w:hAnsi="Calibri" w:cs="Calibri"/>
          <w:b/>
        </w:rPr>
        <w:t xml:space="preserve"> Figure </w:t>
      </w:r>
      <w:r w:rsidR="00443079" w:rsidRPr="00F9678D">
        <w:rPr>
          <w:rFonts w:ascii="Calibri" w:hAnsi="Calibri" w:cs="Calibri"/>
          <w:b/>
        </w:rPr>
        <w:t>3</w:t>
      </w:r>
      <w:r w:rsidRPr="00E6095D">
        <w:rPr>
          <w:rFonts w:ascii="Calibri" w:hAnsi="Calibri" w:cs="Calibri"/>
        </w:rPr>
        <w:t>. P-values: &gt;0.05 (ns), &lt;0.05 (*), &lt;0</w:t>
      </w:r>
      <w:r w:rsidR="007F52F8" w:rsidRPr="00E6095D">
        <w:rPr>
          <w:rFonts w:ascii="Calibri" w:hAnsi="Calibri" w:cs="Calibri"/>
        </w:rPr>
        <w:t>.005 (**), and &lt;0.0005 (***). (</w:t>
      </w:r>
      <w:r w:rsidR="007F52F8" w:rsidRPr="00F9678D">
        <w:rPr>
          <w:rFonts w:ascii="Calibri" w:hAnsi="Calibri" w:cs="Calibri"/>
          <w:b/>
        </w:rPr>
        <w:t>D</w:t>
      </w:r>
      <w:r w:rsidRPr="00E6095D">
        <w:rPr>
          <w:rFonts w:ascii="Calibri" w:hAnsi="Calibri" w:cs="Calibri"/>
        </w:rPr>
        <w:t xml:space="preserve">) Representative Northern blot of RNA from </w:t>
      </w:r>
      <w:proofErr w:type="spellStart"/>
      <w:r w:rsidRPr="00E6095D">
        <w:rPr>
          <w:rFonts w:ascii="Calibri" w:hAnsi="Calibri" w:cs="Calibri"/>
        </w:rPr>
        <w:t>TREx</w:t>
      </w:r>
      <w:proofErr w:type="spellEnd"/>
      <w:r w:rsidRPr="00E6095D">
        <w:rPr>
          <w:rFonts w:ascii="Calibri" w:hAnsi="Calibri" w:cs="Calibri"/>
        </w:rPr>
        <w:t xml:space="preserve"> RTA BCBL-1 cells 24 h after Doxy.</w:t>
      </w:r>
      <w:r w:rsidR="00695535" w:rsidRPr="00E6095D">
        <w:rPr>
          <w:rFonts w:ascii="Calibri" w:hAnsi="Calibri" w:cs="Calibri"/>
        </w:rPr>
        <w:t xml:space="preserve"> </w:t>
      </w:r>
      <w:r w:rsidR="00673907" w:rsidRPr="00E6095D">
        <w:rPr>
          <w:rFonts w:ascii="Calibri" w:hAnsi="Calibri" w:cs="Calibri"/>
        </w:rPr>
        <w:t>The box and w</w:t>
      </w:r>
      <w:r w:rsidR="0054754C" w:rsidRPr="00E6095D">
        <w:rPr>
          <w:rFonts w:ascii="Calibri" w:hAnsi="Calibri" w:cs="Calibri"/>
        </w:rPr>
        <w:t>hisker plots represent the 10 and</w:t>
      </w:r>
      <w:r w:rsidR="00673907" w:rsidRPr="00E6095D">
        <w:rPr>
          <w:rFonts w:ascii="Calibri" w:hAnsi="Calibri" w:cs="Calibri"/>
        </w:rPr>
        <w:t xml:space="preserve"> 90 </w:t>
      </w:r>
      <w:proofErr w:type="gramStart"/>
      <w:r w:rsidR="00673907" w:rsidRPr="00E6095D">
        <w:rPr>
          <w:rFonts w:ascii="Calibri" w:hAnsi="Calibri" w:cs="Calibri"/>
        </w:rPr>
        <w:t>percentile</w:t>
      </w:r>
      <w:proofErr w:type="gramEnd"/>
      <w:r w:rsidR="00673907" w:rsidRPr="00E6095D">
        <w:rPr>
          <w:rFonts w:ascii="Calibri" w:hAnsi="Calibri" w:cs="Calibri"/>
        </w:rPr>
        <w:t xml:space="preserve">. </w:t>
      </w:r>
      <w:r w:rsidR="00E250F2" w:rsidRPr="00E6095D">
        <w:rPr>
          <w:rFonts w:ascii="Calibri" w:hAnsi="Calibri" w:cs="Calibri"/>
        </w:rPr>
        <w:t xml:space="preserve">Figure reprinted </w:t>
      </w:r>
      <w:r w:rsidR="00612576" w:rsidRPr="00E6095D">
        <w:rPr>
          <w:rFonts w:ascii="Calibri" w:hAnsi="Calibri" w:cs="Calibri"/>
        </w:rPr>
        <w:t xml:space="preserve">with </w:t>
      </w:r>
      <w:r w:rsidR="00612576" w:rsidRPr="00E6095D">
        <w:rPr>
          <w:rFonts w:ascii="Calibri" w:hAnsi="Calibri" w:cs="Calibri"/>
        </w:rPr>
        <w:lastRenderedPageBreak/>
        <w:t xml:space="preserve">slight modifications </w:t>
      </w:r>
      <w:r w:rsidR="00E250F2" w:rsidRPr="00E6095D">
        <w:rPr>
          <w:rFonts w:ascii="Calibri" w:hAnsi="Calibri" w:cs="Calibri"/>
        </w:rPr>
        <w:t xml:space="preserve">from </w:t>
      </w:r>
      <w:proofErr w:type="spellStart"/>
      <w:r w:rsidR="00E250F2" w:rsidRPr="00E6095D">
        <w:rPr>
          <w:rFonts w:ascii="Calibri" w:hAnsi="Calibri" w:cs="Calibri"/>
        </w:rPr>
        <w:t>Vallery</w:t>
      </w:r>
      <w:proofErr w:type="spellEnd"/>
      <w:r w:rsidR="00E250F2" w:rsidRPr="00E6095D">
        <w:rPr>
          <w:rFonts w:ascii="Calibri" w:hAnsi="Calibri" w:cs="Calibri"/>
        </w:rPr>
        <w:t>, Withers, and colleagues</w:t>
      </w:r>
      <w:r w:rsidR="00E250F2" w:rsidRPr="00E6095D">
        <w:rPr>
          <w:rFonts w:ascii="Calibri" w:hAnsi="Calibri" w:cs="Calibri"/>
          <w:vertAlign w:val="superscript"/>
        </w:rPr>
        <w:fldChar w:fldCharType="begin">
          <w:fldData xml:space="preserve">PEVuZE5vdGU+PENpdGU+PEF1dGhvcj5WYWxsZXJ5PC9BdXRob3I+PFllYXI+MjAxODwvWWVhcj48
SURUZXh0PkthcG9zaSZhcG9zO3MgU2FyY29tYS1Bc3NvY2lhdGVkIEhlcnBlc3ZpcnVzIG1STkEg
QWNjdW11bGF0aW9uIGluIE51Y2xlYXIgRm9jaSBJcyBJbmZsdWVuY2VkIGJ5IFZpcmFsIEROQSBS
ZXBsaWNhdGlvbiBhbmQgVmlyYWwgTm9uY29kaW5nIFBvbHlhZGVueWxhdGVkIE51Y2xlYXIgUk5B
PC9JRFRleHQ+PERpc3BsYXlUZXh0PjxzdHlsZSBmYWNlPSJzdXBlcnNjcmlwdCI+MTU8L3N0eWxl
PjwvRGlzcGxheVRleHQ+PHJlY29yZD48ZGF0ZXM+PHB1Yi1kYXRlcz48ZGF0ZT5KdWwgMTwvZGF0
ZT48L3B1Yi1kYXRlcz48eWVhcj4yMDE4PC95ZWFyPjwvZGF0ZXM+PGtleXdvcmRzPjxrZXl3b3Jk
PkNlbGwgTnVjbGV1cy9nZW5ldGljcy8qbWV0YWJvbGlzbTwva2V5d29yZD48a2V5d29yZD5DZWxs
cywgQ3VsdHVyZWQ8L2tleXdvcmQ+PGtleXdvcmQ+KkROQSBSZXBsaWNhdGlvbjwva2V5d29yZD48
a2V5d29yZD5ETkEsIFZpcmFsL2dlbmV0aWNzLyptZXRhYm9saXNtPC9rZXl3b3JkPjxrZXl3b3Jk
PkdlbmUgRXhwcmVzc2lvbiBSZWd1bGF0aW9uLCBWaXJhbDwva2V5d29yZD48a2V5d29yZD5IZXJw
ZXN2aXJ1cyA4LCBIdW1hbi9waHlzaW9sb2d5PC9rZXl3b3JkPjxrZXl3b3JkPkh1bWFuczwva2V5
d29yZD48a2V5d29yZD5Qb2x5IEEvZ2VuZXRpY3MvKm1ldGFib2xpc208L2tleXdvcmQ+PGtleXdv
cmQ+Uk5BLCBNZXNzZW5nZXIvZ2VuZXRpY3MvKm1ldGFib2xpc208L2tleXdvcmQ+PGtleXdvcmQ+
Uk5BLCBOdWNsZWFyL2dlbmV0aWNzLyptZXRhYm9saXNtPC9rZXl3b3JkPjxrZXl3b3JkPlJOQSwg
VW50cmFuc2xhdGVkL2dlbmV0aWNzLyptZXRhYm9saXNtPC9rZXl3b3JkPjxrZXl3b3JkPlJOQSwg
VmlyYWwvZ2VuZXRpY3MvbWV0YWJvbGlzbTwva2V5d29yZD48a2V5d29yZD5TYXJjb21hLCBLYXBv
c2kvdmlyb2xvZ3k8L2tleXdvcmQ+PGtleXdvcmQ+VmlydXMgUmVwbGljYXRpb248L2tleXdvcmQ+
PGtleXdvcmQ+KkROQSByZXBsaWNhdGlvbiBjb21wYXJ0bWVudHM8L2tleXdvcmQ+PGtleXdvcmQ+
KktzaHY8L2tleXdvcmQ+PGtleXdvcmQ+Km1STkEgbG9jYWxpemF0aW9uPC9rZXl3b3JkPjxrZXl3
b3JkPipudWNsZWFyIGZvY2k8L2tleXdvcmQ+PGtleXdvcmQ+KnZpcmFsIG5vbmNvZGluZyBQQU4g
Uk5BPC9rZXl3b3JkPjwva2V5d29yZHM+PHVybHM+PHJlbGF0ZWQtdXJscz48dXJsPmh0dHBzOi8v
d3d3Lm5jYmkubmxtLm5paC5nb3YvcHVibWVkLzI5NjQzMjM5PC91cmw+PC9yZWxhdGVkLXVybHM+
PC91cmxzPjxpc2JuPjEwOTgtNTUxNCAoRWxlY3Ryb25pYykmI3hEOzAwMjItNTM4WCAoTGlua2lu
Zyk8L2lzYm4+PGN1c3RvbTI+UE1DNjAwMjcwOTwvY3VzdG9tMj48dGl0bGVzPjx0aXRsZT5LYXBv
c2kmYXBvcztzIFNhcmNvbWEtQXNzb2NpYXRlZCBIZXJwZXN2aXJ1cyBtUk5BIEFjY3VtdWxhdGlv
biBpbiBOdWNsZWFyIEZvY2kgSXMgSW5mbHVlbmNlZCBieSBWaXJhbCBETkEgUmVwbGljYXRpb24g
YW5kIFZpcmFsIE5vbmNvZGluZyBQb2x5YWRlbnlsYXRlZCBOdWNsZWFyIFJOQTwvdGl0bGU+PHNl
Y29uZGFyeS10aXRsZT5KIFZpcm9sPC9zZWNvbmRhcnktdGl0bGU+PC90aXRsZXM+PG51bWJlcj4x
MzwvbnVtYmVyPjxjb250cmlidXRvcnM+PGF1dGhvcnM+PGF1dGhvcj5WYWxsZXJ5LCBULiBLLjwv
YXV0aG9yPjxhdXRob3I+V2l0aGVycywgSi4gQi48L2F1dGhvcj48YXV0aG9yPkFuZG9oLCBKLiBB
LjwvYXV0aG9yPjxhdXRob3I+U3RlaXR6LCBKLiBBLjwvYXV0aG9yPjwvYXV0aG9ycz48L2NvbnRy
aWJ1dG9ycz48YWRkZWQtZGF0ZSBmb3JtYXQ9InV0YyI+MTU0NjgzMjc0NDwvYWRkZWQtZGF0ZT48
cmVmLXR5cGUgbmFtZT0iSm91cm5hbCBBcnRpY2xlIj4xNzwvcmVmLXR5cGU+PGF1dGgtYWRkcmVz
cz5EZXBhcnRtZW50IG9mIE1vbGVjdWxhciBCaW9waHlzaWNzIGFuZCBCaW9jaGVtaXN0cnksIEhv
d2FyZCBIdWdoZXMgTWVkaWNhbCBJbnN0aXR1dGUsIFlhbGUgU2Nob29sIG9mIE1lZGljaW5lLCBO
ZXcgSGF2ZW4sIENvbm5lY3RpY3V0LCBVU0EuJiN4RDtEZXBhcnRtZW50IG9mIE1vbGVjdWxhciBC
aW9waHlzaWNzIGFuZCBCaW9jaGVtaXN0cnksIEhvd2FyZCBIdWdoZXMgTWVkaWNhbCBJbnN0aXR1
dGUsIFlhbGUgU2Nob29sIG9mIE1lZGljaW5lLCBOZXcgSGF2ZW4sIENvbm5lY3RpY3V0LCBVU0Eg
am9hbi5zdGVpdHpAeWFsZS5lZHUuPC9hdXRoLWFkZHJlc3M+PHJlYy1udW1iZXI+MTM4PC9yZWMt
bnVtYmVyPjxsYXN0LXVwZGF0ZWQtZGF0ZSBmb3JtYXQ9InV0YyI+MTU0NjgzMjc0NDwvbGFzdC11
cGRhdGVkLWRhdGU+PGFjY2Vzc2lvbi1udW0+Mjk2NDMyMzk8L2FjY2Vzc2lvbi1udW0+PGVsZWN0
cm9uaWMtcmVzb3VyY2UtbnVtPjEwLjExMjgvSlZJLjAwMjIwLTE4PC9lbGVjdHJvbmljLXJlc291
cmNlLW51bT48dm9sdW1lPjkyPC92b2x1bWU+PC9yZWNvcmQ+PC9DaXRlPjwvRW5kTm90ZT5=
</w:fldData>
        </w:fldChar>
      </w:r>
      <w:r w:rsidR="00790FE9" w:rsidRPr="00E6095D">
        <w:rPr>
          <w:rFonts w:ascii="Calibri" w:hAnsi="Calibri" w:cs="Calibri"/>
          <w:vertAlign w:val="superscript"/>
        </w:rPr>
        <w:instrText xml:space="preserve"> ADDIN EN.CITE </w:instrText>
      </w:r>
      <w:r w:rsidR="00790FE9" w:rsidRPr="00E6095D">
        <w:rPr>
          <w:rFonts w:ascii="Calibri" w:hAnsi="Calibri" w:cs="Calibri"/>
          <w:vertAlign w:val="superscript"/>
        </w:rPr>
        <w:fldChar w:fldCharType="begin">
          <w:fldData xml:space="preserve">PEVuZE5vdGU+PENpdGU+PEF1dGhvcj5WYWxsZXJ5PC9BdXRob3I+PFllYXI+MjAxODwvWWVhcj48
SURUZXh0PkthcG9zaSZhcG9zO3MgU2FyY29tYS1Bc3NvY2lhdGVkIEhlcnBlc3ZpcnVzIG1STkEg
QWNjdW11bGF0aW9uIGluIE51Y2xlYXIgRm9jaSBJcyBJbmZsdWVuY2VkIGJ5IFZpcmFsIEROQSBS
ZXBsaWNhdGlvbiBhbmQgVmlyYWwgTm9uY29kaW5nIFBvbHlhZGVueWxhdGVkIE51Y2xlYXIgUk5B
PC9JRFRleHQ+PERpc3BsYXlUZXh0PjxzdHlsZSBmYWNlPSJzdXBlcnNjcmlwdCI+MTU8L3N0eWxl
PjwvRGlzcGxheVRleHQ+PHJlY29yZD48ZGF0ZXM+PHB1Yi1kYXRlcz48ZGF0ZT5KdWwgMTwvZGF0
ZT48L3B1Yi1kYXRlcz48eWVhcj4yMDE4PC95ZWFyPjwvZGF0ZXM+PGtleXdvcmRzPjxrZXl3b3Jk
PkNlbGwgTnVjbGV1cy9nZW5ldGljcy8qbWV0YWJvbGlzbTwva2V5d29yZD48a2V5d29yZD5DZWxs
cywgQ3VsdHVyZWQ8L2tleXdvcmQ+PGtleXdvcmQ+KkROQSBSZXBsaWNhdGlvbjwva2V5d29yZD48
a2V5d29yZD5ETkEsIFZpcmFsL2dlbmV0aWNzLyptZXRhYm9saXNtPC9rZXl3b3JkPjxrZXl3b3Jk
PkdlbmUgRXhwcmVzc2lvbiBSZWd1bGF0aW9uLCBWaXJhbDwva2V5d29yZD48a2V5d29yZD5IZXJw
ZXN2aXJ1cyA4LCBIdW1hbi9waHlzaW9sb2d5PC9rZXl3b3JkPjxrZXl3b3JkPkh1bWFuczwva2V5
d29yZD48a2V5d29yZD5Qb2x5IEEvZ2VuZXRpY3MvKm1ldGFib2xpc208L2tleXdvcmQ+PGtleXdv
cmQ+Uk5BLCBNZXNzZW5nZXIvZ2VuZXRpY3MvKm1ldGFib2xpc208L2tleXdvcmQ+PGtleXdvcmQ+
Uk5BLCBOdWNsZWFyL2dlbmV0aWNzLyptZXRhYm9saXNtPC9rZXl3b3JkPjxrZXl3b3JkPlJOQSwg
VW50cmFuc2xhdGVkL2dlbmV0aWNzLyptZXRhYm9saXNtPC9rZXl3b3JkPjxrZXl3b3JkPlJOQSwg
VmlyYWwvZ2VuZXRpY3MvbWV0YWJvbGlzbTwva2V5d29yZD48a2V5d29yZD5TYXJjb21hLCBLYXBv
c2kvdmlyb2xvZ3k8L2tleXdvcmQ+PGtleXdvcmQ+VmlydXMgUmVwbGljYXRpb248L2tleXdvcmQ+
PGtleXdvcmQ+KkROQSByZXBsaWNhdGlvbiBjb21wYXJ0bWVudHM8L2tleXdvcmQ+PGtleXdvcmQ+
KktzaHY8L2tleXdvcmQ+PGtleXdvcmQ+Km1STkEgbG9jYWxpemF0aW9uPC9rZXl3b3JkPjxrZXl3
b3JkPipudWNsZWFyIGZvY2k8L2tleXdvcmQ+PGtleXdvcmQ+KnZpcmFsIG5vbmNvZGluZyBQQU4g
Uk5BPC9rZXl3b3JkPjwva2V5d29yZHM+PHVybHM+PHJlbGF0ZWQtdXJscz48dXJsPmh0dHBzOi8v
d3d3Lm5jYmkubmxtLm5paC5nb3YvcHVibWVkLzI5NjQzMjM5PC91cmw+PC9yZWxhdGVkLXVybHM+
PC91cmxzPjxpc2JuPjEwOTgtNTUxNCAoRWxlY3Ryb25pYykmI3hEOzAwMjItNTM4WCAoTGlua2lu
Zyk8L2lzYm4+PGN1c3RvbTI+UE1DNjAwMjcwOTwvY3VzdG9tMj48dGl0bGVzPjx0aXRsZT5LYXBv
c2kmYXBvcztzIFNhcmNvbWEtQXNzb2NpYXRlZCBIZXJwZXN2aXJ1cyBtUk5BIEFjY3VtdWxhdGlv
biBpbiBOdWNsZWFyIEZvY2kgSXMgSW5mbHVlbmNlZCBieSBWaXJhbCBETkEgUmVwbGljYXRpb24g
YW5kIFZpcmFsIE5vbmNvZGluZyBQb2x5YWRlbnlsYXRlZCBOdWNsZWFyIFJOQTwvdGl0bGU+PHNl
Y29uZGFyeS10aXRsZT5KIFZpcm9sPC9zZWNvbmRhcnktdGl0bGU+PC90aXRsZXM+PG51bWJlcj4x
MzwvbnVtYmVyPjxjb250cmlidXRvcnM+PGF1dGhvcnM+PGF1dGhvcj5WYWxsZXJ5LCBULiBLLjwv
YXV0aG9yPjxhdXRob3I+V2l0aGVycywgSi4gQi48L2F1dGhvcj48YXV0aG9yPkFuZG9oLCBKLiBB
LjwvYXV0aG9yPjxhdXRob3I+U3RlaXR6LCBKLiBBLjwvYXV0aG9yPjwvYXV0aG9ycz48L2NvbnRy
aWJ1dG9ycz48YWRkZWQtZGF0ZSBmb3JtYXQ9InV0YyI+MTU0NjgzMjc0NDwvYWRkZWQtZGF0ZT48
cmVmLXR5cGUgbmFtZT0iSm91cm5hbCBBcnRpY2xlIj4xNzwvcmVmLXR5cGU+PGF1dGgtYWRkcmVz
cz5EZXBhcnRtZW50IG9mIE1vbGVjdWxhciBCaW9waHlzaWNzIGFuZCBCaW9jaGVtaXN0cnksIEhv
d2FyZCBIdWdoZXMgTWVkaWNhbCBJbnN0aXR1dGUsIFlhbGUgU2Nob29sIG9mIE1lZGljaW5lLCBO
ZXcgSGF2ZW4sIENvbm5lY3RpY3V0LCBVU0EuJiN4RDtEZXBhcnRtZW50IG9mIE1vbGVjdWxhciBC
aW9waHlzaWNzIGFuZCBCaW9jaGVtaXN0cnksIEhvd2FyZCBIdWdoZXMgTWVkaWNhbCBJbnN0aXR1
dGUsIFlhbGUgU2Nob29sIG9mIE1lZGljaW5lLCBOZXcgSGF2ZW4sIENvbm5lY3RpY3V0LCBVU0Eg
am9hbi5zdGVpdHpAeWFsZS5lZHUuPC9hdXRoLWFkZHJlc3M+PHJlYy1udW1iZXI+MTM4PC9yZWMt
bnVtYmVyPjxsYXN0LXVwZGF0ZWQtZGF0ZSBmb3JtYXQ9InV0YyI+MTU0NjgzMjc0NDwvbGFzdC11
cGRhdGVkLWRhdGU+PGFjY2Vzc2lvbi1udW0+Mjk2NDMyMzk8L2FjY2Vzc2lvbi1udW0+PGVsZWN0
cm9uaWMtcmVzb3VyY2UtbnVtPjEwLjExMjgvSlZJLjAwMjIwLTE4PC9lbGVjdHJvbmljLXJlc291
cmNlLW51bT48dm9sdW1lPjkyPC92b2x1bWU+PC9yZWNvcmQ+PC9DaXRlPjwvRW5kTm90ZT5=
</w:fldData>
        </w:fldChar>
      </w:r>
      <w:r w:rsidR="00790FE9" w:rsidRPr="00E6095D">
        <w:rPr>
          <w:rFonts w:ascii="Calibri" w:hAnsi="Calibri" w:cs="Calibri"/>
          <w:vertAlign w:val="superscript"/>
        </w:rPr>
        <w:instrText xml:space="preserve"> ADDIN EN.CITE.DATA </w:instrText>
      </w:r>
      <w:r w:rsidR="00790FE9" w:rsidRPr="00E6095D">
        <w:rPr>
          <w:rFonts w:ascii="Calibri" w:hAnsi="Calibri" w:cs="Calibri"/>
          <w:vertAlign w:val="superscript"/>
        </w:rPr>
      </w:r>
      <w:r w:rsidR="00790FE9" w:rsidRPr="00E6095D">
        <w:rPr>
          <w:rFonts w:ascii="Calibri" w:hAnsi="Calibri" w:cs="Calibri"/>
          <w:vertAlign w:val="superscript"/>
        </w:rPr>
        <w:fldChar w:fldCharType="end"/>
      </w:r>
      <w:r w:rsidR="00E250F2" w:rsidRPr="00E6095D">
        <w:rPr>
          <w:rFonts w:ascii="Calibri" w:hAnsi="Calibri" w:cs="Calibri"/>
          <w:vertAlign w:val="superscript"/>
        </w:rPr>
      </w:r>
      <w:r w:rsidR="00E250F2" w:rsidRPr="00E6095D">
        <w:rPr>
          <w:rFonts w:ascii="Calibri" w:hAnsi="Calibri" w:cs="Calibri"/>
          <w:vertAlign w:val="superscript"/>
        </w:rPr>
        <w:fldChar w:fldCharType="separate"/>
      </w:r>
      <w:r w:rsidR="00790FE9" w:rsidRPr="00E6095D">
        <w:rPr>
          <w:rFonts w:ascii="Calibri" w:hAnsi="Calibri" w:cs="Calibri"/>
          <w:noProof/>
          <w:vertAlign w:val="superscript"/>
        </w:rPr>
        <w:t>15</w:t>
      </w:r>
      <w:r w:rsidR="00E250F2" w:rsidRPr="00E6095D">
        <w:rPr>
          <w:rFonts w:ascii="Calibri" w:hAnsi="Calibri" w:cs="Calibri"/>
          <w:vertAlign w:val="superscript"/>
        </w:rPr>
        <w:fldChar w:fldCharType="end"/>
      </w:r>
      <w:r w:rsidR="00F9678D" w:rsidRPr="00F9678D">
        <w:rPr>
          <w:rFonts w:ascii="Calibri" w:hAnsi="Calibri" w:cs="Calibri"/>
        </w:rPr>
        <w:t xml:space="preserve"> </w:t>
      </w:r>
      <w:r w:rsidR="00F9678D" w:rsidRPr="00F9678D">
        <w:rPr>
          <w:rFonts w:ascii="Calibri" w:hAnsi="Calibri" w:cs="Calibri"/>
        </w:rPr>
        <w:t>under a Creative Commons Attribution license.</w:t>
      </w:r>
    </w:p>
    <w:p w14:paraId="7E4C7AE0" w14:textId="77777777" w:rsidR="00EA24F5" w:rsidRPr="00E6095D" w:rsidRDefault="00EA24F5" w:rsidP="00E6095D">
      <w:pPr>
        <w:jc w:val="both"/>
        <w:rPr>
          <w:rFonts w:ascii="Calibri" w:hAnsi="Calibri" w:cs="Calibri"/>
          <w:b/>
        </w:rPr>
      </w:pPr>
    </w:p>
    <w:p w14:paraId="103F305E" w14:textId="5339B899" w:rsidR="00EA24F5" w:rsidRPr="00F9678D" w:rsidRDefault="00EA24F5" w:rsidP="00E6095D">
      <w:pPr>
        <w:jc w:val="both"/>
        <w:rPr>
          <w:rFonts w:ascii="Calibri" w:hAnsi="Calibri" w:cs="Calibri"/>
          <w:b/>
        </w:rPr>
      </w:pPr>
      <w:r w:rsidRPr="00E6095D">
        <w:rPr>
          <w:rFonts w:ascii="Calibri" w:hAnsi="Calibri" w:cs="Calibri"/>
          <w:b/>
        </w:rPr>
        <w:t>Figure 3</w:t>
      </w:r>
      <w:r w:rsidRPr="00F9678D">
        <w:rPr>
          <w:rFonts w:ascii="Calibri" w:hAnsi="Calibri" w:cs="Calibri"/>
          <w:b/>
        </w:rPr>
        <w:t xml:space="preserve">: </w:t>
      </w:r>
      <w:r w:rsidR="00636FD4" w:rsidRPr="00F9678D">
        <w:rPr>
          <w:rFonts w:ascii="Calibri" w:hAnsi="Calibri" w:cs="Calibri"/>
          <w:b/>
        </w:rPr>
        <w:t xml:space="preserve">Line traces and </w:t>
      </w:r>
      <w:r w:rsidR="00443079" w:rsidRPr="00F9678D">
        <w:rPr>
          <w:rFonts w:ascii="Calibri" w:hAnsi="Calibri" w:cs="Calibri"/>
          <w:b/>
        </w:rPr>
        <w:t>calculation</w:t>
      </w:r>
      <w:r w:rsidR="00636FD4" w:rsidRPr="00F9678D">
        <w:rPr>
          <w:rFonts w:ascii="Calibri" w:hAnsi="Calibri" w:cs="Calibri"/>
          <w:b/>
        </w:rPr>
        <w:t xml:space="preserve"> of nucleocytoplasmic ratio</w:t>
      </w:r>
      <w:r w:rsidR="00443079" w:rsidRPr="00F9678D">
        <w:rPr>
          <w:rFonts w:ascii="Calibri" w:hAnsi="Calibri" w:cs="Calibri"/>
          <w:b/>
        </w:rPr>
        <w:t>s</w:t>
      </w:r>
      <w:r w:rsidR="00636FD4" w:rsidRPr="00F9678D">
        <w:rPr>
          <w:rFonts w:ascii="Calibri" w:hAnsi="Calibri" w:cs="Calibri"/>
          <w:b/>
        </w:rPr>
        <w:t xml:space="preserve"> reveal a </w:t>
      </w:r>
      <w:r w:rsidR="00443079" w:rsidRPr="00F9678D">
        <w:rPr>
          <w:rFonts w:ascii="Calibri" w:hAnsi="Calibri" w:cs="Calibri"/>
          <w:b/>
        </w:rPr>
        <w:t xml:space="preserve">strong </w:t>
      </w:r>
      <w:r w:rsidR="00636FD4" w:rsidRPr="00F9678D">
        <w:rPr>
          <w:rFonts w:ascii="Calibri" w:hAnsi="Calibri" w:cs="Calibri"/>
          <w:b/>
        </w:rPr>
        <w:t xml:space="preserve">shift </w:t>
      </w:r>
      <w:r w:rsidR="004910DF" w:rsidRPr="00F9678D">
        <w:rPr>
          <w:rFonts w:ascii="Calibri" w:hAnsi="Calibri" w:cs="Calibri"/>
          <w:b/>
        </w:rPr>
        <w:t xml:space="preserve">to the cytoplasm for the early lytic ORF59-58 transcript </w:t>
      </w:r>
      <w:r w:rsidR="00443079" w:rsidRPr="00F9678D">
        <w:rPr>
          <w:rFonts w:ascii="Calibri" w:hAnsi="Calibri" w:cs="Calibri"/>
          <w:b/>
        </w:rPr>
        <w:t>upon inhibition of viral DNA replication.</w:t>
      </w:r>
      <w:r w:rsidR="00443079" w:rsidRPr="00E6095D">
        <w:rPr>
          <w:rFonts w:ascii="Calibri" w:hAnsi="Calibri" w:cs="Calibri"/>
        </w:rPr>
        <w:t xml:space="preserve"> </w:t>
      </w:r>
      <w:proofErr w:type="spellStart"/>
      <w:r w:rsidRPr="00E6095D">
        <w:rPr>
          <w:rFonts w:ascii="Calibri" w:hAnsi="Calibri" w:cs="Calibri"/>
        </w:rPr>
        <w:t>TREx</w:t>
      </w:r>
      <w:proofErr w:type="spellEnd"/>
      <w:r w:rsidRPr="00E6095D">
        <w:rPr>
          <w:rFonts w:ascii="Calibri" w:hAnsi="Calibri" w:cs="Calibri"/>
        </w:rPr>
        <w:t xml:space="preserve"> RTA BCBL-1 cells were treated for 24 h with no drug (</w:t>
      </w:r>
      <w:proofErr w:type="spellStart"/>
      <w:r w:rsidRPr="00E6095D">
        <w:rPr>
          <w:rFonts w:ascii="Calibri" w:hAnsi="Calibri" w:cs="Calibri"/>
        </w:rPr>
        <w:t>Unind</w:t>
      </w:r>
      <w:proofErr w:type="spellEnd"/>
      <w:r w:rsidRPr="00E6095D">
        <w:rPr>
          <w:rFonts w:ascii="Calibri" w:hAnsi="Calibri" w:cs="Calibri"/>
        </w:rPr>
        <w:t xml:space="preserve">), doxycycline only (Doxy), or with doxycycline and one inhibitor of </w:t>
      </w:r>
      <w:proofErr w:type="spellStart"/>
      <w:r w:rsidRPr="00E6095D">
        <w:rPr>
          <w:rFonts w:ascii="Calibri" w:hAnsi="Calibri" w:cs="Calibri"/>
        </w:rPr>
        <w:t>herpesviral</w:t>
      </w:r>
      <w:proofErr w:type="spellEnd"/>
      <w:r w:rsidRPr="00E6095D">
        <w:rPr>
          <w:rFonts w:ascii="Calibri" w:hAnsi="Calibri" w:cs="Calibri"/>
        </w:rPr>
        <w:t xml:space="preserve"> DNA replication, </w:t>
      </w:r>
      <w:proofErr w:type="spellStart"/>
      <w:r w:rsidRPr="00E6095D">
        <w:rPr>
          <w:rFonts w:ascii="Calibri" w:hAnsi="Calibri" w:cs="Calibri"/>
        </w:rPr>
        <w:t>phosphonoacetic</w:t>
      </w:r>
      <w:proofErr w:type="spellEnd"/>
      <w:r w:rsidRPr="00E6095D">
        <w:rPr>
          <w:rFonts w:ascii="Calibri" w:hAnsi="Calibri" w:cs="Calibri"/>
        </w:rPr>
        <w:t xml:space="preserve"> acid (Doxy + PAA) or cidofovir (Doxy + </w:t>
      </w:r>
      <w:proofErr w:type="spellStart"/>
      <w:r w:rsidRPr="00E6095D">
        <w:rPr>
          <w:rFonts w:ascii="Calibri" w:hAnsi="Calibri" w:cs="Calibri"/>
        </w:rPr>
        <w:t>Cido</w:t>
      </w:r>
      <w:proofErr w:type="spellEnd"/>
      <w:r w:rsidRPr="00E6095D">
        <w:rPr>
          <w:rFonts w:ascii="Calibri" w:hAnsi="Calibri" w:cs="Calibri"/>
        </w:rPr>
        <w:t>). Panels (</w:t>
      </w:r>
      <w:r w:rsidRPr="00F9678D">
        <w:rPr>
          <w:rFonts w:ascii="Calibri" w:hAnsi="Calibri" w:cs="Calibri"/>
          <w:b/>
        </w:rPr>
        <w:t>A</w:t>
      </w:r>
      <w:r w:rsidR="00F9678D">
        <w:rPr>
          <w:rFonts w:ascii="Calibri" w:hAnsi="Calibri" w:cs="Calibri"/>
          <w:b/>
        </w:rPr>
        <w:t>–</w:t>
      </w:r>
      <w:r w:rsidRPr="00F9678D">
        <w:rPr>
          <w:rFonts w:ascii="Calibri" w:hAnsi="Calibri" w:cs="Calibri"/>
          <w:b/>
        </w:rPr>
        <w:t>C</w:t>
      </w:r>
      <w:r w:rsidRPr="00E6095D">
        <w:rPr>
          <w:rFonts w:ascii="Calibri" w:hAnsi="Calibri" w:cs="Calibri"/>
        </w:rPr>
        <w:t>) show data from samples collected from three biological replicates. (</w:t>
      </w:r>
      <w:r w:rsidRPr="00F9678D">
        <w:rPr>
          <w:rFonts w:ascii="Calibri" w:hAnsi="Calibri" w:cs="Calibri"/>
          <w:b/>
        </w:rPr>
        <w:t>A</w:t>
      </w:r>
      <w:r w:rsidRPr="00E6095D">
        <w:rPr>
          <w:rFonts w:ascii="Calibri" w:hAnsi="Calibri" w:cs="Calibri"/>
        </w:rPr>
        <w:t>) qPCR values for viral intracellular DNA during inhibition of viral DNA replication were normalized to the quantity of promoter DNA of the host-cell GAPDH gene. (</w:t>
      </w:r>
      <w:r w:rsidRPr="00F9678D">
        <w:rPr>
          <w:rFonts w:ascii="Calibri" w:hAnsi="Calibri" w:cs="Calibri"/>
          <w:b/>
        </w:rPr>
        <w:t>B</w:t>
      </w:r>
      <w:r w:rsidRPr="00E6095D">
        <w:rPr>
          <w:rFonts w:ascii="Calibri" w:hAnsi="Calibri" w:cs="Calibri"/>
        </w:rPr>
        <w:t>) Northern blot (left) and quantification (right) show total RNA levels during inhibition of viral DNA replication. Uninduced levels of all RNAs were undetectable. (</w:t>
      </w:r>
      <w:r w:rsidRPr="00F9678D">
        <w:rPr>
          <w:rFonts w:ascii="Calibri" w:hAnsi="Calibri" w:cs="Calibri"/>
          <w:b/>
        </w:rPr>
        <w:t>C</w:t>
      </w:r>
      <w:r w:rsidRPr="00E6095D">
        <w:rPr>
          <w:rFonts w:ascii="Calibri" w:hAnsi="Calibri" w:cs="Calibri"/>
        </w:rPr>
        <w:t>) Representative FISH images for viral ORF59-58 transcripts (green) and PAN RNA (red) upon inhibition of viral DNA replication. DAPI (blue) was the nuclear stain. (</w:t>
      </w:r>
      <w:r w:rsidRPr="00F9678D">
        <w:rPr>
          <w:rFonts w:ascii="Calibri" w:hAnsi="Calibri" w:cs="Calibri"/>
          <w:b/>
        </w:rPr>
        <w:t>D</w:t>
      </w:r>
      <w:r w:rsidRPr="00E6095D">
        <w:rPr>
          <w:rFonts w:ascii="Calibri" w:hAnsi="Calibri" w:cs="Calibri"/>
        </w:rPr>
        <w:t>) Quantification of the fluorescence intensities of cells represented by (C) (n</w:t>
      </w:r>
      <w:r w:rsidR="00F9678D">
        <w:rPr>
          <w:rFonts w:ascii="Calibri" w:hAnsi="Calibri" w:cs="Calibri"/>
        </w:rPr>
        <w:t xml:space="preserve"> </w:t>
      </w:r>
      <w:r w:rsidRPr="00E6095D">
        <w:rPr>
          <w:rFonts w:ascii="Calibri" w:hAnsi="Calibri" w:cs="Calibri"/>
        </w:rPr>
        <w:t>=</w:t>
      </w:r>
      <w:r w:rsidR="00F9678D">
        <w:rPr>
          <w:rFonts w:ascii="Calibri" w:hAnsi="Calibri" w:cs="Calibri"/>
        </w:rPr>
        <w:t xml:space="preserve"> </w:t>
      </w:r>
      <w:r w:rsidRPr="00E6095D">
        <w:rPr>
          <w:rFonts w:ascii="Calibri" w:hAnsi="Calibri" w:cs="Calibri"/>
        </w:rPr>
        <w:t>75 each) was done on biological triplicates. (</w:t>
      </w:r>
      <w:r w:rsidRPr="00F9678D">
        <w:rPr>
          <w:rFonts w:ascii="Calibri" w:hAnsi="Calibri" w:cs="Calibri"/>
          <w:b/>
        </w:rPr>
        <w:t>E</w:t>
      </w:r>
      <w:r w:rsidRPr="00E6095D">
        <w:rPr>
          <w:rFonts w:ascii="Calibri" w:hAnsi="Calibri" w:cs="Calibri"/>
        </w:rPr>
        <w:t>) Fluorescence intensities along lines drawn across cells indicated by white lines in (C) are shown: DAPI (blue), PAN RNA (red), and ORF59-58 mRNA (green). P-values: &gt;0.05 (ns), &lt;0.05 (*), &lt;0.005 (**), and &lt;0.0005 (***).</w:t>
      </w:r>
      <w:r w:rsidR="0039334E" w:rsidRPr="00E6095D">
        <w:rPr>
          <w:rFonts w:ascii="Calibri" w:hAnsi="Calibri" w:cs="Calibri"/>
        </w:rPr>
        <w:t xml:space="preserve"> The sequences of all oligonucleotides in this study are provided in </w:t>
      </w:r>
      <w:r w:rsidR="0039334E" w:rsidRPr="00F9678D">
        <w:rPr>
          <w:rFonts w:ascii="Calibri" w:hAnsi="Calibri" w:cs="Calibri"/>
          <w:b/>
        </w:rPr>
        <w:t>Table 1</w:t>
      </w:r>
      <w:r w:rsidR="0039334E" w:rsidRPr="00E6095D">
        <w:rPr>
          <w:rFonts w:ascii="Calibri" w:hAnsi="Calibri" w:cs="Calibri"/>
        </w:rPr>
        <w:t xml:space="preserve">. </w:t>
      </w:r>
      <w:r w:rsidR="00673907" w:rsidRPr="00E6095D">
        <w:rPr>
          <w:rFonts w:ascii="Calibri" w:hAnsi="Calibri" w:cs="Calibri"/>
        </w:rPr>
        <w:t>The box and w</w:t>
      </w:r>
      <w:r w:rsidR="0054754C" w:rsidRPr="00E6095D">
        <w:rPr>
          <w:rFonts w:ascii="Calibri" w:hAnsi="Calibri" w:cs="Calibri"/>
        </w:rPr>
        <w:t>hisker plots represent the 10 and</w:t>
      </w:r>
      <w:r w:rsidR="00673907" w:rsidRPr="00E6095D">
        <w:rPr>
          <w:rFonts w:ascii="Calibri" w:hAnsi="Calibri" w:cs="Calibri"/>
        </w:rPr>
        <w:t xml:space="preserve"> 90 percentile</w:t>
      </w:r>
      <w:r w:rsidR="00F9678D">
        <w:rPr>
          <w:rFonts w:ascii="Calibri" w:hAnsi="Calibri" w:cs="Calibri"/>
        </w:rPr>
        <w:t>s</w:t>
      </w:r>
      <w:r w:rsidR="00673907" w:rsidRPr="00E6095D">
        <w:rPr>
          <w:rFonts w:ascii="Calibri" w:hAnsi="Calibri" w:cs="Calibri"/>
        </w:rPr>
        <w:t xml:space="preserve">. </w:t>
      </w:r>
      <w:r w:rsidR="00E250F2" w:rsidRPr="00E6095D">
        <w:rPr>
          <w:rFonts w:ascii="Calibri" w:hAnsi="Calibri" w:cs="Calibri"/>
        </w:rPr>
        <w:t xml:space="preserve">Figure reprinted from </w:t>
      </w:r>
      <w:proofErr w:type="spellStart"/>
      <w:r w:rsidR="00E250F2" w:rsidRPr="00E6095D">
        <w:rPr>
          <w:rFonts w:ascii="Calibri" w:hAnsi="Calibri" w:cs="Calibri"/>
        </w:rPr>
        <w:t>Vallery</w:t>
      </w:r>
      <w:proofErr w:type="spellEnd"/>
      <w:r w:rsidR="00E250F2" w:rsidRPr="00E6095D">
        <w:rPr>
          <w:rFonts w:ascii="Calibri" w:hAnsi="Calibri" w:cs="Calibri"/>
        </w:rPr>
        <w:t>, Withers, and colleagues</w:t>
      </w:r>
      <w:r w:rsidR="00E250F2" w:rsidRPr="00E6095D">
        <w:rPr>
          <w:rFonts w:ascii="Calibri" w:hAnsi="Calibri" w:cs="Calibri"/>
          <w:vertAlign w:val="superscript"/>
        </w:rPr>
        <w:fldChar w:fldCharType="begin">
          <w:fldData xml:space="preserve">PEVuZE5vdGU+PENpdGU+PEF1dGhvcj5WYWxsZXJ5PC9BdXRob3I+PFllYXI+MjAxODwvWWVhcj48
SURUZXh0PkthcG9zaSZhcG9zO3MgU2FyY29tYS1Bc3NvY2lhdGVkIEhlcnBlc3ZpcnVzIG1STkEg
QWNjdW11bGF0aW9uIGluIE51Y2xlYXIgRm9jaSBJcyBJbmZsdWVuY2VkIGJ5IFZpcmFsIEROQSBS
ZXBsaWNhdGlvbiBhbmQgVmlyYWwgTm9uY29kaW5nIFBvbHlhZGVueWxhdGVkIE51Y2xlYXIgUk5B
PC9JRFRleHQ+PERpc3BsYXlUZXh0PjxzdHlsZSBmYWNlPSJzdXBlcnNjcmlwdCI+MTU8L3N0eWxl
PjwvRGlzcGxheVRleHQ+PHJlY29yZD48ZGF0ZXM+PHB1Yi1kYXRlcz48ZGF0ZT5KdWwgMTwvZGF0
ZT48L3B1Yi1kYXRlcz48eWVhcj4yMDE4PC95ZWFyPjwvZGF0ZXM+PGtleXdvcmRzPjxrZXl3b3Jk
PkNlbGwgTnVjbGV1cy9nZW5ldGljcy8qbWV0YWJvbGlzbTwva2V5d29yZD48a2V5d29yZD5DZWxs
cywgQ3VsdHVyZWQ8L2tleXdvcmQ+PGtleXdvcmQ+KkROQSBSZXBsaWNhdGlvbjwva2V5d29yZD48
a2V5d29yZD5ETkEsIFZpcmFsL2dlbmV0aWNzLyptZXRhYm9saXNtPC9rZXl3b3JkPjxrZXl3b3Jk
PkdlbmUgRXhwcmVzc2lvbiBSZWd1bGF0aW9uLCBWaXJhbDwva2V5d29yZD48a2V5d29yZD5IZXJw
ZXN2aXJ1cyA4LCBIdW1hbi9waHlzaW9sb2d5PC9rZXl3b3JkPjxrZXl3b3JkPkh1bWFuczwva2V5
d29yZD48a2V5d29yZD5Qb2x5IEEvZ2VuZXRpY3MvKm1ldGFib2xpc208L2tleXdvcmQ+PGtleXdv
cmQ+Uk5BLCBNZXNzZW5nZXIvZ2VuZXRpY3MvKm1ldGFib2xpc208L2tleXdvcmQ+PGtleXdvcmQ+
Uk5BLCBOdWNsZWFyL2dlbmV0aWNzLyptZXRhYm9saXNtPC9rZXl3b3JkPjxrZXl3b3JkPlJOQSwg
VW50cmFuc2xhdGVkL2dlbmV0aWNzLyptZXRhYm9saXNtPC9rZXl3b3JkPjxrZXl3b3JkPlJOQSwg
VmlyYWwvZ2VuZXRpY3MvbWV0YWJvbGlzbTwva2V5d29yZD48a2V5d29yZD5TYXJjb21hLCBLYXBv
c2kvdmlyb2xvZ3k8L2tleXdvcmQ+PGtleXdvcmQ+VmlydXMgUmVwbGljYXRpb248L2tleXdvcmQ+
PGtleXdvcmQ+KkROQSByZXBsaWNhdGlvbiBjb21wYXJ0bWVudHM8L2tleXdvcmQ+PGtleXdvcmQ+
KktzaHY8L2tleXdvcmQ+PGtleXdvcmQ+Km1STkEgbG9jYWxpemF0aW9uPC9rZXl3b3JkPjxrZXl3
b3JkPipudWNsZWFyIGZvY2k8L2tleXdvcmQ+PGtleXdvcmQ+KnZpcmFsIG5vbmNvZGluZyBQQU4g
Uk5BPC9rZXl3b3JkPjwva2V5d29yZHM+PHVybHM+PHJlbGF0ZWQtdXJscz48dXJsPmh0dHBzOi8v
d3d3Lm5jYmkubmxtLm5paC5nb3YvcHVibWVkLzI5NjQzMjM5PC91cmw+PC9yZWxhdGVkLXVybHM+
PC91cmxzPjxpc2JuPjEwOTgtNTUxNCAoRWxlY3Ryb25pYykmI3hEOzAwMjItNTM4WCAoTGlua2lu
Zyk8L2lzYm4+PGN1c3RvbTI+UE1DNjAwMjcwOTwvY3VzdG9tMj48dGl0bGVzPjx0aXRsZT5LYXBv
c2kmYXBvcztzIFNhcmNvbWEtQXNzb2NpYXRlZCBIZXJwZXN2aXJ1cyBtUk5BIEFjY3VtdWxhdGlv
biBpbiBOdWNsZWFyIEZvY2kgSXMgSW5mbHVlbmNlZCBieSBWaXJhbCBETkEgUmVwbGljYXRpb24g
YW5kIFZpcmFsIE5vbmNvZGluZyBQb2x5YWRlbnlsYXRlZCBOdWNsZWFyIFJOQTwvdGl0bGU+PHNl
Y29uZGFyeS10aXRsZT5KIFZpcm9sPC9zZWNvbmRhcnktdGl0bGU+PC90aXRsZXM+PG51bWJlcj4x
MzwvbnVtYmVyPjxjb250cmlidXRvcnM+PGF1dGhvcnM+PGF1dGhvcj5WYWxsZXJ5LCBULiBLLjwv
YXV0aG9yPjxhdXRob3I+V2l0aGVycywgSi4gQi48L2F1dGhvcj48YXV0aG9yPkFuZG9oLCBKLiBB
LjwvYXV0aG9yPjxhdXRob3I+U3RlaXR6LCBKLiBBLjwvYXV0aG9yPjwvYXV0aG9ycz48L2NvbnRy
aWJ1dG9ycz48YWRkZWQtZGF0ZSBmb3JtYXQ9InV0YyI+MTU0NjgzMjc0NDwvYWRkZWQtZGF0ZT48
cmVmLXR5cGUgbmFtZT0iSm91cm5hbCBBcnRpY2xlIj4xNzwvcmVmLXR5cGU+PGF1dGgtYWRkcmVz
cz5EZXBhcnRtZW50IG9mIE1vbGVjdWxhciBCaW9waHlzaWNzIGFuZCBCaW9jaGVtaXN0cnksIEhv
d2FyZCBIdWdoZXMgTWVkaWNhbCBJbnN0aXR1dGUsIFlhbGUgU2Nob29sIG9mIE1lZGljaW5lLCBO
ZXcgSGF2ZW4sIENvbm5lY3RpY3V0LCBVU0EuJiN4RDtEZXBhcnRtZW50IG9mIE1vbGVjdWxhciBC
aW9waHlzaWNzIGFuZCBCaW9jaGVtaXN0cnksIEhvd2FyZCBIdWdoZXMgTWVkaWNhbCBJbnN0aXR1
dGUsIFlhbGUgU2Nob29sIG9mIE1lZGljaW5lLCBOZXcgSGF2ZW4sIENvbm5lY3RpY3V0LCBVU0Eg
am9hbi5zdGVpdHpAeWFsZS5lZHUuPC9hdXRoLWFkZHJlc3M+PHJlYy1udW1iZXI+MTM4PC9yZWMt
bnVtYmVyPjxsYXN0LXVwZGF0ZWQtZGF0ZSBmb3JtYXQ9InV0YyI+MTU0NjgzMjc0NDwvbGFzdC11
cGRhdGVkLWRhdGU+PGFjY2Vzc2lvbi1udW0+Mjk2NDMyMzk8L2FjY2Vzc2lvbi1udW0+PGVsZWN0
cm9uaWMtcmVzb3VyY2UtbnVtPjEwLjExMjgvSlZJLjAwMjIwLTE4PC9lbGVjdHJvbmljLXJlc291
cmNlLW51bT48dm9sdW1lPjkyPC92b2x1bWU+PC9yZWNvcmQ+PC9DaXRlPjwvRW5kTm90ZT5=
</w:fldData>
        </w:fldChar>
      </w:r>
      <w:r w:rsidR="00790FE9" w:rsidRPr="00E6095D">
        <w:rPr>
          <w:rFonts w:ascii="Calibri" w:hAnsi="Calibri" w:cs="Calibri"/>
          <w:vertAlign w:val="superscript"/>
        </w:rPr>
        <w:instrText xml:space="preserve"> ADDIN EN.CITE </w:instrText>
      </w:r>
      <w:r w:rsidR="00790FE9" w:rsidRPr="00E6095D">
        <w:rPr>
          <w:rFonts w:ascii="Calibri" w:hAnsi="Calibri" w:cs="Calibri"/>
          <w:vertAlign w:val="superscript"/>
        </w:rPr>
        <w:fldChar w:fldCharType="begin">
          <w:fldData xml:space="preserve">PEVuZE5vdGU+PENpdGU+PEF1dGhvcj5WYWxsZXJ5PC9BdXRob3I+PFllYXI+MjAxODwvWWVhcj48
SURUZXh0PkthcG9zaSZhcG9zO3MgU2FyY29tYS1Bc3NvY2lhdGVkIEhlcnBlc3ZpcnVzIG1STkEg
QWNjdW11bGF0aW9uIGluIE51Y2xlYXIgRm9jaSBJcyBJbmZsdWVuY2VkIGJ5IFZpcmFsIEROQSBS
ZXBsaWNhdGlvbiBhbmQgVmlyYWwgTm9uY29kaW5nIFBvbHlhZGVueWxhdGVkIE51Y2xlYXIgUk5B
PC9JRFRleHQ+PERpc3BsYXlUZXh0PjxzdHlsZSBmYWNlPSJzdXBlcnNjcmlwdCI+MTU8L3N0eWxl
PjwvRGlzcGxheVRleHQ+PHJlY29yZD48ZGF0ZXM+PHB1Yi1kYXRlcz48ZGF0ZT5KdWwgMTwvZGF0
ZT48L3B1Yi1kYXRlcz48eWVhcj4yMDE4PC95ZWFyPjwvZGF0ZXM+PGtleXdvcmRzPjxrZXl3b3Jk
PkNlbGwgTnVjbGV1cy9nZW5ldGljcy8qbWV0YWJvbGlzbTwva2V5d29yZD48a2V5d29yZD5DZWxs
cywgQ3VsdHVyZWQ8L2tleXdvcmQ+PGtleXdvcmQ+KkROQSBSZXBsaWNhdGlvbjwva2V5d29yZD48
a2V5d29yZD5ETkEsIFZpcmFsL2dlbmV0aWNzLyptZXRhYm9saXNtPC9rZXl3b3JkPjxrZXl3b3Jk
PkdlbmUgRXhwcmVzc2lvbiBSZWd1bGF0aW9uLCBWaXJhbDwva2V5d29yZD48a2V5d29yZD5IZXJw
ZXN2aXJ1cyA4LCBIdW1hbi9waHlzaW9sb2d5PC9rZXl3b3JkPjxrZXl3b3JkPkh1bWFuczwva2V5
d29yZD48a2V5d29yZD5Qb2x5IEEvZ2VuZXRpY3MvKm1ldGFib2xpc208L2tleXdvcmQ+PGtleXdv
cmQ+Uk5BLCBNZXNzZW5nZXIvZ2VuZXRpY3MvKm1ldGFib2xpc208L2tleXdvcmQ+PGtleXdvcmQ+
Uk5BLCBOdWNsZWFyL2dlbmV0aWNzLyptZXRhYm9saXNtPC9rZXl3b3JkPjxrZXl3b3JkPlJOQSwg
VW50cmFuc2xhdGVkL2dlbmV0aWNzLyptZXRhYm9saXNtPC9rZXl3b3JkPjxrZXl3b3JkPlJOQSwg
VmlyYWwvZ2VuZXRpY3MvbWV0YWJvbGlzbTwva2V5d29yZD48a2V5d29yZD5TYXJjb21hLCBLYXBv
c2kvdmlyb2xvZ3k8L2tleXdvcmQ+PGtleXdvcmQ+VmlydXMgUmVwbGljYXRpb248L2tleXdvcmQ+
PGtleXdvcmQ+KkROQSByZXBsaWNhdGlvbiBjb21wYXJ0bWVudHM8L2tleXdvcmQ+PGtleXdvcmQ+
KktzaHY8L2tleXdvcmQ+PGtleXdvcmQ+Km1STkEgbG9jYWxpemF0aW9uPC9rZXl3b3JkPjxrZXl3
b3JkPipudWNsZWFyIGZvY2k8L2tleXdvcmQ+PGtleXdvcmQ+KnZpcmFsIG5vbmNvZGluZyBQQU4g
Uk5BPC9rZXl3b3JkPjwva2V5d29yZHM+PHVybHM+PHJlbGF0ZWQtdXJscz48dXJsPmh0dHBzOi8v
d3d3Lm5jYmkubmxtLm5paC5nb3YvcHVibWVkLzI5NjQzMjM5PC91cmw+PC9yZWxhdGVkLXVybHM+
PC91cmxzPjxpc2JuPjEwOTgtNTUxNCAoRWxlY3Ryb25pYykmI3hEOzAwMjItNTM4WCAoTGlua2lu
Zyk8L2lzYm4+PGN1c3RvbTI+UE1DNjAwMjcwOTwvY3VzdG9tMj48dGl0bGVzPjx0aXRsZT5LYXBv
c2kmYXBvcztzIFNhcmNvbWEtQXNzb2NpYXRlZCBIZXJwZXN2aXJ1cyBtUk5BIEFjY3VtdWxhdGlv
biBpbiBOdWNsZWFyIEZvY2kgSXMgSW5mbHVlbmNlZCBieSBWaXJhbCBETkEgUmVwbGljYXRpb24g
YW5kIFZpcmFsIE5vbmNvZGluZyBQb2x5YWRlbnlsYXRlZCBOdWNsZWFyIFJOQTwvdGl0bGU+PHNl
Y29uZGFyeS10aXRsZT5KIFZpcm9sPC9zZWNvbmRhcnktdGl0bGU+PC90aXRsZXM+PG51bWJlcj4x
MzwvbnVtYmVyPjxjb250cmlidXRvcnM+PGF1dGhvcnM+PGF1dGhvcj5WYWxsZXJ5LCBULiBLLjwv
YXV0aG9yPjxhdXRob3I+V2l0aGVycywgSi4gQi48L2F1dGhvcj48YXV0aG9yPkFuZG9oLCBKLiBB
LjwvYXV0aG9yPjxhdXRob3I+U3RlaXR6LCBKLiBBLjwvYXV0aG9yPjwvYXV0aG9ycz48L2NvbnRy
aWJ1dG9ycz48YWRkZWQtZGF0ZSBmb3JtYXQ9InV0YyI+MTU0NjgzMjc0NDwvYWRkZWQtZGF0ZT48
cmVmLXR5cGUgbmFtZT0iSm91cm5hbCBBcnRpY2xlIj4xNzwvcmVmLXR5cGU+PGF1dGgtYWRkcmVz
cz5EZXBhcnRtZW50IG9mIE1vbGVjdWxhciBCaW9waHlzaWNzIGFuZCBCaW9jaGVtaXN0cnksIEhv
d2FyZCBIdWdoZXMgTWVkaWNhbCBJbnN0aXR1dGUsIFlhbGUgU2Nob29sIG9mIE1lZGljaW5lLCBO
ZXcgSGF2ZW4sIENvbm5lY3RpY3V0LCBVU0EuJiN4RDtEZXBhcnRtZW50IG9mIE1vbGVjdWxhciBC
aW9waHlzaWNzIGFuZCBCaW9jaGVtaXN0cnksIEhvd2FyZCBIdWdoZXMgTWVkaWNhbCBJbnN0aXR1
dGUsIFlhbGUgU2Nob29sIG9mIE1lZGljaW5lLCBOZXcgSGF2ZW4sIENvbm5lY3RpY3V0LCBVU0Eg
am9hbi5zdGVpdHpAeWFsZS5lZHUuPC9hdXRoLWFkZHJlc3M+PHJlYy1udW1iZXI+MTM4PC9yZWMt
bnVtYmVyPjxsYXN0LXVwZGF0ZWQtZGF0ZSBmb3JtYXQ9InV0YyI+MTU0NjgzMjc0NDwvbGFzdC11
cGRhdGVkLWRhdGU+PGFjY2Vzc2lvbi1udW0+Mjk2NDMyMzk8L2FjY2Vzc2lvbi1udW0+PGVsZWN0
cm9uaWMtcmVzb3VyY2UtbnVtPjEwLjExMjgvSlZJLjAwMjIwLTE4PC9lbGVjdHJvbmljLXJlc291
cmNlLW51bT48dm9sdW1lPjkyPC92b2x1bWU+PC9yZWNvcmQ+PC9DaXRlPjwvRW5kTm90ZT5=
</w:fldData>
        </w:fldChar>
      </w:r>
      <w:r w:rsidR="00790FE9" w:rsidRPr="00E6095D">
        <w:rPr>
          <w:rFonts w:ascii="Calibri" w:hAnsi="Calibri" w:cs="Calibri"/>
          <w:vertAlign w:val="superscript"/>
        </w:rPr>
        <w:instrText xml:space="preserve"> ADDIN EN.CITE.DATA </w:instrText>
      </w:r>
      <w:r w:rsidR="00790FE9" w:rsidRPr="00E6095D">
        <w:rPr>
          <w:rFonts w:ascii="Calibri" w:hAnsi="Calibri" w:cs="Calibri"/>
          <w:vertAlign w:val="superscript"/>
        </w:rPr>
      </w:r>
      <w:r w:rsidR="00790FE9" w:rsidRPr="00E6095D">
        <w:rPr>
          <w:rFonts w:ascii="Calibri" w:hAnsi="Calibri" w:cs="Calibri"/>
          <w:vertAlign w:val="superscript"/>
        </w:rPr>
        <w:fldChar w:fldCharType="end"/>
      </w:r>
      <w:r w:rsidR="00E250F2" w:rsidRPr="00E6095D">
        <w:rPr>
          <w:rFonts w:ascii="Calibri" w:hAnsi="Calibri" w:cs="Calibri"/>
          <w:vertAlign w:val="superscript"/>
        </w:rPr>
      </w:r>
      <w:r w:rsidR="00E250F2" w:rsidRPr="00E6095D">
        <w:rPr>
          <w:rFonts w:ascii="Calibri" w:hAnsi="Calibri" w:cs="Calibri"/>
          <w:vertAlign w:val="superscript"/>
        </w:rPr>
        <w:fldChar w:fldCharType="separate"/>
      </w:r>
      <w:r w:rsidR="00790FE9" w:rsidRPr="00E6095D">
        <w:rPr>
          <w:rFonts w:ascii="Calibri" w:hAnsi="Calibri" w:cs="Calibri"/>
          <w:noProof/>
          <w:vertAlign w:val="superscript"/>
        </w:rPr>
        <w:t>15</w:t>
      </w:r>
      <w:r w:rsidR="00E250F2" w:rsidRPr="00E6095D">
        <w:rPr>
          <w:rFonts w:ascii="Calibri" w:hAnsi="Calibri" w:cs="Calibri"/>
          <w:vertAlign w:val="superscript"/>
        </w:rPr>
        <w:fldChar w:fldCharType="end"/>
      </w:r>
      <w:r w:rsidR="00F9678D" w:rsidRPr="00F9678D">
        <w:rPr>
          <w:rFonts w:ascii="Calibri" w:hAnsi="Calibri" w:cs="Calibri"/>
        </w:rPr>
        <w:t xml:space="preserve"> </w:t>
      </w:r>
      <w:r w:rsidR="00F9678D" w:rsidRPr="00F9678D">
        <w:rPr>
          <w:rFonts w:ascii="Calibri" w:hAnsi="Calibri" w:cs="Calibri"/>
        </w:rPr>
        <w:t>under a Creative Commons Attribution license.</w:t>
      </w:r>
    </w:p>
    <w:p w14:paraId="390CC5EB" w14:textId="77777777" w:rsidR="00C43294" w:rsidRPr="00E6095D" w:rsidRDefault="00C43294" w:rsidP="00E6095D">
      <w:pPr>
        <w:jc w:val="both"/>
        <w:rPr>
          <w:rFonts w:ascii="Calibri" w:hAnsi="Calibri" w:cs="Calibri"/>
          <w:b/>
        </w:rPr>
      </w:pPr>
    </w:p>
    <w:p w14:paraId="66C79E2A" w14:textId="05806DB3" w:rsidR="0039334E" w:rsidRPr="00F9678D" w:rsidRDefault="00734494" w:rsidP="00E6095D">
      <w:pPr>
        <w:jc w:val="both"/>
        <w:rPr>
          <w:rFonts w:ascii="Calibri" w:hAnsi="Calibri" w:cs="Calibri"/>
          <w:b/>
        </w:rPr>
      </w:pPr>
      <w:r w:rsidRPr="00E6095D">
        <w:rPr>
          <w:rFonts w:ascii="Calibri" w:hAnsi="Calibri" w:cs="Calibri"/>
          <w:b/>
        </w:rPr>
        <w:t>Table 1</w:t>
      </w:r>
      <w:r w:rsidR="0039334E" w:rsidRPr="00E6095D">
        <w:rPr>
          <w:rFonts w:ascii="Calibri" w:hAnsi="Calibri" w:cs="Calibri"/>
          <w:b/>
        </w:rPr>
        <w:t xml:space="preserve">: </w:t>
      </w:r>
      <w:r w:rsidR="007F52F8" w:rsidRPr="00F9678D">
        <w:rPr>
          <w:rFonts w:ascii="Calibri" w:hAnsi="Calibri" w:cs="Calibri"/>
          <w:b/>
        </w:rPr>
        <w:t>All oligonucleotides used in</w:t>
      </w:r>
      <w:r w:rsidR="0039334E" w:rsidRPr="00F9678D">
        <w:rPr>
          <w:rFonts w:ascii="Calibri" w:hAnsi="Calibri" w:cs="Calibri"/>
          <w:b/>
        </w:rPr>
        <w:t xml:space="preserve"> the </w:t>
      </w:r>
      <w:r w:rsidR="000410F8" w:rsidRPr="00F9678D">
        <w:rPr>
          <w:rFonts w:ascii="Calibri" w:hAnsi="Calibri" w:cs="Calibri"/>
          <w:b/>
        </w:rPr>
        <w:t xml:space="preserve">analyses </w:t>
      </w:r>
      <w:r w:rsidR="0039334E" w:rsidRPr="00F9678D">
        <w:rPr>
          <w:rFonts w:ascii="Calibri" w:hAnsi="Calibri" w:cs="Calibri"/>
          <w:b/>
        </w:rPr>
        <w:t>of this publication</w:t>
      </w:r>
      <w:r w:rsidR="0039334E" w:rsidRPr="00E6095D">
        <w:rPr>
          <w:rFonts w:ascii="Calibri" w:hAnsi="Calibri" w:cs="Calibri"/>
        </w:rPr>
        <w:t xml:space="preserve">.  </w:t>
      </w:r>
      <w:r w:rsidR="00F9678D" w:rsidRPr="00F9678D">
        <w:rPr>
          <w:rFonts w:ascii="Calibri" w:hAnsi="Calibri" w:cs="Calibri"/>
        </w:rPr>
        <w:t>Table 1 w</w:t>
      </w:r>
      <w:r w:rsidR="00F9678D" w:rsidRPr="00F9678D">
        <w:rPr>
          <w:rFonts w:ascii="Calibri" w:hAnsi="Calibri" w:cs="Calibri"/>
        </w:rPr>
        <w:t>as</w:t>
      </w:r>
      <w:r w:rsidR="00F9678D" w:rsidRPr="00F9678D">
        <w:rPr>
          <w:rFonts w:ascii="Calibri" w:hAnsi="Calibri" w:cs="Calibri"/>
        </w:rPr>
        <w:t xml:space="preserve"> reproduced with permission from the American Society for Microbiology under a Creative Commons Attribution license from </w:t>
      </w:r>
      <w:r w:rsidR="00F9678D" w:rsidRPr="00F9678D">
        <w:rPr>
          <w:rFonts w:ascii="Calibri" w:hAnsi="Calibri" w:cs="Calibri"/>
          <w:noProof/>
        </w:rPr>
        <w:t>Vallery</w:t>
      </w:r>
      <w:r w:rsidR="00F9678D">
        <w:rPr>
          <w:rFonts w:ascii="Calibri" w:hAnsi="Calibri" w:cs="Calibri"/>
          <w:noProof/>
        </w:rPr>
        <w:t xml:space="preserve"> </w:t>
      </w:r>
      <w:r w:rsidR="00F9678D" w:rsidRPr="00F9678D">
        <w:rPr>
          <w:rFonts w:ascii="Calibri" w:hAnsi="Calibri" w:cs="Calibri"/>
          <w:noProof/>
        </w:rPr>
        <w:t>et al.</w:t>
      </w:r>
      <w:r w:rsidR="00F9678D" w:rsidRPr="00F9678D">
        <w:rPr>
          <w:rFonts w:ascii="Calibri" w:hAnsi="Calibri" w:cs="Calibri"/>
          <w:noProof/>
          <w:vertAlign w:val="superscript"/>
        </w:rPr>
        <w:t>15</w:t>
      </w:r>
      <w:r w:rsidR="00F9678D">
        <w:rPr>
          <w:rFonts w:ascii="Calibri" w:hAnsi="Calibri" w:cs="Calibri"/>
          <w:noProof/>
        </w:rPr>
        <w:t>.</w:t>
      </w:r>
    </w:p>
    <w:p w14:paraId="40B65107" w14:textId="77777777" w:rsidR="00C43294" w:rsidRPr="00E6095D" w:rsidRDefault="00C43294" w:rsidP="00E6095D">
      <w:pPr>
        <w:jc w:val="both"/>
        <w:rPr>
          <w:rFonts w:ascii="Calibri" w:hAnsi="Calibri" w:cs="Calibri"/>
          <w:b/>
        </w:rPr>
      </w:pPr>
    </w:p>
    <w:p w14:paraId="2DB6C4E6" w14:textId="0BE8DA85" w:rsidR="00662810" w:rsidRPr="00E6095D" w:rsidRDefault="00662810" w:rsidP="00E6095D">
      <w:pPr>
        <w:jc w:val="both"/>
        <w:outlineLvl w:val="0"/>
        <w:rPr>
          <w:rFonts w:ascii="Calibri" w:hAnsi="Calibri" w:cs="Calibri"/>
          <w:b/>
        </w:rPr>
      </w:pPr>
      <w:r w:rsidRPr="00E6095D">
        <w:rPr>
          <w:rFonts w:ascii="Calibri" w:hAnsi="Calibri" w:cs="Calibri"/>
          <w:b/>
        </w:rPr>
        <w:t>DISCUSSION:</w:t>
      </w:r>
    </w:p>
    <w:p w14:paraId="75BB17C9" w14:textId="76E1ECEC" w:rsidR="000E6F33" w:rsidRPr="00E6095D" w:rsidRDefault="00961B05" w:rsidP="00E6095D">
      <w:pPr>
        <w:jc w:val="both"/>
        <w:rPr>
          <w:rFonts w:ascii="Calibri" w:hAnsi="Calibri" w:cs="Calibri"/>
        </w:rPr>
      </w:pPr>
      <w:r w:rsidRPr="00E6095D">
        <w:rPr>
          <w:rFonts w:ascii="Calibri" w:hAnsi="Calibri" w:cs="Calibri"/>
        </w:rPr>
        <w:t>The protocol</w:t>
      </w:r>
      <w:r w:rsidR="004910DF" w:rsidRPr="00E6095D">
        <w:rPr>
          <w:rFonts w:ascii="Calibri" w:hAnsi="Calibri" w:cs="Calibri"/>
        </w:rPr>
        <w:t xml:space="preserve"> described in this manuscript can be</w:t>
      </w:r>
      <w:r w:rsidRPr="00E6095D">
        <w:rPr>
          <w:rFonts w:ascii="Calibri" w:hAnsi="Calibri" w:cs="Calibri"/>
        </w:rPr>
        <w:t xml:space="preserve"> adapt</w:t>
      </w:r>
      <w:r w:rsidR="004910DF" w:rsidRPr="00E6095D">
        <w:rPr>
          <w:rFonts w:ascii="Calibri" w:hAnsi="Calibri" w:cs="Calibri"/>
        </w:rPr>
        <w:t>ed</w:t>
      </w:r>
      <w:r w:rsidRPr="00E6095D">
        <w:rPr>
          <w:rFonts w:ascii="Calibri" w:hAnsi="Calibri" w:cs="Calibri"/>
        </w:rPr>
        <w:t xml:space="preserve"> to different cell type</w:t>
      </w:r>
      <w:r w:rsidR="004910DF" w:rsidRPr="00E6095D">
        <w:rPr>
          <w:rFonts w:ascii="Calibri" w:hAnsi="Calibri" w:cs="Calibri"/>
        </w:rPr>
        <w:t>s</w:t>
      </w:r>
      <w:r w:rsidRPr="00E6095D">
        <w:rPr>
          <w:rFonts w:ascii="Calibri" w:hAnsi="Calibri" w:cs="Calibri"/>
        </w:rPr>
        <w:t xml:space="preserve"> and includes steps for </w:t>
      </w:r>
      <w:r w:rsidR="00695535" w:rsidRPr="00E6095D">
        <w:rPr>
          <w:rFonts w:ascii="Calibri" w:hAnsi="Calibri" w:cs="Calibri"/>
        </w:rPr>
        <w:t xml:space="preserve">double </w:t>
      </w:r>
      <w:r w:rsidR="007F52F8" w:rsidRPr="00E6095D">
        <w:rPr>
          <w:rFonts w:ascii="Calibri" w:hAnsi="Calibri" w:cs="Calibri"/>
        </w:rPr>
        <w:t xml:space="preserve">RNA </w:t>
      </w:r>
      <w:r w:rsidR="00695535" w:rsidRPr="00E6095D">
        <w:rPr>
          <w:rFonts w:ascii="Calibri" w:hAnsi="Calibri" w:cs="Calibri"/>
        </w:rPr>
        <w:t xml:space="preserve">FISH and </w:t>
      </w:r>
      <w:r w:rsidR="007F52F8" w:rsidRPr="00E6095D">
        <w:rPr>
          <w:rFonts w:ascii="Calibri" w:hAnsi="Calibri" w:cs="Calibri"/>
        </w:rPr>
        <w:t xml:space="preserve">RNA </w:t>
      </w:r>
      <w:r w:rsidR="00695535" w:rsidRPr="00E6095D">
        <w:rPr>
          <w:rFonts w:ascii="Calibri" w:hAnsi="Calibri" w:cs="Calibri"/>
        </w:rPr>
        <w:t xml:space="preserve">FISH with IF </w:t>
      </w:r>
      <w:r w:rsidR="004910DF" w:rsidRPr="00E6095D">
        <w:rPr>
          <w:rFonts w:ascii="Calibri" w:hAnsi="Calibri" w:cs="Calibri"/>
        </w:rPr>
        <w:t>using</w:t>
      </w:r>
      <w:r w:rsidR="00695535" w:rsidRPr="00E6095D">
        <w:rPr>
          <w:rFonts w:ascii="Calibri" w:hAnsi="Calibri" w:cs="Calibri"/>
        </w:rPr>
        <w:t xml:space="preserve"> both monoclonal and polyclonal primary antibodies. </w:t>
      </w:r>
      <w:r w:rsidRPr="00E6095D">
        <w:rPr>
          <w:rFonts w:ascii="Calibri" w:hAnsi="Calibri" w:cs="Calibri"/>
        </w:rPr>
        <w:t>Although p</w:t>
      </w:r>
      <w:r w:rsidR="00695535" w:rsidRPr="00E6095D">
        <w:rPr>
          <w:rFonts w:ascii="Calibri" w:hAnsi="Calibri" w:cs="Calibri"/>
        </w:rPr>
        <w:t>repared slides are typically imag</w:t>
      </w:r>
      <w:r w:rsidRPr="00E6095D">
        <w:rPr>
          <w:rFonts w:ascii="Calibri" w:hAnsi="Calibri" w:cs="Calibri"/>
        </w:rPr>
        <w:t>ed with a confocal microscope,</w:t>
      </w:r>
      <w:r w:rsidR="00695535" w:rsidRPr="00E6095D">
        <w:rPr>
          <w:rFonts w:ascii="Calibri" w:hAnsi="Calibri" w:cs="Calibri"/>
        </w:rPr>
        <w:t xml:space="preserve"> imaging can be performed with a STED </w:t>
      </w:r>
      <w:r w:rsidR="00A248E0" w:rsidRPr="00E6095D">
        <w:rPr>
          <w:rFonts w:ascii="Calibri" w:hAnsi="Calibri" w:cs="Calibri"/>
        </w:rPr>
        <w:t xml:space="preserve">(stimulated emission depletion) </w:t>
      </w:r>
      <w:r w:rsidR="00695535" w:rsidRPr="00E6095D">
        <w:rPr>
          <w:rFonts w:ascii="Calibri" w:hAnsi="Calibri" w:cs="Calibri"/>
        </w:rPr>
        <w:t>microscope</w:t>
      </w:r>
      <w:r w:rsidRPr="00E6095D">
        <w:rPr>
          <w:rFonts w:ascii="Calibri" w:hAnsi="Calibri" w:cs="Calibri"/>
        </w:rPr>
        <w:t xml:space="preserve"> </w:t>
      </w:r>
      <w:r w:rsidR="007F52F8" w:rsidRPr="00E6095D">
        <w:rPr>
          <w:rFonts w:ascii="Calibri" w:hAnsi="Calibri" w:cs="Calibri"/>
        </w:rPr>
        <w:t>after</w:t>
      </w:r>
      <w:r w:rsidRPr="00E6095D">
        <w:rPr>
          <w:rFonts w:ascii="Calibri" w:hAnsi="Calibri" w:cs="Calibri"/>
        </w:rPr>
        <w:t xml:space="preserve"> modifications of increased antibody concentratio</w:t>
      </w:r>
      <w:r w:rsidR="004910DF" w:rsidRPr="00E6095D">
        <w:rPr>
          <w:rFonts w:ascii="Calibri" w:hAnsi="Calibri" w:cs="Calibri"/>
        </w:rPr>
        <w:t>n and a different mounting medium</w:t>
      </w:r>
      <w:r w:rsidR="00695535" w:rsidRPr="00E6095D">
        <w:rPr>
          <w:rFonts w:ascii="Calibri" w:hAnsi="Calibri" w:cs="Calibri"/>
        </w:rPr>
        <w:t xml:space="preserve">. </w:t>
      </w:r>
      <w:r w:rsidR="000E6F33" w:rsidRPr="00E6095D">
        <w:rPr>
          <w:rFonts w:ascii="Calibri" w:hAnsi="Calibri" w:cs="Calibri"/>
        </w:rPr>
        <w:t>For enhanced analysi</w:t>
      </w:r>
      <w:r w:rsidRPr="00E6095D">
        <w:rPr>
          <w:rFonts w:ascii="Calibri" w:hAnsi="Calibri" w:cs="Calibri"/>
        </w:rPr>
        <w:t>s of individual cells, samples prepared with this protocol</w:t>
      </w:r>
      <w:r w:rsidR="000E6F33" w:rsidRPr="00E6095D">
        <w:rPr>
          <w:rFonts w:ascii="Calibri" w:hAnsi="Calibri" w:cs="Calibri"/>
        </w:rPr>
        <w:t xml:space="preserve"> may also be sorted, imaged, and analyzed by a cell sorter or flow cytometer</w:t>
      </w:r>
      <w:r w:rsidRPr="00E6095D">
        <w:rPr>
          <w:rFonts w:ascii="Calibri" w:hAnsi="Calibri" w:cs="Calibri"/>
        </w:rPr>
        <w:t xml:space="preserve"> </w:t>
      </w:r>
      <w:r w:rsidR="00F566F4" w:rsidRPr="00E6095D">
        <w:rPr>
          <w:rFonts w:ascii="Calibri" w:hAnsi="Calibri" w:cs="Calibri"/>
        </w:rPr>
        <w:t>with modest changes</w:t>
      </w:r>
      <w:r w:rsidR="004910DF" w:rsidRPr="00E6095D">
        <w:rPr>
          <w:rFonts w:ascii="Calibri" w:hAnsi="Calibri" w:cs="Calibri"/>
        </w:rPr>
        <w:t>,</w:t>
      </w:r>
      <w:r w:rsidR="00F566F4" w:rsidRPr="00E6095D">
        <w:rPr>
          <w:rFonts w:ascii="Calibri" w:hAnsi="Calibri" w:cs="Calibri"/>
        </w:rPr>
        <w:t xml:space="preserve"> </w:t>
      </w:r>
      <w:r w:rsidRPr="00E6095D">
        <w:rPr>
          <w:rFonts w:ascii="Calibri" w:hAnsi="Calibri" w:cs="Calibri"/>
        </w:rPr>
        <w:t>as shown by Borah and colleagues</w:t>
      </w:r>
      <w:r w:rsidR="00FF08A0" w:rsidRPr="00E6095D">
        <w:rPr>
          <w:rFonts w:ascii="Calibri" w:hAnsi="Calibri" w:cs="Calibri"/>
          <w:vertAlign w:val="superscript"/>
        </w:rPr>
        <w:fldChar w:fldCharType="begin">
          <w:fldData xml:space="preserve">PEVuZE5vdGU+PENpdGU+PEF1dGhvcj5Cb3JhaDwvQXV0aG9yPjxZZWFyPjIwMTI8L1llYXI+PElE
VGV4dD5UcmFja2luZyBleHByZXNzaW9uIGFuZCBzdWJjZWxsdWxhciBsb2NhbGl6YXRpb24gb2Yg
Uk5BIGFuZCBwcm90ZWluIHNwZWNpZXMgdXNpbmcgaGlnaC10aHJvdWdocHV0IHNpbmdsZSBjZWxs
IGltYWdpbmcgZmxvdyBjeXRvbWV0cnk8L0lEVGV4dD48RGlzcGxheVRleHQ+PHN0eWxlIGZhY2U9
InN1cGVyc2NyaXB0Ij4xNjwvc3R5bGU+PC9EaXNwbGF5VGV4dD48cmVjb3JkPjxkYXRlcz48cHVi
LWRhdGVzPjxkYXRlPkF1ZzwvZGF0ZT48L3B1Yi1kYXRlcz48eWVhcj4yMDEyPC95ZWFyPjwvZGF0
ZXM+PGtleXdvcmRzPjxrZXl3b3JkPkNlbGwgTnVjbGV1cy8qbWV0YWJvbGlzbTwva2V5d29yZD48
a2V5d29yZD5DeXRvcGxhc20vKm1ldGFib2xpc208L2tleXdvcmQ+PGtleXdvcmQ+RmxvdyBDeXRv
bWV0cnk8L2tleXdvcmQ+PGtleXdvcmQ+Rmx1b3Jlc2NlbnQgQW50aWJvZHkgVGVjaG5pcXVlPC9r
ZXl3b3JkPjxrZXl3b3JkPkhlcnBlc3ZpcmlkYWUgSW5mZWN0aW9ucy9nZW5ldGljcy9tZXRhYm9s
aXNtL3Zpcm9sb2d5PC9rZXl3b3JkPjxrZXl3b3JkPkhlcnBlc3ZpcnVzIDgsIEh1bWFuL2dlbmV0
aWNzPC9rZXl3b3JkPjxrZXl3b3JkPkh1bWFuczwva2V5d29yZD48a2V5d29yZD5JbiBTaXR1IEh5
YnJpZGl6YXRpb248L2tleXdvcmQ+PGtleXdvcmQ+UG9seShBKS1CaW5kaW5nIFByb3RlaW4gSS9n
ZW5ldGljcy8qbWV0YWJvbGlzbTwva2V5d29yZD48a2V5d29yZD5Qcm90ZWluIFRyYW5zcG9ydDwv
a2V5d29yZD48a2V5d29yZD5STkEsIE1lc3Nlbmdlci9nZW5ldGljcy8qbWV0YWJvbGlzbTwva2V5
d29yZD48a2V5d29yZD5STkEsIE51Y2xlYXIvZ2VuZXRpY3MvKm1ldGFib2xpc208L2tleXdvcmQ+
PGtleXdvcmQ+Uk5BLCBVbnRyYW5zbGF0ZWQ8L2tleXdvcmQ+PGtleXdvcmQ+Uk5BLCBWaXJhbC8q
bWV0YWJvbGlzbTwva2V5d29yZD48a2V5d29yZD5TdWJjZWxsdWxhciBGcmFjdGlvbnM8L2tleXdv
cmQ+PGtleXdvcmQ+VmlyYWwgUHJvdGVpbnMvKm1ldGFib2xpc208L2tleXdvcmQ+PGtleXdvcmQ+
VmlydXMgUmVwbGljYXRpb248L2tleXdvcmQ+PC9rZXl3b3Jkcz48dXJscz48cmVsYXRlZC11cmxz
Pjx1cmw+aHR0cHM6Ly93d3cubmNiaS5ubG0ubmloLmdvdi9wdWJtZWQvMjI3NDUyMjU8L3VybD48
L3JlbGF0ZWQtdXJscz48L3VybHM+PGlzYm4+MTQ2OS05MDAxIChFbGVjdHJvbmljKSYjeEQ7MTM1
NS04MzgyIChMaW5raW5nKTwvaXNibj48Y3VzdG9tMj5QTUMzNDA0Mzc3PC9jdXN0b20yPjx0aXRs
ZXM+PHRpdGxlPlRyYWNraW5nIGV4cHJlc3Npb24gYW5kIHN1YmNlbGx1bGFyIGxvY2FsaXphdGlv
biBvZiBSTkEgYW5kIHByb3RlaW4gc3BlY2llcyB1c2luZyBoaWdoLXRocm91Z2hwdXQgc2luZ2xl
IGNlbGwgaW1hZ2luZyBmbG93IGN5dG9tZXRyeTwvdGl0bGU+PHNlY29uZGFyeS10aXRsZT5STkE8
L3NlY29uZGFyeS10aXRsZT48L3RpdGxlcz48cGFnZXM+MTU3My05PC9wYWdlcz48bnVtYmVyPjg8
L251bWJlcj48Y29udHJpYnV0b3JzPjxhdXRob3JzPjxhdXRob3I+Qm9yYWgsIFMuPC9hdXRob3I+
PGF1dGhvcj5OaWNob2xzLCBMLiBBLjwvYXV0aG9yPjxhdXRob3I+SGFzc21hbiwgTC4gTS48L2F1
dGhvcj48YXV0aG9yPktlZGVzLCBELiBILjwvYXV0aG9yPjxhdXRob3I+U3RlaXR6LCBKLiBBLjwv
YXV0aG9yPjwvYXV0aG9ycz48L2NvbnRyaWJ1dG9ycz48YWRkZWQtZGF0ZSBmb3JtYXQ9InV0YyI+
MTU0NjgzMjkwNDwvYWRkZWQtZGF0ZT48cmVmLXR5cGUgbmFtZT0iSm91cm5hbCBBcnRpY2xlIj4x
NzwvcmVmLXR5cGU+PGF1dGgtYWRkcmVzcz5EZXBhcnRtZW50IG9mIE1vbGVjdWxhciBCaW9waHlz
aWNzIGFuZCBCaW9jaGVtaXN0cnksIEhvd2FyZCBIdWdoZXMgTWVkaWNhbCBJbnN0aXR1dGUsIFlh
bGUgVW5pdmVyc2l0eSwgTmV3IEhhdmVuLCBDb25uZWN0aWN1dCAwNjUzNiwgVVNBLjwvYXV0aC1h
ZGRyZXNzPjxyZWMtbnVtYmVyPjEzOTwvcmVjLW51bWJlcj48bGFzdC11cGRhdGVkLWRhdGUgZm9y
bWF0PSJ1dGMiPjE1NDY4MzI5MDQ8L2xhc3QtdXBkYXRlZC1kYXRlPjxhY2Nlc3Npb24tbnVtPjIy
NzQ1MjI1PC9hY2Nlc3Npb24tbnVtPjxlbGVjdHJvbmljLXJlc291cmNlLW51bT4xMC4xMjYxL3Ju
YS4wMzMxMjYuMTEyPC9lbGVjdHJvbmljLXJlc291cmNlLW51bT48dm9sdW1lPjE4PC92b2x1bWU+
PC9yZWNvcmQ+PC9DaXRlPjwvRW5kTm90ZT4A
</w:fldData>
        </w:fldChar>
      </w:r>
      <w:r w:rsidR="00790FE9" w:rsidRPr="00E6095D">
        <w:rPr>
          <w:rFonts w:ascii="Calibri" w:hAnsi="Calibri" w:cs="Calibri"/>
          <w:vertAlign w:val="superscript"/>
        </w:rPr>
        <w:instrText xml:space="preserve"> ADDIN EN.CITE </w:instrText>
      </w:r>
      <w:r w:rsidR="00790FE9" w:rsidRPr="00E6095D">
        <w:rPr>
          <w:rFonts w:ascii="Calibri" w:hAnsi="Calibri" w:cs="Calibri"/>
          <w:vertAlign w:val="superscript"/>
        </w:rPr>
        <w:fldChar w:fldCharType="begin">
          <w:fldData xml:space="preserve">PEVuZE5vdGU+PENpdGU+PEF1dGhvcj5Cb3JhaDwvQXV0aG9yPjxZZWFyPjIwMTI8L1llYXI+PElE
VGV4dD5UcmFja2luZyBleHByZXNzaW9uIGFuZCBzdWJjZWxsdWxhciBsb2NhbGl6YXRpb24gb2Yg
Uk5BIGFuZCBwcm90ZWluIHNwZWNpZXMgdXNpbmcgaGlnaC10aHJvdWdocHV0IHNpbmdsZSBjZWxs
IGltYWdpbmcgZmxvdyBjeXRvbWV0cnk8L0lEVGV4dD48RGlzcGxheVRleHQ+PHN0eWxlIGZhY2U9
InN1cGVyc2NyaXB0Ij4xNjwvc3R5bGU+PC9EaXNwbGF5VGV4dD48cmVjb3JkPjxkYXRlcz48cHVi
LWRhdGVzPjxkYXRlPkF1ZzwvZGF0ZT48L3B1Yi1kYXRlcz48eWVhcj4yMDEyPC95ZWFyPjwvZGF0
ZXM+PGtleXdvcmRzPjxrZXl3b3JkPkNlbGwgTnVjbGV1cy8qbWV0YWJvbGlzbTwva2V5d29yZD48
a2V5d29yZD5DeXRvcGxhc20vKm1ldGFib2xpc208L2tleXdvcmQ+PGtleXdvcmQ+RmxvdyBDeXRv
bWV0cnk8L2tleXdvcmQ+PGtleXdvcmQ+Rmx1b3Jlc2NlbnQgQW50aWJvZHkgVGVjaG5pcXVlPC9r
ZXl3b3JkPjxrZXl3b3JkPkhlcnBlc3ZpcmlkYWUgSW5mZWN0aW9ucy9nZW5ldGljcy9tZXRhYm9s
aXNtL3Zpcm9sb2d5PC9rZXl3b3JkPjxrZXl3b3JkPkhlcnBlc3ZpcnVzIDgsIEh1bWFuL2dlbmV0
aWNzPC9rZXl3b3JkPjxrZXl3b3JkPkh1bWFuczwva2V5d29yZD48a2V5d29yZD5JbiBTaXR1IEh5
YnJpZGl6YXRpb248L2tleXdvcmQ+PGtleXdvcmQ+UG9seShBKS1CaW5kaW5nIFByb3RlaW4gSS9n
ZW5ldGljcy8qbWV0YWJvbGlzbTwva2V5d29yZD48a2V5d29yZD5Qcm90ZWluIFRyYW5zcG9ydDwv
a2V5d29yZD48a2V5d29yZD5STkEsIE1lc3Nlbmdlci9nZW5ldGljcy8qbWV0YWJvbGlzbTwva2V5
d29yZD48a2V5d29yZD5STkEsIE51Y2xlYXIvZ2VuZXRpY3MvKm1ldGFib2xpc208L2tleXdvcmQ+
PGtleXdvcmQ+Uk5BLCBVbnRyYW5zbGF0ZWQ8L2tleXdvcmQ+PGtleXdvcmQ+Uk5BLCBWaXJhbC8q
bWV0YWJvbGlzbTwva2V5d29yZD48a2V5d29yZD5TdWJjZWxsdWxhciBGcmFjdGlvbnM8L2tleXdv
cmQ+PGtleXdvcmQ+VmlyYWwgUHJvdGVpbnMvKm1ldGFib2xpc208L2tleXdvcmQ+PGtleXdvcmQ+
VmlydXMgUmVwbGljYXRpb248L2tleXdvcmQ+PC9rZXl3b3Jkcz48dXJscz48cmVsYXRlZC11cmxz
Pjx1cmw+aHR0cHM6Ly93d3cubmNiaS5ubG0ubmloLmdvdi9wdWJtZWQvMjI3NDUyMjU8L3VybD48
L3JlbGF0ZWQtdXJscz48L3VybHM+PGlzYm4+MTQ2OS05MDAxIChFbGVjdHJvbmljKSYjeEQ7MTM1
NS04MzgyIChMaW5raW5nKTwvaXNibj48Y3VzdG9tMj5QTUMzNDA0Mzc3PC9jdXN0b20yPjx0aXRs
ZXM+PHRpdGxlPlRyYWNraW5nIGV4cHJlc3Npb24gYW5kIHN1YmNlbGx1bGFyIGxvY2FsaXphdGlv
biBvZiBSTkEgYW5kIHByb3RlaW4gc3BlY2llcyB1c2luZyBoaWdoLXRocm91Z2hwdXQgc2luZ2xl
IGNlbGwgaW1hZ2luZyBmbG93IGN5dG9tZXRyeTwvdGl0bGU+PHNlY29uZGFyeS10aXRsZT5STkE8
L3NlY29uZGFyeS10aXRsZT48L3RpdGxlcz48cGFnZXM+MTU3My05PC9wYWdlcz48bnVtYmVyPjg8
L251bWJlcj48Y29udHJpYnV0b3JzPjxhdXRob3JzPjxhdXRob3I+Qm9yYWgsIFMuPC9hdXRob3I+
PGF1dGhvcj5OaWNob2xzLCBMLiBBLjwvYXV0aG9yPjxhdXRob3I+SGFzc21hbiwgTC4gTS48L2F1
dGhvcj48YXV0aG9yPktlZGVzLCBELiBILjwvYXV0aG9yPjxhdXRob3I+U3RlaXR6LCBKLiBBLjwv
YXV0aG9yPjwvYXV0aG9ycz48L2NvbnRyaWJ1dG9ycz48YWRkZWQtZGF0ZSBmb3JtYXQ9InV0YyI+
MTU0NjgzMjkwNDwvYWRkZWQtZGF0ZT48cmVmLXR5cGUgbmFtZT0iSm91cm5hbCBBcnRpY2xlIj4x
NzwvcmVmLXR5cGU+PGF1dGgtYWRkcmVzcz5EZXBhcnRtZW50IG9mIE1vbGVjdWxhciBCaW9waHlz
aWNzIGFuZCBCaW9jaGVtaXN0cnksIEhvd2FyZCBIdWdoZXMgTWVkaWNhbCBJbnN0aXR1dGUsIFlh
bGUgVW5pdmVyc2l0eSwgTmV3IEhhdmVuLCBDb25uZWN0aWN1dCAwNjUzNiwgVVNBLjwvYXV0aC1h
ZGRyZXNzPjxyZWMtbnVtYmVyPjEzOTwvcmVjLW51bWJlcj48bGFzdC11cGRhdGVkLWRhdGUgZm9y
bWF0PSJ1dGMiPjE1NDY4MzI5MDQ8L2xhc3QtdXBkYXRlZC1kYXRlPjxhY2Nlc3Npb24tbnVtPjIy
NzQ1MjI1PC9hY2Nlc3Npb24tbnVtPjxlbGVjdHJvbmljLXJlc291cmNlLW51bT4xMC4xMjYxL3Ju
YS4wMzMxMjYuMTEyPC9lbGVjdHJvbmljLXJlc291cmNlLW51bT48dm9sdW1lPjE4PC92b2x1bWU+
PC9yZWNvcmQ+PC9DaXRlPjwvRW5kTm90ZT4A
</w:fldData>
        </w:fldChar>
      </w:r>
      <w:r w:rsidR="00790FE9" w:rsidRPr="00E6095D">
        <w:rPr>
          <w:rFonts w:ascii="Calibri" w:hAnsi="Calibri" w:cs="Calibri"/>
          <w:vertAlign w:val="superscript"/>
        </w:rPr>
        <w:instrText xml:space="preserve"> ADDIN EN.CITE.DATA </w:instrText>
      </w:r>
      <w:r w:rsidR="00790FE9" w:rsidRPr="00E6095D">
        <w:rPr>
          <w:rFonts w:ascii="Calibri" w:hAnsi="Calibri" w:cs="Calibri"/>
          <w:vertAlign w:val="superscript"/>
        </w:rPr>
      </w:r>
      <w:r w:rsidR="00790FE9" w:rsidRPr="00E6095D">
        <w:rPr>
          <w:rFonts w:ascii="Calibri" w:hAnsi="Calibri" w:cs="Calibri"/>
          <w:vertAlign w:val="superscript"/>
        </w:rPr>
        <w:fldChar w:fldCharType="end"/>
      </w:r>
      <w:r w:rsidR="00FF08A0" w:rsidRPr="00E6095D">
        <w:rPr>
          <w:rFonts w:ascii="Calibri" w:hAnsi="Calibri" w:cs="Calibri"/>
          <w:vertAlign w:val="superscript"/>
        </w:rPr>
      </w:r>
      <w:r w:rsidR="00FF08A0" w:rsidRPr="00E6095D">
        <w:rPr>
          <w:rFonts w:ascii="Calibri" w:hAnsi="Calibri" w:cs="Calibri"/>
          <w:vertAlign w:val="superscript"/>
        </w:rPr>
        <w:fldChar w:fldCharType="separate"/>
      </w:r>
      <w:r w:rsidR="00790FE9" w:rsidRPr="00E6095D">
        <w:rPr>
          <w:rFonts w:ascii="Calibri" w:hAnsi="Calibri" w:cs="Calibri"/>
          <w:noProof/>
          <w:vertAlign w:val="superscript"/>
        </w:rPr>
        <w:t>16</w:t>
      </w:r>
      <w:r w:rsidR="00FF08A0" w:rsidRPr="00E6095D">
        <w:rPr>
          <w:rFonts w:ascii="Calibri" w:hAnsi="Calibri" w:cs="Calibri"/>
          <w:vertAlign w:val="superscript"/>
        </w:rPr>
        <w:fldChar w:fldCharType="end"/>
      </w:r>
      <w:r w:rsidR="00E250F2" w:rsidRPr="00E6095D">
        <w:rPr>
          <w:rFonts w:ascii="Calibri" w:hAnsi="Calibri" w:cs="Calibri"/>
        </w:rPr>
        <w:t>.</w:t>
      </w:r>
      <w:r w:rsidR="000E6F33" w:rsidRPr="00E6095D">
        <w:rPr>
          <w:rFonts w:ascii="Calibri" w:hAnsi="Calibri" w:cs="Calibri"/>
        </w:rPr>
        <w:t xml:space="preserve"> </w:t>
      </w:r>
      <w:r w:rsidR="00D65910" w:rsidRPr="00E6095D">
        <w:rPr>
          <w:rFonts w:ascii="Calibri" w:hAnsi="Calibri" w:cs="Calibri"/>
        </w:rPr>
        <w:t>This protocol however cannot be adopted for live cell imaging</w:t>
      </w:r>
      <w:r w:rsidR="00FA6CB6" w:rsidRPr="00E6095D">
        <w:rPr>
          <w:rFonts w:ascii="Calibri" w:hAnsi="Calibri" w:cs="Calibri"/>
        </w:rPr>
        <w:t>.</w:t>
      </w:r>
    </w:p>
    <w:p w14:paraId="16CFAA30" w14:textId="77777777" w:rsidR="000E6F33" w:rsidRPr="00E6095D" w:rsidRDefault="000E6F33" w:rsidP="00E6095D">
      <w:pPr>
        <w:jc w:val="both"/>
        <w:rPr>
          <w:rFonts w:ascii="Calibri" w:hAnsi="Calibri" w:cs="Calibri"/>
        </w:rPr>
      </w:pPr>
    </w:p>
    <w:p w14:paraId="3090CA9F" w14:textId="61739A3C" w:rsidR="000E6F33" w:rsidRPr="00E6095D" w:rsidRDefault="000E6F33" w:rsidP="00E6095D">
      <w:pPr>
        <w:jc w:val="both"/>
        <w:rPr>
          <w:rFonts w:ascii="Calibri" w:hAnsi="Calibri" w:cs="Calibri"/>
        </w:rPr>
      </w:pPr>
      <w:r w:rsidRPr="00E6095D">
        <w:rPr>
          <w:rFonts w:ascii="Calibri" w:hAnsi="Calibri" w:cs="Calibri"/>
        </w:rPr>
        <w:t>The quantification</w:t>
      </w:r>
      <w:r w:rsidR="00F9678D">
        <w:rPr>
          <w:rFonts w:ascii="Calibri" w:hAnsi="Calibri" w:cs="Calibri"/>
        </w:rPr>
        <w:t xml:space="preserve"> </w:t>
      </w:r>
      <w:r w:rsidRPr="00E6095D">
        <w:rPr>
          <w:rFonts w:ascii="Calibri" w:hAnsi="Calibri" w:cs="Calibri"/>
        </w:rPr>
        <w:t xml:space="preserve">methods </w:t>
      </w:r>
      <w:r w:rsidR="004910DF" w:rsidRPr="00E6095D">
        <w:rPr>
          <w:rFonts w:ascii="Calibri" w:hAnsi="Calibri" w:cs="Calibri"/>
        </w:rPr>
        <w:t xml:space="preserve">detailed </w:t>
      </w:r>
      <w:r w:rsidRPr="00E6095D">
        <w:rPr>
          <w:rFonts w:ascii="Calibri" w:hAnsi="Calibri" w:cs="Calibri"/>
        </w:rPr>
        <w:t>eliminate observation bias and serve to validate a poten</w:t>
      </w:r>
      <w:r w:rsidR="00126309" w:rsidRPr="00E6095D">
        <w:rPr>
          <w:rFonts w:ascii="Calibri" w:hAnsi="Calibri" w:cs="Calibri"/>
        </w:rPr>
        <w:t xml:space="preserve">tial nucleocytoplasmic shift. The nucleocytoplasmic ratio also </w:t>
      </w:r>
      <w:r w:rsidR="004910DF" w:rsidRPr="00E6095D">
        <w:rPr>
          <w:rFonts w:ascii="Calibri" w:hAnsi="Calibri" w:cs="Calibri"/>
        </w:rPr>
        <w:t>pinpoint</w:t>
      </w:r>
      <w:r w:rsidR="00126309" w:rsidRPr="00E6095D">
        <w:rPr>
          <w:rFonts w:ascii="Calibri" w:hAnsi="Calibri" w:cs="Calibri"/>
        </w:rPr>
        <w:t>s</w:t>
      </w:r>
      <w:r w:rsidRPr="00E6095D">
        <w:rPr>
          <w:rFonts w:ascii="Calibri" w:hAnsi="Calibri" w:cs="Calibri"/>
        </w:rPr>
        <w:t xml:space="preserve"> when a biomolecule adjusts from being </w:t>
      </w:r>
      <w:r w:rsidR="004910DF" w:rsidRPr="00E6095D">
        <w:rPr>
          <w:rFonts w:ascii="Calibri" w:hAnsi="Calibri" w:cs="Calibri"/>
        </w:rPr>
        <w:t>evenly dispersed to localizing in</w:t>
      </w:r>
      <w:r w:rsidRPr="00E6095D">
        <w:rPr>
          <w:rFonts w:ascii="Calibri" w:hAnsi="Calibri" w:cs="Calibri"/>
        </w:rPr>
        <w:t xml:space="preserve"> a specific subcellular compartment. </w:t>
      </w:r>
      <w:r w:rsidR="00341699" w:rsidRPr="00E6095D">
        <w:rPr>
          <w:rFonts w:ascii="Calibri" w:hAnsi="Calibri" w:cs="Calibri"/>
        </w:rPr>
        <w:t xml:space="preserve">The results presented here are semi-quantitative while the protocol outlines ways to strengthen the quantification. </w:t>
      </w:r>
      <w:r w:rsidRPr="00E6095D">
        <w:rPr>
          <w:rFonts w:ascii="Calibri" w:hAnsi="Calibri" w:cs="Calibri"/>
        </w:rPr>
        <w:t xml:space="preserve">The strength </w:t>
      </w:r>
      <w:r w:rsidR="00087B85" w:rsidRPr="00E6095D">
        <w:rPr>
          <w:rFonts w:ascii="Calibri" w:hAnsi="Calibri" w:cs="Calibri"/>
        </w:rPr>
        <w:t xml:space="preserve">of the nucleocytoplasmic ratio and line traces </w:t>
      </w:r>
      <w:r w:rsidR="0094708D" w:rsidRPr="00E6095D">
        <w:rPr>
          <w:rFonts w:ascii="Calibri" w:hAnsi="Calibri" w:cs="Calibri"/>
        </w:rPr>
        <w:t>(</w:t>
      </w:r>
      <w:r w:rsidR="00F9678D">
        <w:rPr>
          <w:rFonts w:ascii="Calibri" w:hAnsi="Calibri" w:cs="Calibri"/>
        </w:rPr>
        <w:t>s</w:t>
      </w:r>
      <w:r w:rsidR="0094708D" w:rsidRPr="00E6095D">
        <w:rPr>
          <w:rFonts w:ascii="Calibri" w:hAnsi="Calibri" w:cs="Calibri"/>
        </w:rPr>
        <w:t xml:space="preserve">tep 4) </w:t>
      </w:r>
      <w:r w:rsidR="00087B85" w:rsidRPr="00E6095D">
        <w:rPr>
          <w:rFonts w:ascii="Calibri" w:hAnsi="Calibri" w:cs="Calibri"/>
        </w:rPr>
        <w:t xml:space="preserve">depend on the use of </w:t>
      </w:r>
      <w:r w:rsidR="00F566F4" w:rsidRPr="00E6095D">
        <w:rPr>
          <w:rFonts w:ascii="Calibri" w:hAnsi="Calibri" w:cs="Calibri"/>
        </w:rPr>
        <w:t xml:space="preserve">fluorescent beads as intensity controls </w:t>
      </w:r>
      <w:r w:rsidR="00FA6CB6" w:rsidRPr="00E6095D">
        <w:rPr>
          <w:rFonts w:ascii="Calibri" w:hAnsi="Calibri" w:cs="Calibri"/>
        </w:rPr>
        <w:t>(</w:t>
      </w:r>
      <w:r w:rsidR="00F9678D">
        <w:rPr>
          <w:rFonts w:ascii="Calibri" w:hAnsi="Calibri" w:cs="Calibri"/>
        </w:rPr>
        <w:t>s</w:t>
      </w:r>
      <w:r w:rsidR="00FA6CB6" w:rsidRPr="00E6095D">
        <w:rPr>
          <w:rFonts w:ascii="Calibri" w:hAnsi="Calibri" w:cs="Calibri"/>
        </w:rPr>
        <w:t xml:space="preserve">tep 3.13) </w:t>
      </w:r>
      <w:r w:rsidR="00F566F4" w:rsidRPr="00E6095D">
        <w:rPr>
          <w:rFonts w:ascii="Calibri" w:hAnsi="Calibri" w:cs="Calibri"/>
        </w:rPr>
        <w:t xml:space="preserve">and the use of </w:t>
      </w:r>
      <w:r w:rsidR="00087B85" w:rsidRPr="00E6095D">
        <w:rPr>
          <w:rFonts w:ascii="Calibri" w:hAnsi="Calibri" w:cs="Calibri"/>
        </w:rPr>
        <w:t>clear subcellular markers</w:t>
      </w:r>
      <w:r w:rsidR="007904DC" w:rsidRPr="00E6095D">
        <w:rPr>
          <w:rFonts w:ascii="Calibri" w:hAnsi="Calibri" w:cs="Calibri"/>
        </w:rPr>
        <w:t xml:space="preserve">, such as one for nuclear </w:t>
      </w:r>
      <w:proofErr w:type="spellStart"/>
      <w:r w:rsidR="007904DC" w:rsidRPr="00E6095D">
        <w:rPr>
          <w:rFonts w:ascii="Calibri" w:hAnsi="Calibri" w:cs="Calibri"/>
        </w:rPr>
        <w:t>L</w:t>
      </w:r>
      <w:r w:rsidR="00087B85" w:rsidRPr="00E6095D">
        <w:rPr>
          <w:rFonts w:ascii="Calibri" w:hAnsi="Calibri" w:cs="Calibri"/>
        </w:rPr>
        <w:t>amin</w:t>
      </w:r>
      <w:proofErr w:type="spellEnd"/>
      <w:r w:rsidR="00087B85" w:rsidRPr="00E6095D">
        <w:rPr>
          <w:rFonts w:ascii="Calibri" w:hAnsi="Calibri" w:cs="Calibri"/>
        </w:rPr>
        <w:t xml:space="preserve"> A/C. </w:t>
      </w:r>
      <w:proofErr w:type="gramStart"/>
      <w:r w:rsidR="00087B85" w:rsidRPr="00E6095D">
        <w:rPr>
          <w:rFonts w:ascii="Calibri" w:hAnsi="Calibri" w:cs="Calibri"/>
        </w:rPr>
        <w:t>At this time</w:t>
      </w:r>
      <w:proofErr w:type="gramEnd"/>
      <w:r w:rsidR="00087B85" w:rsidRPr="00E6095D">
        <w:rPr>
          <w:rFonts w:ascii="Calibri" w:hAnsi="Calibri" w:cs="Calibri"/>
        </w:rPr>
        <w:t xml:space="preserve">, a clear boundary-marker does not exist for KSHV viral replication compartments. </w:t>
      </w:r>
      <w:r w:rsidR="007904DC" w:rsidRPr="00E6095D">
        <w:rPr>
          <w:rFonts w:ascii="Calibri" w:hAnsi="Calibri" w:cs="Calibri"/>
        </w:rPr>
        <w:t>Regardless</w:t>
      </w:r>
      <w:r w:rsidR="00087B85" w:rsidRPr="00E6095D">
        <w:rPr>
          <w:rFonts w:ascii="Calibri" w:hAnsi="Calibri" w:cs="Calibri"/>
        </w:rPr>
        <w:t xml:space="preserve">, this calculation can be extended to other subcellular </w:t>
      </w:r>
      <w:r w:rsidR="004910DF" w:rsidRPr="00E6095D">
        <w:rPr>
          <w:rFonts w:ascii="Calibri" w:hAnsi="Calibri" w:cs="Calibri"/>
        </w:rPr>
        <w:t xml:space="preserve">compartments with the use of </w:t>
      </w:r>
      <w:r w:rsidR="00087B85" w:rsidRPr="00E6095D">
        <w:rPr>
          <w:rFonts w:ascii="Calibri" w:hAnsi="Calibri" w:cs="Calibri"/>
        </w:rPr>
        <w:t>appropriate marker</w:t>
      </w:r>
      <w:r w:rsidR="004910DF" w:rsidRPr="00E6095D">
        <w:rPr>
          <w:rFonts w:ascii="Calibri" w:hAnsi="Calibri" w:cs="Calibri"/>
        </w:rPr>
        <w:t>s</w:t>
      </w:r>
      <w:r w:rsidR="00087B85" w:rsidRPr="00E6095D">
        <w:rPr>
          <w:rFonts w:ascii="Calibri" w:hAnsi="Calibri" w:cs="Calibri"/>
        </w:rPr>
        <w:t xml:space="preserve">. </w:t>
      </w:r>
    </w:p>
    <w:p w14:paraId="5495C6B0" w14:textId="77777777" w:rsidR="00087B85" w:rsidRPr="00E6095D" w:rsidRDefault="00087B85" w:rsidP="00E6095D">
      <w:pPr>
        <w:jc w:val="both"/>
        <w:rPr>
          <w:rFonts w:ascii="Calibri" w:hAnsi="Calibri" w:cs="Calibri"/>
        </w:rPr>
      </w:pPr>
    </w:p>
    <w:p w14:paraId="542622CF" w14:textId="0DB1EFD4" w:rsidR="00087B85" w:rsidRPr="00E6095D" w:rsidRDefault="00087B85" w:rsidP="00E6095D">
      <w:pPr>
        <w:jc w:val="both"/>
        <w:rPr>
          <w:rFonts w:ascii="Calibri" w:hAnsi="Calibri" w:cs="Calibri"/>
        </w:rPr>
      </w:pPr>
      <w:r w:rsidRPr="00E6095D">
        <w:rPr>
          <w:rFonts w:ascii="Calibri" w:hAnsi="Calibri" w:cs="Calibri"/>
        </w:rPr>
        <w:t>The major hur</w:t>
      </w:r>
      <w:r w:rsidR="00F9678D">
        <w:rPr>
          <w:rFonts w:ascii="Calibri" w:hAnsi="Calibri" w:cs="Calibri"/>
        </w:rPr>
        <w:t>d</w:t>
      </w:r>
      <w:r w:rsidRPr="00E6095D">
        <w:rPr>
          <w:rFonts w:ascii="Calibri" w:hAnsi="Calibri" w:cs="Calibri"/>
        </w:rPr>
        <w:t>le for the protocol detailed in this manuscript is the development of FISH strategies for specific transcripts</w:t>
      </w:r>
      <w:r w:rsidR="0094708D" w:rsidRPr="00E6095D">
        <w:rPr>
          <w:rFonts w:ascii="Calibri" w:hAnsi="Calibri" w:cs="Calibri"/>
        </w:rPr>
        <w:t xml:space="preserve"> (</w:t>
      </w:r>
      <w:r w:rsidR="00F9678D">
        <w:rPr>
          <w:rFonts w:ascii="Calibri" w:hAnsi="Calibri" w:cs="Calibri"/>
        </w:rPr>
        <w:t>s</w:t>
      </w:r>
      <w:r w:rsidR="0094708D" w:rsidRPr="00E6095D">
        <w:rPr>
          <w:rFonts w:ascii="Calibri" w:hAnsi="Calibri" w:cs="Calibri"/>
        </w:rPr>
        <w:t>tep 1)</w:t>
      </w:r>
      <w:r w:rsidRPr="00E6095D">
        <w:rPr>
          <w:rFonts w:ascii="Calibri" w:hAnsi="Calibri" w:cs="Calibri"/>
        </w:rPr>
        <w:t xml:space="preserve">. Success relies on </w:t>
      </w:r>
      <w:r w:rsidR="004910DF" w:rsidRPr="00E6095D">
        <w:rPr>
          <w:rFonts w:ascii="Calibri" w:hAnsi="Calibri" w:cs="Calibri"/>
        </w:rPr>
        <w:t xml:space="preserve">the </w:t>
      </w:r>
      <w:r w:rsidRPr="00E6095D">
        <w:rPr>
          <w:rFonts w:ascii="Calibri" w:hAnsi="Calibri" w:cs="Calibri"/>
        </w:rPr>
        <w:t xml:space="preserve">abundance and binding strength of anti-sense oligonucleotides. </w:t>
      </w:r>
      <w:r w:rsidR="00A9378E" w:rsidRPr="00E6095D">
        <w:rPr>
          <w:rFonts w:ascii="Calibri" w:hAnsi="Calibri" w:cs="Calibri"/>
        </w:rPr>
        <w:t xml:space="preserve">Specificity to </w:t>
      </w:r>
      <w:proofErr w:type="gramStart"/>
      <w:r w:rsidR="00A9378E" w:rsidRPr="00E6095D">
        <w:rPr>
          <w:rFonts w:ascii="Calibri" w:hAnsi="Calibri" w:cs="Calibri"/>
        </w:rPr>
        <w:t>particular transcripts</w:t>
      </w:r>
      <w:proofErr w:type="gramEnd"/>
      <w:r w:rsidR="00A9378E" w:rsidRPr="00E6095D">
        <w:rPr>
          <w:rFonts w:ascii="Calibri" w:hAnsi="Calibri" w:cs="Calibri"/>
        </w:rPr>
        <w:t xml:space="preserve"> is made even more difficult by the presence of overlapping open reading frames (ORFs) in viral genomes</w:t>
      </w:r>
      <w:r w:rsidR="008C44F3" w:rsidRPr="00E6095D">
        <w:rPr>
          <w:rFonts w:ascii="Calibri" w:hAnsi="Calibri" w:cs="Calibri"/>
        </w:rPr>
        <w:t>. Thus</w:t>
      </w:r>
      <w:r w:rsidR="00F9678D">
        <w:rPr>
          <w:rFonts w:ascii="Calibri" w:hAnsi="Calibri" w:cs="Calibri"/>
        </w:rPr>
        <w:t>,</w:t>
      </w:r>
      <w:r w:rsidR="008C44F3" w:rsidRPr="00E6095D">
        <w:rPr>
          <w:rFonts w:ascii="Calibri" w:hAnsi="Calibri" w:cs="Calibri"/>
        </w:rPr>
        <w:t xml:space="preserve"> viral transcripts often </w:t>
      </w:r>
      <w:r w:rsidR="0054754C" w:rsidRPr="00E6095D">
        <w:rPr>
          <w:rFonts w:ascii="Calibri" w:hAnsi="Calibri" w:cs="Calibri"/>
        </w:rPr>
        <w:t>have</w:t>
      </w:r>
      <w:r w:rsidR="008C44F3" w:rsidRPr="00E6095D">
        <w:rPr>
          <w:rFonts w:ascii="Calibri" w:hAnsi="Calibri" w:cs="Calibri"/>
        </w:rPr>
        <w:t xml:space="preserve"> </w:t>
      </w:r>
      <w:r w:rsidR="008B6673" w:rsidRPr="00E6095D">
        <w:rPr>
          <w:rFonts w:ascii="Calibri" w:hAnsi="Calibri" w:cs="Calibri"/>
        </w:rPr>
        <w:t>sequence similarity</w:t>
      </w:r>
      <w:r w:rsidR="008B6673" w:rsidRPr="00E6095D">
        <w:rPr>
          <w:rFonts w:ascii="Calibri" w:hAnsi="Calibri" w:cs="Calibri"/>
        </w:rPr>
        <w:fldChar w:fldCharType="begin">
          <w:fldData xml:space="preserve">PEVuZE5vdGU+PENpdGU+PEF1dGhvcj5CcnVjZTwvQXV0aG9yPjxZZWFyPjIwMTc8L1llYXI+PElE
VGV4dD5RdWFudGl0YXRpdmUgQW5hbHlzaXMgb2YgdGhlIEtTSFYgVHJhbnNjcmlwdG9tZSBGb2xs
b3dpbmcgUHJpbWFyeSBJbmZlY3Rpb24gb2YgQmxvb2QgYW5kIEx5bXBoYXRpYyBFbmRvdGhlbGlh
bCBDZWxsczwvSURUZXh0PjxEaXNwbGF5VGV4dD48c3R5bGUgZmFjZT0ic3VwZXJzY3JpcHQiPjE3
PC9zdHlsZT48L0Rpc3BsYXlUZXh0PjxyZWNvcmQ+PGRhdGVzPjxwdWItZGF0ZXM+PGRhdGU+TWFy
IDE5PC9kYXRlPjwvcHViLWRhdGVzPjx5ZWFyPjIwMTc8L3llYXI+PC9kYXRlcz48a2V5d29yZHM+
PGtleXdvcmQ+S2Fwb3NpJmFwb3M7cyBzYXJjb21hLWFzc29jaWF0ZWQgaGVycGVzdmlydXM8L2tl
eXdvcmQ+PGtleXdvcmQ+Uk5Bc2VxPC9rZXl3b3JkPjxrZXl3b3JkPmRlZXAgc2VxdWVuY2luZzwv
a2V5d29yZD48a2V5d29yZD5oZXJwZXN2aXJ1czwva2V5d29yZD48a2V5d29yZD5sYXRlbmN5PC9r
ZXl3b3JkPjxrZXl3b3JkPnByb21vdGVyPC9rZXl3b3JkPjxrZXl3b3JkPnRyYW5zY3JpcHRvbWU8
L2tleXdvcmQ+PC9rZXl3b3Jkcz48dXJscz48cmVsYXRlZC11cmxzPjx1cmw+aHR0cHM6Ly93d3cu
bmNiaS5ubG0ubmloLmdvdi9wdWJtZWQvMjgzMzU0OTY8L3VybD48L3JlbGF0ZWQtdXJscz48L3Vy
bHM+PGlzYm4+MjA3Ni0wODE3IChQcmludCkmI3hEOzIwNzYtMDgxNyAoTGlua2luZyk8L2lzYm4+
PGN1c3RvbTI+UE1DNTM3MTg5OTwvY3VzdG9tMj48dGl0bGVzPjx0aXRsZT5RdWFudGl0YXRpdmUg
QW5hbHlzaXMgb2YgdGhlIEtTSFYgVHJhbnNjcmlwdG9tZSBGb2xsb3dpbmcgUHJpbWFyeSBJbmZl
Y3Rpb24gb2YgQmxvb2QgYW5kIEx5bXBoYXRpYyBFbmRvdGhlbGlhbCBDZWxsczwvdGl0bGU+PHNl
Y29uZGFyeS10aXRsZT5QYXRob2dlbnM8L3NlY29uZGFyeS10aXRsZT48L3RpdGxlcz48bnVtYmVy
PjE8L251bWJlcj48Y29udHJpYnV0b3JzPjxhdXRob3JzPjxhdXRob3I+QnJ1Y2UsIEEuIEcuPC9h
dXRob3I+PGF1dGhvcj5CYXJjeSwgUy48L2F1dGhvcj48YXV0aG9yPkRpTWFpbywgVC48L2F1dGhv
cj48YXV0aG9yPkdhbiwgRS48L2F1dGhvcj48YXV0aG9yPkdhcnJpZ3VlcywgSC4gSi48L2F1dGhv
cj48YXV0aG9yPkxhZ3Vub2ZmLCBNLjwvYXV0aG9yPjxhdXRob3I+Um9zZSwgVC4gTS48L2F1dGhv
cj48L2F1dGhvcnM+PC9jb250cmlidXRvcnM+PGFkZGVkLWRhdGUgZm9ybWF0PSJ1dGMiPjE1NTA4
OTM2MTA8L2FkZGVkLWRhdGU+PHJlZi10eXBlIG5hbWU9IkpvdXJuYWwgQXJ0aWNsZSI+MTc8L3Jl
Zi10eXBlPjxhdXRoLWFkZHJlc3M+Q2VudGVyIGZvciBHbG9iYWwgSW5mZWN0aW91cyBEaXNlYXNl
IFJlc2VhcmNoLCBTZWF0dGxlIENoaWxkcmVuJmFwb3M7cyBSZXNlYXJjaCBJbnN0aXR1dGUsIFNl
YXR0bGUsIFdBIDk4MTAxLCBVU0EuIGFncmVnYnJ1Y2VAZ21haWwuY29tLiYjeEQ7Q2VudGVyIGZv
ciBHbG9iYWwgSW5mZWN0aW91cyBEaXNlYXNlIFJlc2VhcmNoLCBTZWF0dGxlIENoaWxkcmVuJmFw
b3M7cyBSZXNlYXJjaCBJbnN0aXR1dGUsIFNlYXR0bGUsIFdBIDk4MTAxLCBVU0EuIHNlcmdlLmJh
cmN5QHNlYXR0bGVjaGlsZHJlbnMub3JnLiYjeEQ7RGVwYXJ0bWVudCBvZiBQZWRpYXRyaWNzLCBV
bml2ZXJzaXR5IG9mIFdhc2hpbmd0b24sIFNlYXR0bGUsIFdBIDk4MTAxLCBVU0EuIHNlcmdlLmJh
cmN5QHNlYXR0bGVjaGlsZHJlbnMub3JnLiYjeEQ7RGVwYXJ0bWVudCBvZiBNaWNyb2Jpb2xvZ3ks
IFVuaXZlcnNpdHkgb2YgV2FzaGluZ3RvbiwgU2VhdHRsZSwgV0EgOTgxMDEsIFVTQS4gamFjcXVl
cy5nYXJyaWd1ZXNAc2VhdHRsZWNoaWxkcmVucy5vcmcuJiN4RDtEZXBhcnRtZW50IG9mIEdsb2Jh
bCBIZWFsdGgsIFVuaXZlcnNpdHkgb2YgV2FzaGluZ3RvbiwgU2VhdHRsZSwgV0EgOTgxMDEsIFVT
QS4gdGRpbWFpb0B1dy5lZHUuJiN4RDtDZW50ZXIgZm9yIEdsb2JhbCBJbmZlY3Rpb3VzIERpc2Vh
c2UgUmVzZWFyY2gsIFNlYXR0bGUgQ2hpbGRyZW4mYXBvcztzIFJlc2VhcmNoIEluc3RpdHV0ZSwg
U2VhdHRsZSwgV0EgOTgxMDEsIFVTQS4gbGFndW5vZmZAdXcuZWR1LiYjeEQ7RGVwYXJ0bWVudCBv
ZiBNaWNyb2Jpb2xvZ3ksIFVuaXZlcnNpdHkgb2YgV2FzaGluZ3RvbiwgU2VhdHRsZSwgV0EgOTgx
MDEsIFVTQS4gZW1pbGlhZ2FuQGhvdG1haWwuY29tLiYjeEQ7Q2VudGVyIGZvciBHbG9iYWwgSW5m
ZWN0aW91cyBEaXNlYXNlIFJlc2VhcmNoLCBTZWF0dGxlIENoaWxkcmVuJmFwb3M7cyBSZXNlYXJj
aCBJbnN0aXR1dGUsIFNlYXR0bGUsIFdBIDk4MTAxLCBVU0EuIHRyb3NlQHUud2FzaGluZ3Rvbi5l
ZHUuJiN4RDtEZXBhcnRtZW50IG9mIFBlZGlhdHJpY3MsIFVuaXZlcnNpdHkgb2YgV2FzaGluZ3Rv
biwgU2VhdHRsZSwgV0EgOTgxMDEsIFVTQS4gdHJvc2VAdS53YXNoaW5ndG9uLmVkdS48L2F1dGgt
YWRkcmVzcz48cmVjLW51bWJlcj4yNjE8L3JlYy1udW1iZXI+PGxhc3QtdXBkYXRlZC1kYXRlIGZv
cm1hdD0idXRjIj4xNTUwODkzNjEwPC9sYXN0LXVwZGF0ZWQtZGF0ZT48YWNjZXNzaW9uLW51bT4y
ODMzNTQ5NjwvYWNjZXNzaW9uLW51bT48ZWxlY3Ryb25pYy1yZXNvdXJjZS1udW0+MTAuMzM5MC9w
YXRob2dlbnM2MDEwMDExPC9lbGVjdHJvbmljLXJlc291cmNlLW51bT48dm9sdW1lPjY8L3ZvbHVt
ZT48L3JlY29yZD48L0NpdGU+PC9FbmROb3RlPgB=
</w:fldData>
        </w:fldChar>
      </w:r>
      <w:r w:rsidR="00790FE9" w:rsidRPr="00E6095D">
        <w:rPr>
          <w:rFonts w:ascii="Calibri" w:hAnsi="Calibri" w:cs="Calibri"/>
        </w:rPr>
        <w:instrText xml:space="preserve"> ADDIN EN.CITE </w:instrText>
      </w:r>
      <w:r w:rsidR="00790FE9" w:rsidRPr="00E6095D">
        <w:rPr>
          <w:rFonts w:ascii="Calibri" w:hAnsi="Calibri" w:cs="Calibri"/>
        </w:rPr>
        <w:fldChar w:fldCharType="begin">
          <w:fldData xml:space="preserve">PEVuZE5vdGU+PENpdGU+PEF1dGhvcj5CcnVjZTwvQXV0aG9yPjxZZWFyPjIwMTc8L1llYXI+PElE
VGV4dD5RdWFudGl0YXRpdmUgQW5hbHlzaXMgb2YgdGhlIEtTSFYgVHJhbnNjcmlwdG9tZSBGb2xs
b3dpbmcgUHJpbWFyeSBJbmZlY3Rpb24gb2YgQmxvb2QgYW5kIEx5bXBoYXRpYyBFbmRvdGhlbGlh
bCBDZWxsczwvSURUZXh0PjxEaXNwbGF5VGV4dD48c3R5bGUgZmFjZT0ic3VwZXJzY3JpcHQiPjE3
PC9zdHlsZT48L0Rpc3BsYXlUZXh0PjxyZWNvcmQ+PGRhdGVzPjxwdWItZGF0ZXM+PGRhdGU+TWFy
IDE5PC9kYXRlPjwvcHViLWRhdGVzPjx5ZWFyPjIwMTc8L3llYXI+PC9kYXRlcz48a2V5d29yZHM+
PGtleXdvcmQ+S2Fwb3NpJmFwb3M7cyBzYXJjb21hLWFzc29jaWF0ZWQgaGVycGVzdmlydXM8L2tl
eXdvcmQ+PGtleXdvcmQ+Uk5Bc2VxPC9rZXl3b3JkPjxrZXl3b3JkPmRlZXAgc2VxdWVuY2luZzwv
a2V5d29yZD48a2V5d29yZD5oZXJwZXN2aXJ1czwva2V5d29yZD48a2V5d29yZD5sYXRlbmN5PC9r
ZXl3b3JkPjxrZXl3b3JkPnByb21vdGVyPC9rZXl3b3JkPjxrZXl3b3JkPnRyYW5zY3JpcHRvbWU8
L2tleXdvcmQ+PC9rZXl3b3Jkcz48dXJscz48cmVsYXRlZC11cmxzPjx1cmw+aHR0cHM6Ly93d3cu
bmNiaS5ubG0ubmloLmdvdi9wdWJtZWQvMjgzMzU0OTY8L3VybD48L3JlbGF0ZWQtdXJscz48L3Vy
bHM+PGlzYm4+MjA3Ni0wODE3IChQcmludCkmI3hEOzIwNzYtMDgxNyAoTGlua2luZyk8L2lzYm4+
PGN1c3RvbTI+UE1DNTM3MTg5OTwvY3VzdG9tMj48dGl0bGVzPjx0aXRsZT5RdWFudGl0YXRpdmUg
QW5hbHlzaXMgb2YgdGhlIEtTSFYgVHJhbnNjcmlwdG9tZSBGb2xsb3dpbmcgUHJpbWFyeSBJbmZl
Y3Rpb24gb2YgQmxvb2QgYW5kIEx5bXBoYXRpYyBFbmRvdGhlbGlhbCBDZWxsczwvdGl0bGU+PHNl
Y29uZGFyeS10aXRsZT5QYXRob2dlbnM8L3NlY29uZGFyeS10aXRsZT48L3RpdGxlcz48bnVtYmVy
PjE8L251bWJlcj48Y29udHJpYnV0b3JzPjxhdXRob3JzPjxhdXRob3I+QnJ1Y2UsIEEuIEcuPC9h
dXRob3I+PGF1dGhvcj5CYXJjeSwgUy48L2F1dGhvcj48YXV0aG9yPkRpTWFpbywgVC48L2F1dGhv
cj48YXV0aG9yPkdhbiwgRS48L2F1dGhvcj48YXV0aG9yPkdhcnJpZ3VlcywgSC4gSi48L2F1dGhv
cj48YXV0aG9yPkxhZ3Vub2ZmLCBNLjwvYXV0aG9yPjxhdXRob3I+Um9zZSwgVC4gTS48L2F1dGhv
cj48L2F1dGhvcnM+PC9jb250cmlidXRvcnM+PGFkZGVkLWRhdGUgZm9ybWF0PSJ1dGMiPjE1NTA4
OTM2MTA8L2FkZGVkLWRhdGU+PHJlZi10eXBlIG5hbWU9IkpvdXJuYWwgQXJ0aWNsZSI+MTc8L3Jl
Zi10eXBlPjxhdXRoLWFkZHJlc3M+Q2VudGVyIGZvciBHbG9iYWwgSW5mZWN0aW91cyBEaXNlYXNl
IFJlc2VhcmNoLCBTZWF0dGxlIENoaWxkcmVuJmFwb3M7cyBSZXNlYXJjaCBJbnN0aXR1dGUsIFNl
YXR0bGUsIFdBIDk4MTAxLCBVU0EuIGFncmVnYnJ1Y2VAZ21haWwuY29tLiYjeEQ7Q2VudGVyIGZv
ciBHbG9iYWwgSW5mZWN0aW91cyBEaXNlYXNlIFJlc2VhcmNoLCBTZWF0dGxlIENoaWxkcmVuJmFw
b3M7cyBSZXNlYXJjaCBJbnN0aXR1dGUsIFNlYXR0bGUsIFdBIDk4MTAxLCBVU0EuIHNlcmdlLmJh
cmN5QHNlYXR0bGVjaGlsZHJlbnMub3JnLiYjeEQ7RGVwYXJ0bWVudCBvZiBQZWRpYXRyaWNzLCBV
bml2ZXJzaXR5IG9mIFdhc2hpbmd0b24sIFNlYXR0bGUsIFdBIDk4MTAxLCBVU0EuIHNlcmdlLmJh
cmN5QHNlYXR0bGVjaGlsZHJlbnMub3JnLiYjeEQ7RGVwYXJ0bWVudCBvZiBNaWNyb2Jpb2xvZ3ks
IFVuaXZlcnNpdHkgb2YgV2FzaGluZ3RvbiwgU2VhdHRsZSwgV0EgOTgxMDEsIFVTQS4gamFjcXVl
cy5nYXJyaWd1ZXNAc2VhdHRsZWNoaWxkcmVucy5vcmcuJiN4RDtEZXBhcnRtZW50IG9mIEdsb2Jh
bCBIZWFsdGgsIFVuaXZlcnNpdHkgb2YgV2FzaGluZ3RvbiwgU2VhdHRsZSwgV0EgOTgxMDEsIFVT
QS4gdGRpbWFpb0B1dy5lZHUuJiN4RDtDZW50ZXIgZm9yIEdsb2JhbCBJbmZlY3Rpb3VzIERpc2Vh
c2UgUmVzZWFyY2gsIFNlYXR0bGUgQ2hpbGRyZW4mYXBvcztzIFJlc2VhcmNoIEluc3RpdHV0ZSwg
U2VhdHRsZSwgV0EgOTgxMDEsIFVTQS4gbGFndW5vZmZAdXcuZWR1LiYjeEQ7RGVwYXJ0bWVudCBv
ZiBNaWNyb2Jpb2xvZ3ksIFVuaXZlcnNpdHkgb2YgV2FzaGluZ3RvbiwgU2VhdHRsZSwgV0EgOTgx
MDEsIFVTQS4gZW1pbGlhZ2FuQGhvdG1haWwuY29tLiYjeEQ7Q2VudGVyIGZvciBHbG9iYWwgSW5m
ZWN0aW91cyBEaXNlYXNlIFJlc2VhcmNoLCBTZWF0dGxlIENoaWxkcmVuJmFwb3M7cyBSZXNlYXJj
aCBJbnN0aXR1dGUsIFNlYXR0bGUsIFdBIDk4MTAxLCBVU0EuIHRyb3NlQHUud2FzaGluZ3Rvbi5l
ZHUuJiN4RDtEZXBhcnRtZW50IG9mIFBlZGlhdHJpY3MsIFVuaXZlcnNpdHkgb2YgV2FzaGluZ3Rv
biwgU2VhdHRsZSwgV0EgOTgxMDEsIFVTQS4gdHJvc2VAdS53YXNoaW5ndG9uLmVkdS48L2F1dGgt
YWRkcmVzcz48cmVjLW51bWJlcj4yNjE8L3JlYy1udW1iZXI+PGxhc3QtdXBkYXRlZC1kYXRlIGZv
cm1hdD0idXRjIj4xNTUwODkzNjEwPC9sYXN0LXVwZGF0ZWQtZGF0ZT48YWNjZXNzaW9uLW51bT4y
ODMzNTQ5NjwvYWNjZXNzaW9uLW51bT48ZWxlY3Ryb25pYy1yZXNvdXJjZS1udW0+MTAuMzM5MC9w
YXRob2dlbnM2MDEwMDExPC9lbGVjdHJvbmljLXJlc291cmNlLW51bT48dm9sdW1lPjY8L3ZvbHVt
ZT48L3JlY29yZD48L0NpdGU+PC9FbmROb3RlPgB=
</w:fldData>
        </w:fldChar>
      </w:r>
      <w:r w:rsidR="00790FE9" w:rsidRPr="00E6095D">
        <w:rPr>
          <w:rFonts w:ascii="Calibri" w:hAnsi="Calibri" w:cs="Calibri"/>
        </w:rPr>
        <w:instrText xml:space="preserve"> ADDIN EN.CITE.DATA </w:instrText>
      </w:r>
      <w:r w:rsidR="00790FE9" w:rsidRPr="00E6095D">
        <w:rPr>
          <w:rFonts w:ascii="Calibri" w:hAnsi="Calibri" w:cs="Calibri"/>
        </w:rPr>
      </w:r>
      <w:r w:rsidR="00790FE9" w:rsidRPr="00E6095D">
        <w:rPr>
          <w:rFonts w:ascii="Calibri" w:hAnsi="Calibri" w:cs="Calibri"/>
        </w:rPr>
        <w:fldChar w:fldCharType="end"/>
      </w:r>
      <w:r w:rsidR="008B6673" w:rsidRPr="00E6095D">
        <w:rPr>
          <w:rFonts w:ascii="Calibri" w:hAnsi="Calibri" w:cs="Calibri"/>
        </w:rPr>
      </w:r>
      <w:r w:rsidR="008B6673" w:rsidRPr="00E6095D">
        <w:rPr>
          <w:rFonts w:ascii="Calibri" w:hAnsi="Calibri" w:cs="Calibri"/>
        </w:rPr>
        <w:fldChar w:fldCharType="separate"/>
      </w:r>
      <w:r w:rsidR="00790FE9" w:rsidRPr="00E6095D">
        <w:rPr>
          <w:rFonts w:ascii="Calibri" w:hAnsi="Calibri" w:cs="Calibri"/>
          <w:noProof/>
          <w:vertAlign w:val="superscript"/>
        </w:rPr>
        <w:t>17</w:t>
      </w:r>
      <w:r w:rsidR="008B6673" w:rsidRPr="00E6095D">
        <w:rPr>
          <w:rFonts w:ascii="Calibri" w:hAnsi="Calibri" w:cs="Calibri"/>
        </w:rPr>
        <w:fldChar w:fldCharType="end"/>
      </w:r>
      <w:r w:rsidR="008B6673" w:rsidRPr="00E6095D">
        <w:rPr>
          <w:rFonts w:ascii="Calibri" w:hAnsi="Calibri" w:cs="Calibri"/>
        </w:rPr>
        <w:t xml:space="preserve"> </w:t>
      </w:r>
      <w:r w:rsidR="008C44F3" w:rsidRPr="00E6095D">
        <w:rPr>
          <w:rFonts w:ascii="Calibri" w:hAnsi="Calibri" w:cs="Calibri"/>
        </w:rPr>
        <w:t>with</w:t>
      </w:r>
      <w:r w:rsidR="008B6673" w:rsidRPr="00E6095D">
        <w:rPr>
          <w:rFonts w:ascii="Calibri" w:hAnsi="Calibri" w:cs="Calibri"/>
        </w:rPr>
        <w:t xml:space="preserve"> </w:t>
      </w:r>
      <w:r w:rsidR="008C44F3" w:rsidRPr="00E6095D">
        <w:rPr>
          <w:rFonts w:ascii="Calibri" w:hAnsi="Calibri" w:cs="Calibri"/>
        </w:rPr>
        <w:t xml:space="preserve">other </w:t>
      </w:r>
      <w:r w:rsidR="008B6673" w:rsidRPr="00E6095D">
        <w:rPr>
          <w:rFonts w:ascii="Calibri" w:hAnsi="Calibri" w:cs="Calibri"/>
        </w:rPr>
        <w:t>viral tra</w:t>
      </w:r>
      <w:r w:rsidR="008C44F3" w:rsidRPr="00E6095D">
        <w:rPr>
          <w:rFonts w:ascii="Calibri" w:hAnsi="Calibri" w:cs="Calibri"/>
        </w:rPr>
        <w:t xml:space="preserve">nscripts from the same </w:t>
      </w:r>
      <w:r w:rsidR="0054754C" w:rsidRPr="00E6095D">
        <w:rPr>
          <w:rFonts w:ascii="Calibri" w:hAnsi="Calibri" w:cs="Calibri"/>
        </w:rPr>
        <w:t xml:space="preserve">genomic </w:t>
      </w:r>
      <w:r w:rsidR="008C44F3" w:rsidRPr="00E6095D">
        <w:rPr>
          <w:rFonts w:ascii="Calibri" w:hAnsi="Calibri" w:cs="Calibri"/>
        </w:rPr>
        <w:t>region</w:t>
      </w:r>
      <w:r w:rsidR="008B6673" w:rsidRPr="00E6095D">
        <w:rPr>
          <w:rFonts w:ascii="Calibri" w:hAnsi="Calibri" w:cs="Calibri"/>
        </w:rPr>
        <w:t xml:space="preserve">, especially </w:t>
      </w:r>
      <w:r w:rsidR="008C44F3" w:rsidRPr="00E6095D">
        <w:rPr>
          <w:rFonts w:ascii="Calibri" w:hAnsi="Calibri" w:cs="Calibri"/>
        </w:rPr>
        <w:t>in case of</w:t>
      </w:r>
      <w:r w:rsidR="008B6673" w:rsidRPr="00E6095D">
        <w:rPr>
          <w:rFonts w:ascii="Calibri" w:hAnsi="Calibri" w:cs="Calibri"/>
        </w:rPr>
        <w:t xml:space="preserve"> herpesviruses</w:t>
      </w:r>
      <w:r w:rsidR="00A9378E" w:rsidRPr="00E6095D">
        <w:rPr>
          <w:rFonts w:ascii="Calibri" w:hAnsi="Calibri" w:cs="Calibri"/>
        </w:rPr>
        <w:t xml:space="preserve">. </w:t>
      </w:r>
      <w:r w:rsidR="008C44F3" w:rsidRPr="00E6095D">
        <w:rPr>
          <w:rFonts w:ascii="Calibri" w:hAnsi="Calibri" w:cs="Calibri"/>
        </w:rPr>
        <w:t>Often develop</w:t>
      </w:r>
      <w:r w:rsidR="0054754C" w:rsidRPr="00E6095D">
        <w:rPr>
          <w:rFonts w:ascii="Calibri" w:hAnsi="Calibri" w:cs="Calibri"/>
        </w:rPr>
        <w:t xml:space="preserve">ment of a FISH strategy must take advantage of </w:t>
      </w:r>
      <w:r w:rsidR="008C44F3" w:rsidRPr="00E6095D">
        <w:rPr>
          <w:rFonts w:ascii="Calibri" w:hAnsi="Calibri" w:cs="Calibri"/>
        </w:rPr>
        <w:t xml:space="preserve">more abundant transcripts. </w:t>
      </w:r>
      <w:r w:rsidR="00C43EA9" w:rsidRPr="00E6095D">
        <w:rPr>
          <w:rFonts w:ascii="Calibri" w:hAnsi="Calibri" w:cs="Calibri"/>
        </w:rPr>
        <w:t xml:space="preserve">To troubleshoot </w:t>
      </w:r>
      <w:r w:rsidR="00BE343E" w:rsidRPr="00E6095D">
        <w:rPr>
          <w:rFonts w:ascii="Calibri" w:hAnsi="Calibri" w:cs="Calibri"/>
        </w:rPr>
        <w:t xml:space="preserve">a </w:t>
      </w:r>
      <w:r w:rsidR="00C43EA9" w:rsidRPr="00E6095D">
        <w:rPr>
          <w:rFonts w:ascii="Calibri" w:hAnsi="Calibri" w:cs="Calibri"/>
        </w:rPr>
        <w:t xml:space="preserve">lack of </w:t>
      </w:r>
      <w:r w:rsidR="00BE343E" w:rsidRPr="00E6095D">
        <w:rPr>
          <w:rFonts w:ascii="Calibri" w:hAnsi="Calibri" w:cs="Calibri"/>
        </w:rPr>
        <w:t xml:space="preserve">a </w:t>
      </w:r>
      <w:r w:rsidR="00C43EA9" w:rsidRPr="00E6095D">
        <w:rPr>
          <w:rFonts w:ascii="Calibri" w:hAnsi="Calibri" w:cs="Calibri"/>
        </w:rPr>
        <w:t xml:space="preserve">FISH signal, users should perform the FISH protocol with the U2 snRNA FISH strategy to confirm </w:t>
      </w:r>
      <w:r w:rsidR="004910DF" w:rsidRPr="00E6095D">
        <w:rPr>
          <w:rFonts w:ascii="Calibri" w:hAnsi="Calibri" w:cs="Calibri"/>
        </w:rPr>
        <w:t>that</w:t>
      </w:r>
      <w:r w:rsidR="00F566F4" w:rsidRPr="00E6095D">
        <w:rPr>
          <w:rFonts w:ascii="Calibri" w:hAnsi="Calibri" w:cs="Calibri"/>
        </w:rPr>
        <w:t xml:space="preserve"> </w:t>
      </w:r>
      <w:r w:rsidR="00C43EA9" w:rsidRPr="00E6095D">
        <w:rPr>
          <w:rFonts w:ascii="Calibri" w:hAnsi="Calibri" w:cs="Calibri"/>
        </w:rPr>
        <w:t>technique</w:t>
      </w:r>
      <w:r w:rsidR="004910DF" w:rsidRPr="00E6095D">
        <w:rPr>
          <w:rFonts w:ascii="Calibri" w:hAnsi="Calibri" w:cs="Calibri"/>
        </w:rPr>
        <w:t>s</w:t>
      </w:r>
      <w:r w:rsidR="00C43EA9" w:rsidRPr="00E6095D">
        <w:rPr>
          <w:rFonts w:ascii="Calibri" w:hAnsi="Calibri" w:cs="Calibri"/>
        </w:rPr>
        <w:t xml:space="preserve"> </w:t>
      </w:r>
      <w:r w:rsidR="007904DC" w:rsidRPr="00E6095D">
        <w:rPr>
          <w:rFonts w:ascii="Calibri" w:hAnsi="Calibri" w:cs="Calibri"/>
        </w:rPr>
        <w:t xml:space="preserve">in human cells </w:t>
      </w:r>
      <w:r w:rsidR="00C43EA9" w:rsidRPr="00E6095D">
        <w:rPr>
          <w:rFonts w:ascii="Calibri" w:hAnsi="Calibri" w:cs="Calibri"/>
        </w:rPr>
        <w:t>and preparation of reagents</w:t>
      </w:r>
      <w:r w:rsidR="00A428AE" w:rsidRPr="00E6095D">
        <w:rPr>
          <w:rFonts w:ascii="Calibri" w:hAnsi="Calibri" w:cs="Calibri"/>
        </w:rPr>
        <w:t xml:space="preserve"> are adequate</w:t>
      </w:r>
      <w:r w:rsidR="00C43EA9" w:rsidRPr="00E6095D">
        <w:rPr>
          <w:rFonts w:ascii="Calibri" w:hAnsi="Calibri" w:cs="Calibri"/>
        </w:rPr>
        <w:t xml:space="preserve">. Likewise, the </w:t>
      </w:r>
      <w:r w:rsidR="00F566F4" w:rsidRPr="00E6095D">
        <w:rPr>
          <w:rFonts w:ascii="Calibri" w:hAnsi="Calibri" w:cs="Calibri"/>
        </w:rPr>
        <w:t xml:space="preserve">KSHV </w:t>
      </w:r>
      <w:r w:rsidR="00C43EA9" w:rsidRPr="00E6095D">
        <w:rPr>
          <w:rFonts w:ascii="Calibri" w:hAnsi="Calibri" w:cs="Calibri"/>
        </w:rPr>
        <w:t>PAN RNA FISH strategy can confirm lytic activation in KSHV-infected cells. To troubleshoot</w:t>
      </w:r>
      <w:r w:rsidR="007904DC" w:rsidRPr="00E6095D">
        <w:rPr>
          <w:rFonts w:ascii="Calibri" w:hAnsi="Calibri" w:cs="Calibri"/>
        </w:rPr>
        <w:t xml:space="preserve"> binding by</w:t>
      </w:r>
      <w:r w:rsidR="00C43EA9" w:rsidRPr="00E6095D">
        <w:rPr>
          <w:rFonts w:ascii="Calibri" w:hAnsi="Calibri" w:cs="Calibri"/>
        </w:rPr>
        <w:t xml:space="preserve"> the anti-sense oligonucleotides, the authors recommend developing several anti-sense oligonucleotides. If all fails, a commercial option is available as demonstrated </w:t>
      </w:r>
      <w:proofErr w:type="gramStart"/>
      <w:r w:rsidR="00C43EA9" w:rsidRPr="00E6095D">
        <w:rPr>
          <w:rFonts w:ascii="Calibri" w:hAnsi="Calibri" w:cs="Calibri"/>
        </w:rPr>
        <w:t>by the use of</w:t>
      </w:r>
      <w:proofErr w:type="gramEnd"/>
      <w:r w:rsidR="00C43EA9" w:rsidRPr="00E6095D">
        <w:rPr>
          <w:rFonts w:ascii="Calibri" w:hAnsi="Calibri" w:cs="Calibri"/>
        </w:rPr>
        <w:t xml:space="preserve"> the GAPDH FISH strategy in </w:t>
      </w:r>
      <w:r w:rsidR="00C43EA9" w:rsidRPr="00E6095D">
        <w:rPr>
          <w:rFonts w:ascii="Calibri" w:hAnsi="Calibri" w:cs="Calibri"/>
          <w:b/>
        </w:rPr>
        <w:t>Figure 2</w:t>
      </w:r>
      <w:r w:rsidR="00570DCC" w:rsidRPr="00E6095D">
        <w:rPr>
          <w:rFonts w:ascii="Calibri" w:hAnsi="Calibri" w:cs="Calibri"/>
          <w:b/>
        </w:rPr>
        <w:t xml:space="preserve"> </w:t>
      </w:r>
      <w:r w:rsidR="00570DCC" w:rsidRPr="00E6095D">
        <w:rPr>
          <w:rFonts w:ascii="Calibri" w:hAnsi="Calibri" w:cs="Calibri"/>
        </w:rPr>
        <w:t xml:space="preserve">and by </w:t>
      </w:r>
      <w:proofErr w:type="spellStart"/>
      <w:r w:rsidR="00570DCC" w:rsidRPr="00E6095D">
        <w:rPr>
          <w:rFonts w:ascii="Calibri" w:hAnsi="Calibri" w:cs="Calibri"/>
        </w:rPr>
        <w:t>Vallery</w:t>
      </w:r>
      <w:proofErr w:type="spellEnd"/>
      <w:r w:rsidR="00A428AE" w:rsidRPr="00E6095D">
        <w:rPr>
          <w:rFonts w:ascii="Calibri" w:hAnsi="Calibri" w:cs="Calibri"/>
        </w:rPr>
        <w:t>, Withers,</w:t>
      </w:r>
      <w:r w:rsidR="00570DCC" w:rsidRPr="00E6095D">
        <w:rPr>
          <w:rFonts w:ascii="Calibri" w:hAnsi="Calibri" w:cs="Calibri"/>
        </w:rPr>
        <w:t xml:space="preserve"> and colleagues</w:t>
      </w:r>
      <w:r w:rsidR="00570DCC" w:rsidRPr="00E6095D">
        <w:rPr>
          <w:rFonts w:ascii="Calibri" w:hAnsi="Calibri" w:cs="Calibri"/>
          <w:vertAlign w:val="superscript"/>
        </w:rPr>
        <w:t>8</w:t>
      </w:r>
      <w:r w:rsidR="00570DCC" w:rsidRPr="00E6095D">
        <w:rPr>
          <w:rFonts w:ascii="Calibri" w:hAnsi="Calibri" w:cs="Calibri"/>
        </w:rPr>
        <w:t xml:space="preserve">. </w:t>
      </w:r>
    </w:p>
    <w:p w14:paraId="554F492E" w14:textId="77777777" w:rsidR="006E5271" w:rsidRPr="00E6095D" w:rsidRDefault="006E5271" w:rsidP="00E6095D">
      <w:pPr>
        <w:jc w:val="both"/>
        <w:rPr>
          <w:rFonts w:ascii="Calibri" w:hAnsi="Calibri" w:cs="Calibri"/>
        </w:rPr>
      </w:pPr>
    </w:p>
    <w:p w14:paraId="5C2598B1" w14:textId="49BC30B7" w:rsidR="006E5271" w:rsidRPr="00E6095D" w:rsidRDefault="006E5271" w:rsidP="00E6095D">
      <w:pPr>
        <w:jc w:val="both"/>
        <w:rPr>
          <w:rFonts w:ascii="Calibri" w:hAnsi="Calibri" w:cs="Calibri"/>
        </w:rPr>
      </w:pPr>
      <w:r w:rsidRPr="00E6095D">
        <w:rPr>
          <w:rFonts w:ascii="Calibri" w:hAnsi="Calibri" w:cs="Calibri"/>
        </w:rPr>
        <w:t>Strong</w:t>
      </w:r>
      <w:r w:rsidR="007904DC" w:rsidRPr="00E6095D">
        <w:rPr>
          <w:rFonts w:ascii="Calibri" w:hAnsi="Calibri" w:cs="Calibri"/>
        </w:rPr>
        <w:t>er</w:t>
      </w:r>
      <w:r w:rsidRPr="00E6095D">
        <w:rPr>
          <w:rFonts w:ascii="Calibri" w:hAnsi="Calibri" w:cs="Calibri"/>
        </w:rPr>
        <w:t xml:space="preserve"> algorithms to define the cellular and subcellular boundaries would further eliminate quantification</w:t>
      </w:r>
      <w:r w:rsidR="004910DF" w:rsidRPr="00E6095D">
        <w:rPr>
          <w:rFonts w:ascii="Calibri" w:hAnsi="Calibri" w:cs="Calibri"/>
        </w:rPr>
        <w:t xml:space="preserve"> bias</w:t>
      </w:r>
      <w:r w:rsidRPr="00E6095D">
        <w:rPr>
          <w:rFonts w:ascii="Calibri" w:hAnsi="Calibri" w:cs="Calibri"/>
        </w:rPr>
        <w:t xml:space="preserve">. Some </w:t>
      </w:r>
      <w:r w:rsidR="00F9678D" w:rsidRPr="00E6095D">
        <w:rPr>
          <w:rFonts w:ascii="Calibri" w:hAnsi="Calibri" w:cs="Calibri"/>
        </w:rPr>
        <w:t>analytical</w:t>
      </w:r>
      <w:r w:rsidR="00F9678D" w:rsidRPr="00E6095D">
        <w:rPr>
          <w:rFonts w:ascii="Calibri" w:hAnsi="Calibri" w:cs="Calibri"/>
        </w:rPr>
        <w:t xml:space="preserve"> </w:t>
      </w:r>
      <w:r w:rsidRPr="00E6095D">
        <w:rPr>
          <w:rFonts w:ascii="Calibri" w:hAnsi="Calibri" w:cs="Calibri"/>
        </w:rPr>
        <w:t>image</w:t>
      </w:r>
      <w:r w:rsidR="00F9678D">
        <w:rPr>
          <w:rFonts w:ascii="Calibri" w:hAnsi="Calibri" w:cs="Calibri"/>
        </w:rPr>
        <w:t xml:space="preserve"> processing</w:t>
      </w:r>
      <w:r w:rsidRPr="00E6095D">
        <w:rPr>
          <w:rFonts w:ascii="Calibri" w:hAnsi="Calibri" w:cs="Calibri"/>
        </w:rPr>
        <w:t xml:space="preserve"> software can </w:t>
      </w:r>
      <w:r w:rsidR="007904DC" w:rsidRPr="00E6095D">
        <w:rPr>
          <w:rFonts w:ascii="Calibri" w:hAnsi="Calibri" w:cs="Calibri"/>
        </w:rPr>
        <w:t>set</w:t>
      </w:r>
      <w:r w:rsidRPr="00E6095D">
        <w:rPr>
          <w:rFonts w:ascii="Calibri" w:hAnsi="Calibri" w:cs="Calibri"/>
        </w:rPr>
        <w:t xml:space="preserve"> boundaries</w:t>
      </w:r>
      <w:r w:rsidR="007904DC" w:rsidRPr="00E6095D">
        <w:rPr>
          <w:rFonts w:ascii="Calibri" w:hAnsi="Calibri" w:cs="Calibri"/>
        </w:rPr>
        <w:t xml:space="preserve"> </w:t>
      </w:r>
      <w:r w:rsidR="004910DF" w:rsidRPr="00E6095D">
        <w:rPr>
          <w:rFonts w:ascii="Calibri" w:hAnsi="Calibri" w:cs="Calibri"/>
        </w:rPr>
        <w:t>for</w:t>
      </w:r>
      <w:r w:rsidR="007904DC" w:rsidRPr="00E6095D">
        <w:rPr>
          <w:rFonts w:ascii="Calibri" w:hAnsi="Calibri" w:cs="Calibri"/>
        </w:rPr>
        <w:t xml:space="preserve"> the cell, nucleus, and more</w:t>
      </w:r>
      <w:r w:rsidRPr="00E6095D">
        <w:rPr>
          <w:rFonts w:ascii="Calibri" w:hAnsi="Calibri" w:cs="Calibri"/>
        </w:rPr>
        <w:t>, but require definitive markers. Unusual cell morphologies such as viral replication compartments are difficult for such software</w:t>
      </w:r>
      <w:r w:rsidR="00F9678D">
        <w:rPr>
          <w:rFonts w:ascii="Calibri" w:hAnsi="Calibri" w:cs="Calibri"/>
        </w:rPr>
        <w:t>—</w:t>
      </w:r>
      <w:r w:rsidR="007904DC" w:rsidRPr="00E6095D">
        <w:rPr>
          <w:rFonts w:ascii="Calibri" w:hAnsi="Calibri" w:cs="Calibri"/>
        </w:rPr>
        <w:t>a challenge for</w:t>
      </w:r>
      <w:r w:rsidRPr="00E6095D">
        <w:rPr>
          <w:rFonts w:ascii="Calibri" w:hAnsi="Calibri" w:cs="Calibri"/>
        </w:rPr>
        <w:t xml:space="preserve"> future development. </w:t>
      </w:r>
      <w:r w:rsidR="0094708D" w:rsidRPr="00E6095D">
        <w:rPr>
          <w:rFonts w:ascii="Calibri" w:hAnsi="Calibri" w:cs="Calibri"/>
        </w:rPr>
        <w:t xml:space="preserve"> </w:t>
      </w:r>
      <w:proofErr w:type="gramStart"/>
      <w:r w:rsidR="0094708D" w:rsidRPr="00E6095D">
        <w:rPr>
          <w:rFonts w:ascii="Calibri" w:hAnsi="Calibri" w:cs="Calibri"/>
        </w:rPr>
        <w:t>Moreover</w:t>
      </w:r>
      <w:proofErr w:type="gramEnd"/>
      <w:r w:rsidR="0094708D" w:rsidRPr="00E6095D">
        <w:rPr>
          <w:rFonts w:ascii="Calibri" w:hAnsi="Calibri" w:cs="Calibri"/>
        </w:rPr>
        <w:t xml:space="preserve"> the quantification</w:t>
      </w:r>
      <w:r w:rsidR="00F9678D">
        <w:rPr>
          <w:rFonts w:ascii="Calibri" w:hAnsi="Calibri" w:cs="Calibri"/>
        </w:rPr>
        <w:t xml:space="preserve"> </w:t>
      </w:r>
      <w:r w:rsidR="0094708D" w:rsidRPr="00E6095D">
        <w:rPr>
          <w:rFonts w:ascii="Calibri" w:hAnsi="Calibri" w:cs="Calibri"/>
        </w:rPr>
        <w:t xml:space="preserve">methods described here are limited to one optical slice of a cell (2D image analysis).  While </w:t>
      </w:r>
      <w:r w:rsidR="006D2D2B" w:rsidRPr="00E6095D">
        <w:rPr>
          <w:rFonts w:ascii="Calibri" w:hAnsi="Calibri" w:cs="Calibri"/>
        </w:rPr>
        <w:t xml:space="preserve">3D </w:t>
      </w:r>
      <w:r w:rsidR="0094708D" w:rsidRPr="00E6095D">
        <w:rPr>
          <w:rFonts w:ascii="Calibri" w:hAnsi="Calibri" w:cs="Calibri"/>
        </w:rPr>
        <w:t>image acquisition is possible</w:t>
      </w:r>
      <w:r w:rsidR="006D2D2B" w:rsidRPr="00E6095D">
        <w:rPr>
          <w:rFonts w:ascii="Calibri" w:hAnsi="Calibri" w:cs="Calibri"/>
        </w:rPr>
        <w:fldChar w:fldCharType="begin">
          <w:fldData xml:space="preserve">PEVuZE5vdGU+PENpdGU+PEF1dGhvcj5DaGVuPC9BdXRob3I+PFllYXI+MjAxNzwvWWVhcj48SURU
ZXh0PkthcG9zaSZhcG9zO3MgU2FyY29tYS1Bc3NvY2lhdGVkIEhlcnBlc3ZpcnVzIEhpamFja3Mg
Uk5BIFBvbHltZXJhc2UgSUkgVG8gQ3JlYXRlIGEgVmlyYWwgVHJhbnNjcmlwdGlvbmFsIEZhY3Rv
cnk8L0lEVGV4dD48RGlzcGxheVRleHQ+PHN0eWxlIGZhY2U9InN1cGVyc2NyaXB0Ij4xODwvc3R5
bGU+PC9EaXNwbGF5VGV4dD48cmVjb3JkPjxkYXRlcz48cHViLWRhdGVzPjxkYXRlPkp1biAwMTwv
ZGF0ZT48L3B1Yi1kYXRlcz48eWVhcj4yMDE3PC95ZWFyPjwvZGF0ZXM+PGtleXdvcmRzPjxrZXl3
b3JkPktzaHY8L2tleXdvcmQ+PGtleXdvcmQ+S2Fwb3NpJmFwb3M7cyBzYXJjb21hLWFzc29jaWF0
ZWQgaGVycGVzdmlydXM8L2tleXdvcmQ+PGtleXdvcmQ+Uk5BIHBvbHltZXJhc2UgSUk8L2tleXdv
cmQ+PGtleXdvcmQ+cmVhY3RpdmF0aW9uPC9rZXl3b3JkPjxrZXl3b3JkPnJlZ3VsYXRpb24gb2Yg
Z2VuZSBleHByZXNzaW9uPC9rZXl3b3JkPjxrZXl3b3JkPnRyYW5zY3JpcHRpb248L2tleXdvcmQ+
PGtleXdvcmQ+dHJhbnNjcmlwdGlvbmFsIGZhY3Rvcnk8L2tleXdvcmQ+PC9rZXl3b3Jkcz48dXJs
cz48cmVsYXRlZC11cmxzPjx1cmw+aHR0cHM6Ly93d3cubmNiaS5ubG0ubmloLmdvdi9wdWJtZWQv
MjgzMzEwODI8L3VybD48L3JlbGF0ZWQtdXJscz48L3VybHM+PGlzYm4+MTA5OC01NTE0IChFbGVj
dHJvbmljKSYjeEQ7MDAyMi01MzhYIChMaW5raW5nKTwvaXNibj48Y3VzdG9tMj5QTUM1NDMyODU4
PC9jdXN0b20yPjx0aXRsZXM+PHRpdGxlPkthcG9zaSZhcG9zO3MgU2FyY29tYS1Bc3NvY2lhdGVk
IEhlcnBlc3ZpcnVzIEhpamFja3MgUk5BIFBvbHltZXJhc2UgSUkgVG8gQ3JlYXRlIGEgVmlyYWwg
VHJhbnNjcmlwdGlvbmFsIEZhY3Rvcnk8L3RpdGxlPjxzZWNvbmRhcnktdGl0bGU+SiBWaXJvbDwv
c2Vjb25kYXJ5LXRpdGxlPjwvdGl0bGVzPjxudW1iZXI+MTE8L251bWJlcj48Y29udHJpYnV0b3Jz
PjxhdXRob3JzPjxhdXRob3I+Q2hlbiwgQy4gUC48L2F1dGhvcj48YXV0aG9yPkx5dSwgWS48L2F1
dGhvcj48YXV0aG9yPkNodWFuZywgRi48L2F1dGhvcj48YXV0aG9yPk5ha2FubywgSy48L2F1dGhv
cj48YXV0aG9yPkl6dW1peWEsIEMuPC9hdXRob3I+PGF1dGhvcj5KaW4sIEQuPC9hdXRob3I+PGF1
dGhvcj5DYW1wYmVsbCwgTS48L2F1dGhvcj48YXV0aG9yPkl6dW1peWEsIFkuPC9hdXRob3I+PC9h
dXRob3JzPjwvY29udHJpYnV0b3JzPjxhZGRlZC1kYXRlIGZvcm1hdD0idXRjIj4xNTAxMTc1NzU1
PC9hZGRlZC1kYXRlPjxyZWYtdHlwZSBuYW1lPSJKb3VybmFsIEFydGljbGUiPjE3PC9yZWYtdHlw
ZT48YXV0aC1hZGRyZXNzPkRlcGFydG1lbnQgb2YgRGVybWF0b2xvZ3ksIFVuaXZlcnNpdHkgb2Yg
Q2FsaWZvcm5pYSBEYXZpcyBTY2hvb2wgb2YgTWVkaWNpbmUsIFNhY3JhbWVudG8sIENhbGlmb3Ju
aWEsIFVTQS4mI3hEO0RlcGFydG1lbnQgb2YgQmlvY2hlbWlzdHJ5IGFuZCBNb2xlY3VsYXIgTWVk
aWNpbmUsIFVuaXZlcnNpdHkgb2YgQ2FsaWZvcm5pYSBEYXZpcyBTY2hvb2wgb2YgTWVkaWNpbmUs
IFNhY3JhbWVudG8sIENhbGlmb3JuaWEsIFVTQS4mI3hEO0NvbGxlZ2Ugb2YgVmV0ZXJpbmFyeSBN
ZWRpY2luZSwgTmFuamluZyBBZ3JpY3VsdHVyYWwgVW5pdmVyc2l0eSwgTmFuamluZywgUGVvcGxl
JmFwb3M7cyBSZXB1YmxpYyBvZiBDaGluYS4mI3hEO0RlcGFydG1lbnQgb2YgRGVybWF0b2xvZ3ks
IFVuaXZlcnNpdHkgb2YgQ2FsaWZvcm5pYSBEYXZpcyBTY2hvb2wgb2YgTWVkaWNpbmUsIFNhY3Jh
bWVudG8sIENhbGlmb3JuaWEsIFVTQSB5aXp1bWl5YUB1Y2RhdmlzLmVkdS4mI3hEO1VuaXZlcnNp
dHkgb2YgQ2FsaWZvcm5pYSBEYXZpcyBDb21wcmVoZW5zaXZlIENhbmNlciBDZW50ZXIsIFNhY3Jh
bWVudG8sIENhbGlmb3JuaWEsIFVTQS48L2F1dGgtYWRkcmVzcz48cmVjLW51bWJlcj41PC9yZWMt
bnVtYmVyPjxsYXN0LXVwZGF0ZWQtZGF0ZSBmb3JtYXQ9InV0YyI+MTUwMTE3NTc1NTwvbGFzdC11
cGRhdGVkLWRhdGU+PGFjY2Vzc2lvbi1udW0+MjgzMzEwODI8L2FjY2Vzc2lvbi1udW0+PGVsZWN0
cm9uaWMtcmVzb3VyY2UtbnVtPjEwLjExMjgvSlZJLjAyNDkxLTE2PC9lbGVjdHJvbmljLXJlc291
cmNlLW51bT48dm9sdW1lPjkxPC92b2x1bWU+PC9yZWNvcmQ+PC9DaXRlPjwvRW5kTm90ZT4A
</w:fldData>
        </w:fldChar>
      </w:r>
      <w:r w:rsidR="00790FE9" w:rsidRPr="00E6095D">
        <w:rPr>
          <w:rFonts w:ascii="Calibri" w:hAnsi="Calibri" w:cs="Calibri"/>
        </w:rPr>
        <w:instrText xml:space="preserve"> ADDIN EN.CITE </w:instrText>
      </w:r>
      <w:r w:rsidR="00790FE9" w:rsidRPr="00E6095D">
        <w:rPr>
          <w:rFonts w:ascii="Calibri" w:hAnsi="Calibri" w:cs="Calibri"/>
        </w:rPr>
        <w:fldChar w:fldCharType="begin">
          <w:fldData xml:space="preserve">PEVuZE5vdGU+PENpdGU+PEF1dGhvcj5DaGVuPC9BdXRob3I+PFllYXI+MjAxNzwvWWVhcj48SURU
ZXh0PkthcG9zaSZhcG9zO3MgU2FyY29tYS1Bc3NvY2lhdGVkIEhlcnBlc3ZpcnVzIEhpamFja3Mg
Uk5BIFBvbHltZXJhc2UgSUkgVG8gQ3JlYXRlIGEgVmlyYWwgVHJhbnNjcmlwdGlvbmFsIEZhY3Rv
cnk8L0lEVGV4dD48RGlzcGxheVRleHQ+PHN0eWxlIGZhY2U9InN1cGVyc2NyaXB0Ij4xODwvc3R5
bGU+PC9EaXNwbGF5VGV4dD48cmVjb3JkPjxkYXRlcz48cHViLWRhdGVzPjxkYXRlPkp1biAwMTwv
ZGF0ZT48L3B1Yi1kYXRlcz48eWVhcj4yMDE3PC95ZWFyPjwvZGF0ZXM+PGtleXdvcmRzPjxrZXl3
b3JkPktzaHY8L2tleXdvcmQ+PGtleXdvcmQ+S2Fwb3NpJmFwb3M7cyBzYXJjb21hLWFzc29jaWF0
ZWQgaGVycGVzdmlydXM8L2tleXdvcmQ+PGtleXdvcmQ+Uk5BIHBvbHltZXJhc2UgSUk8L2tleXdv
cmQ+PGtleXdvcmQ+cmVhY3RpdmF0aW9uPC9rZXl3b3JkPjxrZXl3b3JkPnJlZ3VsYXRpb24gb2Yg
Z2VuZSBleHByZXNzaW9uPC9rZXl3b3JkPjxrZXl3b3JkPnRyYW5zY3JpcHRpb248L2tleXdvcmQ+
PGtleXdvcmQ+dHJhbnNjcmlwdGlvbmFsIGZhY3Rvcnk8L2tleXdvcmQ+PC9rZXl3b3Jkcz48dXJs
cz48cmVsYXRlZC11cmxzPjx1cmw+aHR0cHM6Ly93d3cubmNiaS5ubG0ubmloLmdvdi9wdWJtZWQv
MjgzMzEwODI8L3VybD48L3JlbGF0ZWQtdXJscz48L3VybHM+PGlzYm4+MTA5OC01NTE0IChFbGVj
dHJvbmljKSYjeEQ7MDAyMi01MzhYIChMaW5raW5nKTwvaXNibj48Y3VzdG9tMj5QTUM1NDMyODU4
PC9jdXN0b20yPjx0aXRsZXM+PHRpdGxlPkthcG9zaSZhcG9zO3MgU2FyY29tYS1Bc3NvY2lhdGVk
IEhlcnBlc3ZpcnVzIEhpamFja3MgUk5BIFBvbHltZXJhc2UgSUkgVG8gQ3JlYXRlIGEgVmlyYWwg
VHJhbnNjcmlwdGlvbmFsIEZhY3Rvcnk8L3RpdGxlPjxzZWNvbmRhcnktdGl0bGU+SiBWaXJvbDwv
c2Vjb25kYXJ5LXRpdGxlPjwvdGl0bGVzPjxudW1iZXI+MTE8L251bWJlcj48Y29udHJpYnV0b3Jz
PjxhdXRob3JzPjxhdXRob3I+Q2hlbiwgQy4gUC48L2F1dGhvcj48YXV0aG9yPkx5dSwgWS48L2F1
dGhvcj48YXV0aG9yPkNodWFuZywgRi48L2F1dGhvcj48YXV0aG9yPk5ha2FubywgSy48L2F1dGhv
cj48YXV0aG9yPkl6dW1peWEsIEMuPC9hdXRob3I+PGF1dGhvcj5KaW4sIEQuPC9hdXRob3I+PGF1
dGhvcj5DYW1wYmVsbCwgTS48L2F1dGhvcj48YXV0aG9yPkl6dW1peWEsIFkuPC9hdXRob3I+PC9h
dXRob3JzPjwvY29udHJpYnV0b3JzPjxhZGRlZC1kYXRlIGZvcm1hdD0idXRjIj4xNTAxMTc1NzU1
PC9hZGRlZC1kYXRlPjxyZWYtdHlwZSBuYW1lPSJKb3VybmFsIEFydGljbGUiPjE3PC9yZWYtdHlw
ZT48YXV0aC1hZGRyZXNzPkRlcGFydG1lbnQgb2YgRGVybWF0b2xvZ3ksIFVuaXZlcnNpdHkgb2Yg
Q2FsaWZvcm5pYSBEYXZpcyBTY2hvb2wgb2YgTWVkaWNpbmUsIFNhY3JhbWVudG8sIENhbGlmb3Ju
aWEsIFVTQS4mI3hEO0RlcGFydG1lbnQgb2YgQmlvY2hlbWlzdHJ5IGFuZCBNb2xlY3VsYXIgTWVk
aWNpbmUsIFVuaXZlcnNpdHkgb2YgQ2FsaWZvcm5pYSBEYXZpcyBTY2hvb2wgb2YgTWVkaWNpbmUs
IFNhY3JhbWVudG8sIENhbGlmb3JuaWEsIFVTQS4mI3hEO0NvbGxlZ2Ugb2YgVmV0ZXJpbmFyeSBN
ZWRpY2luZSwgTmFuamluZyBBZ3JpY3VsdHVyYWwgVW5pdmVyc2l0eSwgTmFuamluZywgUGVvcGxl
JmFwb3M7cyBSZXB1YmxpYyBvZiBDaGluYS4mI3hEO0RlcGFydG1lbnQgb2YgRGVybWF0b2xvZ3ks
IFVuaXZlcnNpdHkgb2YgQ2FsaWZvcm5pYSBEYXZpcyBTY2hvb2wgb2YgTWVkaWNpbmUsIFNhY3Jh
bWVudG8sIENhbGlmb3JuaWEsIFVTQSB5aXp1bWl5YUB1Y2RhdmlzLmVkdS4mI3hEO1VuaXZlcnNp
dHkgb2YgQ2FsaWZvcm5pYSBEYXZpcyBDb21wcmVoZW5zaXZlIENhbmNlciBDZW50ZXIsIFNhY3Jh
bWVudG8sIENhbGlmb3JuaWEsIFVTQS48L2F1dGgtYWRkcmVzcz48cmVjLW51bWJlcj41PC9yZWMt
bnVtYmVyPjxsYXN0LXVwZGF0ZWQtZGF0ZSBmb3JtYXQ9InV0YyI+MTUwMTE3NTc1NTwvbGFzdC11
cGRhdGVkLWRhdGU+PGFjY2Vzc2lvbi1udW0+MjgzMzEwODI8L2FjY2Vzc2lvbi1udW0+PGVsZWN0
cm9uaWMtcmVzb3VyY2UtbnVtPjEwLjExMjgvSlZJLjAyNDkxLTE2PC9lbGVjdHJvbmljLXJlc291
cmNlLW51bT48dm9sdW1lPjkxPC92b2x1bWU+PC9yZWNvcmQ+PC9DaXRlPjwvRW5kTm90ZT4A
</w:fldData>
        </w:fldChar>
      </w:r>
      <w:r w:rsidR="00790FE9" w:rsidRPr="00E6095D">
        <w:rPr>
          <w:rFonts w:ascii="Calibri" w:hAnsi="Calibri" w:cs="Calibri"/>
        </w:rPr>
        <w:instrText xml:space="preserve"> ADDIN EN.CITE.DATA </w:instrText>
      </w:r>
      <w:r w:rsidR="00790FE9" w:rsidRPr="00E6095D">
        <w:rPr>
          <w:rFonts w:ascii="Calibri" w:hAnsi="Calibri" w:cs="Calibri"/>
        </w:rPr>
      </w:r>
      <w:r w:rsidR="00790FE9" w:rsidRPr="00E6095D">
        <w:rPr>
          <w:rFonts w:ascii="Calibri" w:hAnsi="Calibri" w:cs="Calibri"/>
        </w:rPr>
        <w:fldChar w:fldCharType="end"/>
      </w:r>
      <w:r w:rsidR="006D2D2B" w:rsidRPr="00E6095D">
        <w:rPr>
          <w:rFonts w:ascii="Calibri" w:hAnsi="Calibri" w:cs="Calibri"/>
        </w:rPr>
      </w:r>
      <w:r w:rsidR="006D2D2B" w:rsidRPr="00E6095D">
        <w:rPr>
          <w:rFonts w:ascii="Calibri" w:hAnsi="Calibri" w:cs="Calibri"/>
        </w:rPr>
        <w:fldChar w:fldCharType="separate"/>
      </w:r>
      <w:r w:rsidR="00790FE9" w:rsidRPr="00E6095D">
        <w:rPr>
          <w:rFonts w:ascii="Calibri" w:hAnsi="Calibri" w:cs="Calibri"/>
          <w:noProof/>
          <w:vertAlign w:val="superscript"/>
        </w:rPr>
        <w:t>18</w:t>
      </w:r>
      <w:r w:rsidR="006D2D2B" w:rsidRPr="00E6095D">
        <w:rPr>
          <w:rFonts w:ascii="Calibri" w:hAnsi="Calibri" w:cs="Calibri"/>
        </w:rPr>
        <w:fldChar w:fldCharType="end"/>
      </w:r>
      <w:r w:rsidR="0094708D" w:rsidRPr="00E6095D">
        <w:rPr>
          <w:rFonts w:ascii="Calibri" w:hAnsi="Calibri" w:cs="Calibri"/>
        </w:rPr>
        <w:t xml:space="preserve">, future development of a </w:t>
      </w:r>
      <w:r w:rsidR="006D2D2B" w:rsidRPr="00E6095D">
        <w:rPr>
          <w:rFonts w:ascii="Calibri" w:hAnsi="Calibri" w:cs="Calibri"/>
        </w:rPr>
        <w:t xml:space="preserve">quantitative </w:t>
      </w:r>
      <w:r w:rsidR="0094708D" w:rsidRPr="00E6095D">
        <w:rPr>
          <w:rFonts w:ascii="Calibri" w:hAnsi="Calibri" w:cs="Calibri"/>
        </w:rPr>
        <w:t>3D image analysis may provide further insight</w:t>
      </w:r>
      <w:r w:rsidR="006D2D2B" w:rsidRPr="00E6095D">
        <w:rPr>
          <w:rFonts w:ascii="Calibri" w:hAnsi="Calibri" w:cs="Calibri"/>
        </w:rPr>
        <w:t xml:space="preserve"> into spatiotemporal regulation of viral replication compartments</w:t>
      </w:r>
      <w:r w:rsidR="0094708D" w:rsidRPr="00E6095D">
        <w:rPr>
          <w:rFonts w:ascii="Calibri" w:hAnsi="Calibri" w:cs="Calibri"/>
        </w:rPr>
        <w:t xml:space="preserve">.  </w:t>
      </w:r>
    </w:p>
    <w:p w14:paraId="2D4F5781" w14:textId="77777777" w:rsidR="00C43294" w:rsidRPr="00E6095D" w:rsidRDefault="00C43294" w:rsidP="00E6095D">
      <w:pPr>
        <w:jc w:val="both"/>
        <w:rPr>
          <w:rFonts w:ascii="Calibri" w:hAnsi="Calibri" w:cs="Calibri"/>
          <w:b/>
        </w:rPr>
      </w:pPr>
    </w:p>
    <w:p w14:paraId="57DCC129" w14:textId="77777777" w:rsidR="00C43294" w:rsidRPr="00E6095D" w:rsidRDefault="00662810" w:rsidP="00E6095D">
      <w:pPr>
        <w:jc w:val="both"/>
        <w:outlineLvl w:val="0"/>
        <w:rPr>
          <w:rFonts w:ascii="Calibri" w:hAnsi="Calibri" w:cs="Calibri"/>
        </w:rPr>
      </w:pPr>
      <w:r w:rsidRPr="00E6095D">
        <w:rPr>
          <w:rFonts w:ascii="Calibri" w:hAnsi="Calibri" w:cs="Calibri"/>
          <w:b/>
        </w:rPr>
        <w:t>ACKNOWLEDGEMENTS:</w:t>
      </w:r>
      <w:r w:rsidR="00C43294" w:rsidRPr="00E6095D">
        <w:rPr>
          <w:rFonts w:ascii="Calibri" w:hAnsi="Calibri" w:cs="Calibri"/>
        </w:rPr>
        <w:t xml:space="preserve"> </w:t>
      </w:r>
    </w:p>
    <w:p w14:paraId="618F6C1D" w14:textId="224F612C" w:rsidR="00F9678D" w:rsidRPr="00E6095D" w:rsidRDefault="00C43294" w:rsidP="00F9678D">
      <w:pPr>
        <w:jc w:val="both"/>
        <w:rPr>
          <w:rFonts w:ascii="Calibri" w:hAnsi="Calibri" w:cs="Calibri"/>
        </w:rPr>
      </w:pPr>
      <w:r w:rsidRPr="00E6095D">
        <w:rPr>
          <w:rFonts w:ascii="Calibri" w:hAnsi="Calibri" w:cs="Calibri"/>
        </w:rPr>
        <w:t xml:space="preserve">We thank </w:t>
      </w:r>
      <w:r w:rsidRPr="00E6095D">
        <w:rPr>
          <w:rFonts w:ascii="Calibri" w:eastAsia="Times New Roman" w:hAnsi="Calibri" w:cs="Calibri"/>
        </w:rPr>
        <w:t xml:space="preserve">Jonathan </w:t>
      </w:r>
      <w:proofErr w:type="spellStart"/>
      <w:r w:rsidRPr="00E6095D">
        <w:rPr>
          <w:rFonts w:ascii="Calibri" w:eastAsia="Times New Roman" w:hAnsi="Calibri" w:cs="Calibri"/>
        </w:rPr>
        <w:t>Rodenfels</w:t>
      </w:r>
      <w:proofErr w:type="spellEnd"/>
      <w:r w:rsidRPr="00E6095D">
        <w:rPr>
          <w:rFonts w:ascii="Calibri" w:eastAsia="Times New Roman" w:hAnsi="Calibri" w:cs="Calibri"/>
        </w:rPr>
        <w:t>,</w:t>
      </w:r>
      <w:r w:rsidRPr="00E6095D">
        <w:rPr>
          <w:rFonts w:ascii="Calibri" w:hAnsi="Calibri" w:cs="Calibri"/>
        </w:rPr>
        <w:t xml:space="preserve"> Kazimierz </w:t>
      </w:r>
      <w:proofErr w:type="spellStart"/>
      <w:r w:rsidRPr="00E6095D">
        <w:rPr>
          <w:rFonts w:ascii="Calibri" w:hAnsi="Calibri" w:cs="Calibri"/>
        </w:rPr>
        <w:t>Tycowski</w:t>
      </w:r>
      <w:proofErr w:type="spellEnd"/>
      <w:r w:rsidRPr="00E6095D">
        <w:rPr>
          <w:rFonts w:ascii="Calibri" w:hAnsi="Calibri" w:cs="Calibri"/>
        </w:rPr>
        <w:t>, and Johanna B. Withers</w:t>
      </w:r>
      <w:r w:rsidRPr="00E6095D">
        <w:rPr>
          <w:rFonts w:ascii="Calibri" w:eastAsia="Times New Roman" w:hAnsi="Calibri" w:cs="Calibri"/>
        </w:rPr>
        <w:t xml:space="preserve"> for advice on data analysis.</w:t>
      </w:r>
      <w:r w:rsidRPr="00E6095D">
        <w:rPr>
          <w:rFonts w:ascii="Calibri" w:hAnsi="Calibri" w:cs="Calibri"/>
        </w:rPr>
        <w:t xml:space="preserve">  </w:t>
      </w:r>
      <w:r w:rsidR="0039334E" w:rsidRPr="00E6095D">
        <w:rPr>
          <w:rFonts w:ascii="Calibri" w:hAnsi="Calibri" w:cs="Calibri"/>
        </w:rPr>
        <w:t xml:space="preserve">We also thank G. Hayward for the anti-SSB antibody. </w:t>
      </w:r>
      <w:r w:rsidRPr="00E6095D">
        <w:rPr>
          <w:rFonts w:ascii="Calibri" w:hAnsi="Calibri" w:cs="Calibri"/>
        </w:rPr>
        <w:t>This work was supported by</w:t>
      </w:r>
      <w:r w:rsidR="00F7560D" w:rsidRPr="00E6095D">
        <w:rPr>
          <w:rFonts w:ascii="Calibri" w:hAnsi="Calibri" w:cs="Calibri"/>
        </w:rPr>
        <w:t xml:space="preserve"> </w:t>
      </w:r>
      <w:r w:rsidRPr="00E6095D">
        <w:rPr>
          <w:rFonts w:ascii="Calibri" w:hAnsi="Calibri" w:cs="Calibri"/>
        </w:rPr>
        <w:t xml:space="preserve">grants </w:t>
      </w:r>
      <w:r w:rsidRPr="00E6095D">
        <w:rPr>
          <w:rFonts w:ascii="Calibri" w:hAnsi="Calibri" w:cs="Calibri"/>
          <w:color w:val="1D1D1D"/>
          <w:shd w:val="clear" w:color="auto" w:fill="FFFFFF"/>
        </w:rPr>
        <w:t xml:space="preserve">T32GM007223 and </w:t>
      </w:r>
      <w:r w:rsidRPr="00E6095D">
        <w:rPr>
          <w:rFonts w:ascii="Calibri" w:hAnsi="Calibri" w:cs="Calibri"/>
        </w:rPr>
        <w:t>T32AI055403 from the National Institutes of Health (to TKV) and NIH grant (CA16038) (to JAS). JAS is an investigator of the Howard Hughes Medical Institute.</w:t>
      </w:r>
      <w:r w:rsidR="0039334E" w:rsidRPr="00E6095D">
        <w:rPr>
          <w:rFonts w:ascii="Calibri" w:hAnsi="Calibri" w:cs="Calibri"/>
        </w:rPr>
        <w:t xml:space="preserve">  </w:t>
      </w:r>
      <w:r w:rsidR="00F9678D" w:rsidRPr="00F9678D">
        <w:rPr>
          <w:rFonts w:ascii="Calibri" w:hAnsi="Calibri" w:cs="Calibri"/>
        </w:rPr>
        <w:t xml:space="preserve">Figures 1-4 and Table 1 were reproduced with permission from the American Society for Microbiology under a Creative Commons Attribution license from the following publication: </w:t>
      </w:r>
      <w:r w:rsidR="00F9678D" w:rsidRPr="00F9678D">
        <w:rPr>
          <w:rFonts w:ascii="Calibri" w:hAnsi="Calibri" w:cs="Calibri"/>
          <w:noProof/>
        </w:rPr>
        <w:t>Vallery, T. K., Withers, J. B., Andoh, J. A.</w:t>
      </w:r>
      <w:r w:rsidR="00F9678D">
        <w:rPr>
          <w:rFonts w:ascii="Calibri" w:hAnsi="Calibri" w:cs="Calibri"/>
          <w:noProof/>
        </w:rPr>
        <w:t>,</w:t>
      </w:r>
      <w:r w:rsidR="00F9678D" w:rsidRPr="00F9678D">
        <w:rPr>
          <w:rFonts w:ascii="Calibri" w:hAnsi="Calibri" w:cs="Calibri"/>
          <w:noProof/>
        </w:rPr>
        <w:t xml:space="preserve"> Steitz, J. A. Kaposi's Sarcoma-Associated Herpesvirus mRNA Accumulation in Nuclear Foci Is Influenced by Viral DNA Replication and Viral Noncoding Polyadenylated Nuclear RNA. </w:t>
      </w:r>
      <w:r w:rsidR="00F9678D" w:rsidRPr="00F9678D">
        <w:rPr>
          <w:rFonts w:ascii="Calibri" w:hAnsi="Calibri" w:cs="Calibri"/>
          <w:i/>
          <w:noProof/>
        </w:rPr>
        <w:t>J</w:t>
      </w:r>
      <w:r w:rsidR="00F9678D">
        <w:rPr>
          <w:rFonts w:ascii="Calibri" w:hAnsi="Calibri" w:cs="Calibri"/>
          <w:i/>
          <w:noProof/>
        </w:rPr>
        <w:t>ournal of</w:t>
      </w:r>
      <w:r w:rsidR="00F9678D" w:rsidRPr="00F9678D">
        <w:rPr>
          <w:rFonts w:ascii="Calibri" w:hAnsi="Calibri" w:cs="Calibri"/>
          <w:i/>
          <w:noProof/>
        </w:rPr>
        <w:t xml:space="preserve"> Virol</w:t>
      </w:r>
      <w:r w:rsidR="00F9678D">
        <w:rPr>
          <w:rFonts w:ascii="Calibri" w:hAnsi="Calibri" w:cs="Calibri"/>
          <w:i/>
          <w:noProof/>
        </w:rPr>
        <w:t>ogy</w:t>
      </w:r>
      <w:r w:rsidR="00F9678D" w:rsidRPr="00F9678D">
        <w:rPr>
          <w:rFonts w:ascii="Calibri" w:hAnsi="Calibri" w:cs="Calibri"/>
          <w:i/>
          <w:noProof/>
        </w:rPr>
        <w:t>.</w:t>
      </w:r>
      <w:r w:rsidR="00F9678D" w:rsidRPr="00F9678D">
        <w:rPr>
          <w:rFonts w:ascii="Calibri" w:hAnsi="Calibri" w:cs="Calibri"/>
          <w:noProof/>
        </w:rPr>
        <w:t xml:space="preserve"> </w:t>
      </w:r>
      <w:r w:rsidR="00F9678D" w:rsidRPr="00F9678D">
        <w:rPr>
          <w:rFonts w:ascii="Calibri" w:hAnsi="Calibri" w:cs="Calibri"/>
          <w:b/>
          <w:noProof/>
        </w:rPr>
        <w:t>92</w:t>
      </w:r>
      <w:r w:rsidR="00F9678D" w:rsidRPr="00F9678D">
        <w:rPr>
          <w:rFonts w:ascii="Calibri" w:hAnsi="Calibri" w:cs="Calibri"/>
          <w:noProof/>
        </w:rPr>
        <w:t xml:space="preserve"> (13), doi:10.1128/JVI.00220-18, (2018)</w:t>
      </w:r>
      <w:r w:rsidR="00F9678D" w:rsidRPr="00F9678D">
        <w:rPr>
          <w:rFonts w:ascii="Calibri" w:hAnsi="Calibri" w:cs="Calibri"/>
        </w:rPr>
        <w:t>.</w:t>
      </w:r>
      <w:r w:rsidR="00F9678D" w:rsidRPr="00E6095D">
        <w:rPr>
          <w:rFonts w:ascii="Calibri" w:hAnsi="Calibri" w:cs="Calibri"/>
        </w:rPr>
        <w:t xml:space="preserve">  </w:t>
      </w:r>
    </w:p>
    <w:p w14:paraId="519031AC" w14:textId="58A266C5" w:rsidR="00C43294" w:rsidRPr="00E6095D" w:rsidRDefault="00C43294" w:rsidP="00E6095D">
      <w:pPr>
        <w:jc w:val="both"/>
        <w:rPr>
          <w:rFonts w:ascii="Calibri" w:hAnsi="Calibri" w:cs="Calibri"/>
        </w:rPr>
      </w:pPr>
    </w:p>
    <w:p w14:paraId="377CFB3D" w14:textId="77777777" w:rsidR="00662810" w:rsidRPr="00E6095D" w:rsidRDefault="00662810" w:rsidP="00E6095D">
      <w:pPr>
        <w:jc w:val="both"/>
        <w:rPr>
          <w:rFonts w:ascii="Calibri" w:hAnsi="Calibri" w:cs="Calibri"/>
          <w:b/>
        </w:rPr>
      </w:pPr>
    </w:p>
    <w:p w14:paraId="3909A7AB" w14:textId="77777777" w:rsidR="00C43294" w:rsidRPr="00E6095D" w:rsidRDefault="00662810" w:rsidP="00E6095D">
      <w:pPr>
        <w:jc w:val="both"/>
        <w:outlineLvl w:val="0"/>
        <w:rPr>
          <w:rFonts w:ascii="Calibri" w:hAnsi="Calibri" w:cs="Calibri"/>
          <w:b/>
        </w:rPr>
      </w:pPr>
      <w:r w:rsidRPr="00E6095D">
        <w:rPr>
          <w:rFonts w:ascii="Calibri" w:hAnsi="Calibri" w:cs="Calibri"/>
          <w:b/>
        </w:rPr>
        <w:t xml:space="preserve">DISCLOSURES: </w:t>
      </w:r>
    </w:p>
    <w:p w14:paraId="4D8514D5" w14:textId="27E9AD67" w:rsidR="00662810" w:rsidRPr="00E6095D" w:rsidRDefault="00662810" w:rsidP="00E6095D">
      <w:pPr>
        <w:jc w:val="both"/>
        <w:outlineLvl w:val="0"/>
        <w:rPr>
          <w:rFonts w:ascii="Calibri" w:hAnsi="Calibri" w:cs="Calibri"/>
        </w:rPr>
      </w:pPr>
      <w:r w:rsidRPr="00E6095D">
        <w:rPr>
          <w:rFonts w:ascii="Calibri" w:hAnsi="Calibri" w:cs="Calibri"/>
        </w:rPr>
        <w:t>The authors have no conflict</w:t>
      </w:r>
      <w:r w:rsidR="007904DC" w:rsidRPr="00E6095D">
        <w:rPr>
          <w:rFonts w:ascii="Calibri" w:hAnsi="Calibri" w:cs="Calibri"/>
        </w:rPr>
        <w:t>s of interest</w:t>
      </w:r>
      <w:r w:rsidRPr="00E6095D">
        <w:rPr>
          <w:rFonts w:ascii="Calibri" w:hAnsi="Calibri" w:cs="Calibri"/>
        </w:rPr>
        <w:t xml:space="preserve"> to disclose. </w:t>
      </w:r>
    </w:p>
    <w:p w14:paraId="672B6A81" w14:textId="77777777" w:rsidR="00662810" w:rsidRPr="00E6095D" w:rsidRDefault="00662810" w:rsidP="00E6095D">
      <w:pPr>
        <w:jc w:val="both"/>
        <w:rPr>
          <w:rFonts w:ascii="Calibri" w:hAnsi="Calibri" w:cs="Calibri"/>
        </w:rPr>
      </w:pPr>
    </w:p>
    <w:p w14:paraId="6DB497AB" w14:textId="68C846B3" w:rsidR="00313B52" w:rsidRPr="00E6095D" w:rsidRDefault="00C43294" w:rsidP="00E6095D">
      <w:pPr>
        <w:jc w:val="both"/>
        <w:outlineLvl w:val="0"/>
        <w:rPr>
          <w:rFonts w:ascii="Calibri" w:hAnsi="Calibri" w:cs="Calibri"/>
          <w:b/>
        </w:rPr>
      </w:pPr>
      <w:r w:rsidRPr="00E6095D">
        <w:rPr>
          <w:rFonts w:ascii="Calibri" w:hAnsi="Calibri" w:cs="Calibri"/>
          <w:b/>
        </w:rPr>
        <w:t xml:space="preserve">REFERENCES: </w:t>
      </w:r>
    </w:p>
    <w:p w14:paraId="3EBAFBEC" w14:textId="7AC6E791" w:rsidR="009E70FC" w:rsidRPr="00E6095D" w:rsidRDefault="00313B52" w:rsidP="00E6095D">
      <w:pPr>
        <w:pStyle w:val="EndNoteBibliography"/>
        <w:jc w:val="both"/>
        <w:rPr>
          <w:rFonts w:cs="Calibri"/>
          <w:noProof/>
        </w:rPr>
      </w:pPr>
      <w:r w:rsidRPr="00E6095D">
        <w:rPr>
          <w:rFonts w:cs="Calibri"/>
          <w:b/>
        </w:rPr>
        <w:fldChar w:fldCharType="begin"/>
      </w:r>
      <w:r w:rsidRPr="00E6095D">
        <w:rPr>
          <w:rFonts w:cs="Calibri"/>
          <w:b/>
        </w:rPr>
        <w:instrText xml:space="preserve"> ADDIN EN.REFLIST </w:instrText>
      </w:r>
      <w:r w:rsidRPr="00E6095D">
        <w:rPr>
          <w:rFonts w:cs="Calibri"/>
          <w:b/>
        </w:rPr>
        <w:fldChar w:fldCharType="separate"/>
      </w:r>
      <w:r w:rsidR="009E70FC" w:rsidRPr="00E6095D">
        <w:rPr>
          <w:rFonts w:cs="Calibri"/>
          <w:noProof/>
        </w:rPr>
        <w:t>1</w:t>
      </w:r>
      <w:r w:rsidR="009E70FC" w:rsidRPr="00E6095D">
        <w:rPr>
          <w:rFonts w:cs="Calibri"/>
          <w:noProof/>
        </w:rPr>
        <w:tab/>
        <w:t>Amen, M. A.</w:t>
      </w:r>
      <w:r w:rsidR="00F9678D">
        <w:rPr>
          <w:rFonts w:cs="Calibri"/>
          <w:noProof/>
        </w:rPr>
        <w:t>,</w:t>
      </w:r>
      <w:r w:rsidR="009E70FC" w:rsidRPr="00E6095D">
        <w:rPr>
          <w:rFonts w:cs="Calibri"/>
          <w:noProof/>
        </w:rPr>
        <w:t xml:space="preserve"> Griffiths, A. Packaging of Non-Coding RNAs into Herpesvirus Virions: Comparisons to Coding RNAs. </w:t>
      </w:r>
      <w:r w:rsidR="009E70FC" w:rsidRPr="00E6095D">
        <w:rPr>
          <w:rFonts w:cs="Calibri"/>
          <w:i/>
          <w:noProof/>
        </w:rPr>
        <w:t>Front</w:t>
      </w:r>
      <w:r w:rsidR="00634217" w:rsidRPr="00E6095D">
        <w:rPr>
          <w:rFonts w:cs="Calibri"/>
          <w:i/>
          <w:noProof/>
        </w:rPr>
        <w:t>iers in</w:t>
      </w:r>
      <w:r w:rsidR="009E70FC" w:rsidRPr="00E6095D">
        <w:rPr>
          <w:rFonts w:cs="Calibri"/>
          <w:i/>
          <w:noProof/>
        </w:rPr>
        <w:t xml:space="preserve"> Genet</w:t>
      </w:r>
      <w:r w:rsidR="00634217" w:rsidRPr="00E6095D">
        <w:rPr>
          <w:rFonts w:cs="Calibri"/>
          <w:i/>
          <w:noProof/>
        </w:rPr>
        <w:t>ics</w:t>
      </w:r>
      <w:r w:rsidR="009E70FC" w:rsidRPr="00E6095D">
        <w:rPr>
          <w:rFonts w:cs="Calibri"/>
          <w:i/>
          <w:noProof/>
        </w:rPr>
        <w:t>.</w:t>
      </w:r>
      <w:r w:rsidR="009E70FC" w:rsidRPr="00E6095D">
        <w:rPr>
          <w:rFonts w:cs="Calibri"/>
          <w:noProof/>
        </w:rPr>
        <w:t xml:space="preserve"> </w:t>
      </w:r>
      <w:r w:rsidR="009E70FC" w:rsidRPr="00E6095D">
        <w:rPr>
          <w:rFonts w:cs="Calibri"/>
          <w:b/>
          <w:noProof/>
        </w:rPr>
        <w:t>2</w:t>
      </w:r>
      <w:r w:rsidR="009E70FC" w:rsidRPr="00E6095D">
        <w:rPr>
          <w:rFonts w:cs="Calibri"/>
          <w:noProof/>
        </w:rPr>
        <w:t xml:space="preserve"> 81, doi:10.3389/fgene.2011.00081, (2011).</w:t>
      </w:r>
    </w:p>
    <w:p w14:paraId="6B8AC72B" w14:textId="37889B23" w:rsidR="009E70FC" w:rsidRPr="00E6095D" w:rsidRDefault="009E70FC" w:rsidP="00E6095D">
      <w:pPr>
        <w:pStyle w:val="EndNoteBibliography"/>
        <w:jc w:val="both"/>
        <w:rPr>
          <w:rFonts w:cs="Calibri"/>
          <w:noProof/>
        </w:rPr>
      </w:pPr>
      <w:r w:rsidRPr="00E6095D">
        <w:rPr>
          <w:rFonts w:cs="Calibri"/>
          <w:noProof/>
        </w:rPr>
        <w:t>2</w:t>
      </w:r>
      <w:r w:rsidRPr="00E6095D">
        <w:rPr>
          <w:rFonts w:cs="Calibri"/>
          <w:noProof/>
        </w:rPr>
        <w:tab/>
        <w:t>Schmid, M., Speiseder, T., Dobner, T.</w:t>
      </w:r>
      <w:r w:rsidR="00F9678D">
        <w:rPr>
          <w:rFonts w:cs="Calibri"/>
          <w:noProof/>
        </w:rPr>
        <w:t>,</w:t>
      </w:r>
      <w:r w:rsidRPr="00E6095D">
        <w:rPr>
          <w:rFonts w:cs="Calibri"/>
          <w:noProof/>
        </w:rPr>
        <w:t xml:space="preserve"> Gonzalez, R. A. DNA virus replication compartments. </w:t>
      </w:r>
      <w:r w:rsidRPr="00E6095D">
        <w:rPr>
          <w:rFonts w:cs="Calibri"/>
          <w:i/>
          <w:noProof/>
        </w:rPr>
        <w:t>J</w:t>
      </w:r>
      <w:r w:rsidR="00406D61" w:rsidRPr="00E6095D">
        <w:rPr>
          <w:rFonts w:cs="Calibri"/>
          <w:i/>
          <w:noProof/>
        </w:rPr>
        <w:t>ournal of</w:t>
      </w:r>
      <w:r w:rsidRPr="00E6095D">
        <w:rPr>
          <w:rFonts w:cs="Calibri"/>
          <w:i/>
          <w:noProof/>
        </w:rPr>
        <w:t xml:space="preserve"> Virol</w:t>
      </w:r>
      <w:r w:rsidR="00406D61" w:rsidRPr="00E6095D">
        <w:rPr>
          <w:rFonts w:cs="Calibri"/>
          <w:i/>
          <w:noProof/>
        </w:rPr>
        <w:t>ogy</w:t>
      </w:r>
      <w:r w:rsidRPr="00E6095D">
        <w:rPr>
          <w:rFonts w:cs="Calibri"/>
          <w:i/>
          <w:noProof/>
        </w:rPr>
        <w:t>.</w:t>
      </w:r>
      <w:r w:rsidRPr="00E6095D">
        <w:rPr>
          <w:rFonts w:cs="Calibri"/>
          <w:noProof/>
        </w:rPr>
        <w:t xml:space="preserve"> </w:t>
      </w:r>
      <w:r w:rsidRPr="00E6095D">
        <w:rPr>
          <w:rFonts w:cs="Calibri"/>
          <w:b/>
          <w:noProof/>
        </w:rPr>
        <w:t>88</w:t>
      </w:r>
      <w:r w:rsidRPr="00E6095D">
        <w:rPr>
          <w:rFonts w:cs="Calibri"/>
          <w:noProof/>
        </w:rPr>
        <w:t xml:space="preserve"> (3), 1404-1420, doi:10.1128/JVI.02046-13, (2014).</w:t>
      </w:r>
    </w:p>
    <w:p w14:paraId="544A81DB" w14:textId="0BEFFBA5" w:rsidR="009E70FC" w:rsidRPr="00E6095D" w:rsidRDefault="009E70FC" w:rsidP="00E6095D">
      <w:pPr>
        <w:pStyle w:val="EndNoteBibliography"/>
        <w:jc w:val="both"/>
        <w:rPr>
          <w:rFonts w:cs="Calibri"/>
          <w:noProof/>
        </w:rPr>
      </w:pPr>
      <w:r w:rsidRPr="00E6095D">
        <w:rPr>
          <w:rFonts w:cs="Calibri"/>
          <w:noProof/>
        </w:rPr>
        <w:lastRenderedPageBreak/>
        <w:t>3</w:t>
      </w:r>
      <w:r w:rsidRPr="00E6095D">
        <w:rPr>
          <w:rFonts w:cs="Calibri"/>
          <w:noProof/>
        </w:rPr>
        <w:tab/>
        <w:t>Pawlicki, J. M.</w:t>
      </w:r>
      <w:r w:rsidR="00F9678D">
        <w:rPr>
          <w:rFonts w:cs="Calibri"/>
          <w:noProof/>
        </w:rPr>
        <w:t>,</w:t>
      </w:r>
      <w:r w:rsidRPr="00E6095D">
        <w:rPr>
          <w:rFonts w:cs="Calibri"/>
          <w:noProof/>
        </w:rPr>
        <w:t xml:space="preserve"> Steitz, J. A. Primary microRNA transcript retention at sites of transcription leads to enhanced microRNA production. </w:t>
      </w:r>
      <w:r w:rsidRPr="00E6095D">
        <w:rPr>
          <w:rFonts w:cs="Calibri"/>
          <w:i/>
          <w:noProof/>
        </w:rPr>
        <w:t>J</w:t>
      </w:r>
      <w:r w:rsidR="00406D61" w:rsidRPr="00E6095D">
        <w:rPr>
          <w:rFonts w:cs="Calibri"/>
          <w:i/>
          <w:noProof/>
        </w:rPr>
        <w:t>ournal of</w:t>
      </w:r>
      <w:r w:rsidRPr="00E6095D">
        <w:rPr>
          <w:rFonts w:cs="Calibri"/>
          <w:i/>
          <w:noProof/>
        </w:rPr>
        <w:t xml:space="preserve"> Cell Biol</w:t>
      </w:r>
      <w:r w:rsidR="00406D61" w:rsidRPr="00E6095D">
        <w:rPr>
          <w:rFonts w:cs="Calibri"/>
          <w:i/>
          <w:noProof/>
        </w:rPr>
        <w:t>ogy</w:t>
      </w:r>
      <w:r w:rsidRPr="00E6095D">
        <w:rPr>
          <w:rFonts w:cs="Calibri"/>
          <w:i/>
          <w:noProof/>
        </w:rPr>
        <w:t>.</w:t>
      </w:r>
      <w:r w:rsidRPr="00E6095D">
        <w:rPr>
          <w:rFonts w:cs="Calibri"/>
          <w:noProof/>
        </w:rPr>
        <w:t xml:space="preserve"> </w:t>
      </w:r>
      <w:r w:rsidRPr="00E6095D">
        <w:rPr>
          <w:rFonts w:cs="Calibri"/>
          <w:b/>
          <w:noProof/>
        </w:rPr>
        <w:t>182</w:t>
      </w:r>
      <w:r w:rsidRPr="00E6095D">
        <w:rPr>
          <w:rFonts w:cs="Calibri"/>
          <w:noProof/>
        </w:rPr>
        <w:t xml:space="preserve"> (1), 61-76, doi:10.1083/jcb.200803111, (2008).</w:t>
      </w:r>
    </w:p>
    <w:p w14:paraId="5903938D" w14:textId="5114F90B" w:rsidR="009E70FC" w:rsidRPr="00E6095D" w:rsidRDefault="009E70FC" w:rsidP="00E6095D">
      <w:pPr>
        <w:pStyle w:val="EndNoteBibliography"/>
        <w:jc w:val="both"/>
        <w:rPr>
          <w:rFonts w:cs="Calibri"/>
          <w:noProof/>
        </w:rPr>
      </w:pPr>
      <w:r w:rsidRPr="00E6095D">
        <w:rPr>
          <w:rFonts w:cs="Calibri"/>
          <w:noProof/>
        </w:rPr>
        <w:t>4</w:t>
      </w:r>
      <w:r w:rsidRPr="00E6095D">
        <w:rPr>
          <w:rFonts w:cs="Calibri"/>
          <w:noProof/>
        </w:rPr>
        <w:tab/>
        <w:t>Borah, S., Darricarrere, N., Darnell, A., Myoung, J.</w:t>
      </w:r>
      <w:r w:rsidR="00F9678D">
        <w:rPr>
          <w:rFonts w:cs="Calibri"/>
          <w:noProof/>
        </w:rPr>
        <w:t>,</w:t>
      </w:r>
      <w:r w:rsidRPr="00E6095D">
        <w:rPr>
          <w:rFonts w:cs="Calibri"/>
          <w:noProof/>
        </w:rPr>
        <w:t xml:space="preserve"> Steitz, J. A. A viral nuclear noncoding RNA binds re-localized poly(A) binding protein and is required for late KSHV gene expression. </w:t>
      </w:r>
      <w:r w:rsidRPr="00E6095D">
        <w:rPr>
          <w:rFonts w:cs="Calibri"/>
          <w:i/>
          <w:noProof/>
        </w:rPr>
        <w:t>P</w:t>
      </w:r>
      <w:r w:rsidR="0054754C" w:rsidRPr="00E6095D">
        <w:rPr>
          <w:rFonts w:cs="Calibri"/>
          <w:i/>
          <w:noProof/>
        </w:rPr>
        <w:t xml:space="preserve">ublic </w:t>
      </w:r>
      <w:r w:rsidRPr="00E6095D">
        <w:rPr>
          <w:rFonts w:cs="Calibri"/>
          <w:i/>
          <w:noProof/>
        </w:rPr>
        <w:t>L</w:t>
      </w:r>
      <w:r w:rsidR="0054754C" w:rsidRPr="00E6095D">
        <w:rPr>
          <w:rFonts w:cs="Calibri"/>
          <w:i/>
          <w:noProof/>
        </w:rPr>
        <w:t xml:space="preserve">ibrary </w:t>
      </w:r>
      <w:r w:rsidRPr="00E6095D">
        <w:rPr>
          <w:rFonts w:cs="Calibri"/>
          <w:i/>
          <w:noProof/>
        </w:rPr>
        <w:t>o</w:t>
      </w:r>
      <w:r w:rsidR="0054754C" w:rsidRPr="00E6095D">
        <w:rPr>
          <w:rFonts w:cs="Calibri"/>
          <w:i/>
          <w:noProof/>
        </w:rPr>
        <w:t xml:space="preserve">f </w:t>
      </w:r>
      <w:r w:rsidRPr="00E6095D">
        <w:rPr>
          <w:rFonts w:cs="Calibri"/>
          <w:i/>
          <w:noProof/>
        </w:rPr>
        <w:t>S</w:t>
      </w:r>
      <w:r w:rsidR="0054754C" w:rsidRPr="00E6095D">
        <w:rPr>
          <w:rFonts w:cs="Calibri"/>
          <w:i/>
          <w:noProof/>
        </w:rPr>
        <w:t>cience</w:t>
      </w:r>
      <w:r w:rsidRPr="00E6095D">
        <w:rPr>
          <w:rFonts w:cs="Calibri"/>
          <w:i/>
          <w:noProof/>
        </w:rPr>
        <w:t xml:space="preserve"> Pathog</w:t>
      </w:r>
      <w:r w:rsidR="00406D61" w:rsidRPr="00E6095D">
        <w:rPr>
          <w:rFonts w:cs="Calibri"/>
          <w:i/>
          <w:noProof/>
        </w:rPr>
        <w:t>ens</w:t>
      </w:r>
      <w:r w:rsidRPr="00E6095D">
        <w:rPr>
          <w:rFonts w:cs="Calibri"/>
          <w:i/>
          <w:noProof/>
        </w:rPr>
        <w:t>.</w:t>
      </w:r>
      <w:r w:rsidRPr="00E6095D">
        <w:rPr>
          <w:rFonts w:cs="Calibri"/>
          <w:noProof/>
        </w:rPr>
        <w:t xml:space="preserve"> </w:t>
      </w:r>
      <w:r w:rsidRPr="00E6095D">
        <w:rPr>
          <w:rFonts w:cs="Calibri"/>
          <w:b/>
          <w:noProof/>
        </w:rPr>
        <w:t>7</w:t>
      </w:r>
      <w:r w:rsidRPr="00E6095D">
        <w:rPr>
          <w:rFonts w:cs="Calibri"/>
          <w:noProof/>
        </w:rPr>
        <w:t xml:space="preserve"> (10), e1002300, doi:10.1371/journal.ppat.1002300, (2011).</w:t>
      </w:r>
    </w:p>
    <w:p w14:paraId="5E262970" w14:textId="5C409CE7" w:rsidR="009E70FC" w:rsidRPr="00E6095D" w:rsidRDefault="009E70FC" w:rsidP="00E6095D">
      <w:pPr>
        <w:pStyle w:val="EndNoteBibliography"/>
        <w:jc w:val="both"/>
        <w:rPr>
          <w:rFonts w:cs="Calibri"/>
          <w:noProof/>
        </w:rPr>
      </w:pPr>
      <w:r w:rsidRPr="00E6095D">
        <w:rPr>
          <w:rFonts w:cs="Calibri"/>
          <w:noProof/>
        </w:rPr>
        <w:t>5</w:t>
      </w:r>
      <w:r w:rsidRPr="00E6095D">
        <w:rPr>
          <w:rFonts w:cs="Calibri"/>
          <w:noProof/>
        </w:rPr>
        <w:tab/>
        <w:t>Tycowski, K. T., Shu, M. D., Borah, S., Shi, M.</w:t>
      </w:r>
      <w:r w:rsidR="00F9678D">
        <w:rPr>
          <w:rFonts w:cs="Calibri"/>
          <w:noProof/>
        </w:rPr>
        <w:t>,</w:t>
      </w:r>
      <w:r w:rsidRPr="00E6095D">
        <w:rPr>
          <w:rFonts w:cs="Calibri"/>
          <w:noProof/>
        </w:rPr>
        <w:t xml:space="preserve"> Steitz, J. A. Conservation of a triple-helix-forming RNA stability element in noncoding and genomic RNAs of diverse viruses. </w:t>
      </w:r>
      <w:r w:rsidRPr="00E6095D">
        <w:rPr>
          <w:rFonts w:cs="Calibri"/>
          <w:i/>
          <w:noProof/>
        </w:rPr>
        <w:t>Cell Rep</w:t>
      </w:r>
      <w:r w:rsidR="00406D61" w:rsidRPr="00E6095D">
        <w:rPr>
          <w:rFonts w:cs="Calibri"/>
          <w:i/>
          <w:noProof/>
        </w:rPr>
        <w:t>orts</w:t>
      </w:r>
      <w:r w:rsidRPr="00E6095D">
        <w:rPr>
          <w:rFonts w:cs="Calibri"/>
          <w:i/>
          <w:noProof/>
        </w:rPr>
        <w:t>.</w:t>
      </w:r>
      <w:r w:rsidRPr="00E6095D">
        <w:rPr>
          <w:rFonts w:cs="Calibri"/>
          <w:noProof/>
        </w:rPr>
        <w:t xml:space="preserve"> </w:t>
      </w:r>
      <w:r w:rsidRPr="00E6095D">
        <w:rPr>
          <w:rFonts w:cs="Calibri"/>
          <w:b/>
          <w:noProof/>
        </w:rPr>
        <w:t>2</w:t>
      </w:r>
      <w:r w:rsidRPr="00E6095D">
        <w:rPr>
          <w:rFonts w:cs="Calibri"/>
          <w:noProof/>
        </w:rPr>
        <w:t xml:space="preserve"> (1), 26-32, doi:10.1016/j.celrep.2012.05.020, (2012).</w:t>
      </w:r>
    </w:p>
    <w:p w14:paraId="0BFAE2E6" w14:textId="49C6D470" w:rsidR="009E70FC" w:rsidRPr="00E6095D" w:rsidRDefault="009E70FC" w:rsidP="00E6095D">
      <w:pPr>
        <w:pStyle w:val="EndNoteBibliography"/>
        <w:jc w:val="both"/>
        <w:rPr>
          <w:rFonts w:cs="Calibri"/>
          <w:noProof/>
        </w:rPr>
      </w:pPr>
      <w:r w:rsidRPr="00E6095D">
        <w:rPr>
          <w:rFonts w:cs="Calibri"/>
          <w:noProof/>
        </w:rPr>
        <w:t>6</w:t>
      </w:r>
      <w:r w:rsidRPr="00E6095D">
        <w:rPr>
          <w:rFonts w:cs="Calibri"/>
          <w:noProof/>
        </w:rPr>
        <w:tab/>
        <w:t>Weinberg, R. A.</w:t>
      </w:r>
      <w:r w:rsidR="00F9678D">
        <w:rPr>
          <w:rFonts w:cs="Calibri"/>
          <w:noProof/>
        </w:rPr>
        <w:t>,</w:t>
      </w:r>
      <w:r w:rsidRPr="00E6095D">
        <w:rPr>
          <w:rFonts w:cs="Calibri"/>
          <w:noProof/>
        </w:rPr>
        <w:t xml:space="preserve"> Penman, S. Small molecular weight monodisperse nuclear RNA. </w:t>
      </w:r>
      <w:r w:rsidRPr="00E6095D">
        <w:rPr>
          <w:rFonts w:cs="Calibri"/>
          <w:i/>
          <w:noProof/>
        </w:rPr>
        <w:t>J</w:t>
      </w:r>
      <w:r w:rsidR="006A72FB" w:rsidRPr="00E6095D">
        <w:rPr>
          <w:rFonts w:cs="Calibri"/>
          <w:i/>
          <w:noProof/>
        </w:rPr>
        <w:t>ournal of</w:t>
      </w:r>
      <w:r w:rsidRPr="00E6095D">
        <w:rPr>
          <w:rFonts w:cs="Calibri"/>
          <w:i/>
          <w:noProof/>
        </w:rPr>
        <w:t xml:space="preserve"> Mol</w:t>
      </w:r>
      <w:r w:rsidR="006A72FB" w:rsidRPr="00E6095D">
        <w:rPr>
          <w:rFonts w:cs="Calibri"/>
          <w:i/>
          <w:noProof/>
        </w:rPr>
        <w:t>ecular</w:t>
      </w:r>
      <w:r w:rsidRPr="00E6095D">
        <w:rPr>
          <w:rFonts w:cs="Calibri"/>
          <w:i/>
          <w:noProof/>
        </w:rPr>
        <w:t xml:space="preserve"> Biol</w:t>
      </w:r>
      <w:r w:rsidR="006A72FB" w:rsidRPr="00E6095D">
        <w:rPr>
          <w:rFonts w:cs="Calibri"/>
          <w:i/>
          <w:noProof/>
        </w:rPr>
        <w:t>ogy</w:t>
      </w:r>
      <w:r w:rsidRPr="00E6095D">
        <w:rPr>
          <w:rFonts w:cs="Calibri"/>
          <w:i/>
          <w:noProof/>
        </w:rPr>
        <w:t>.</w:t>
      </w:r>
      <w:r w:rsidRPr="00E6095D">
        <w:rPr>
          <w:rFonts w:cs="Calibri"/>
          <w:noProof/>
        </w:rPr>
        <w:t xml:space="preserve"> </w:t>
      </w:r>
      <w:r w:rsidRPr="00E6095D">
        <w:rPr>
          <w:rFonts w:cs="Calibri"/>
          <w:b/>
          <w:noProof/>
        </w:rPr>
        <w:t>38</w:t>
      </w:r>
      <w:r w:rsidRPr="00E6095D">
        <w:rPr>
          <w:rFonts w:cs="Calibri"/>
          <w:noProof/>
        </w:rPr>
        <w:t xml:space="preserve"> (3), 289-304 (1968).</w:t>
      </w:r>
    </w:p>
    <w:p w14:paraId="13282137" w14:textId="6B17E8A6" w:rsidR="009E70FC" w:rsidRPr="00E6095D" w:rsidRDefault="009E70FC" w:rsidP="00E6095D">
      <w:pPr>
        <w:pStyle w:val="EndNoteBibliography"/>
        <w:jc w:val="both"/>
        <w:rPr>
          <w:rFonts w:cs="Calibri"/>
          <w:noProof/>
        </w:rPr>
      </w:pPr>
      <w:r w:rsidRPr="00E6095D">
        <w:rPr>
          <w:rFonts w:cs="Calibri"/>
          <w:noProof/>
        </w:rPr>
        <w:t>7</w:t>
      </w:r>
      <w:r w:rsidRPr="00E6095D">
        <w:rPr>
          <w:rFonts w:cs="Calibri"/>
          <w:noProof/>
        </w:rPr>
        <w:tab/>
        <w:t>Myoung, J.</w:t>
      </w:r>
      <w:r w:rsidR="00F9678D">
        <w:rPr>
          <w:rFonts w:cs="Calibri"/>
          <w:noProof/>
        </w:rPr>
        <w:t>,</w:t>
      </w:r>
      <w:r w:rsidRPr="00E6095D">
        <w:rPr>
          <w:rFonts w:cs="Calibri"/>
          <w:noProof/>
        </w:rPr>
        <w:t xml:space="preserve"> Ganem, D. Generation of a doxycycline-inducible KSHV producer cell line of endothelial origin: maintenance of tight latency with efficient reactivation upon induction. </w:t>
      </w:r>
      <w:r w:rsidRPr="00E6095D">
        <w:rPr>
          <w:rFonts w:cs="Calibri"/>
          <w:i/>
          <w:noProof/>
        </w:rPr>
        <w:t>J</w:t>
      </w:r>
      <w:r w:rsidR="006A72FB" w:rsidRPr="00E6095D">
        <w:rPr>
          <w:rFonts w:cs="Calibri"/>
          <w:i/>
          <w:noProof/>
        </w:rPr>
        <w:t>ournal of</w:t>
      </w:r>
      <w:r w:rsidRPr="00E6095D">
        <w:rPr>
          <w:rFonts w:cs="Calibri"/>
          <w:i/>
          <w:noProof/>
        </w:rPr>
        <w:t xml:space="preserve"> Virol</w:t>
      </w:r>
      <w:r w:rsidR="006A72FB" w:rsidRPr="00E6095D">
        <w:rPr>
          <w:rFonts w:cs="Calibri"/>
          <w:i/>
          <w:noProof/>
        </w:rPr>
        <w:t>ogy</w:t>
      </w:r>
      <w:r w:rsidRPr="00E6095D">
        <w:rPr>
          <w:rFonts w:cs="Calibri"/>
          <w:i/>
          <w:noProof/>
        </w:rPr>
        <w:t xml:space="preserve"> Methods.</w:t>
      </w:r>
      <w:r w:rsidRPr="00E6095D">
        <w:rPr>
          <w:rFonts w:cs="Calibri"/>
          <w:noProof/>
        </w:rPr>
        <w:t xml:space="preserve"> </w:t>
      </w:r>
      <w:r w:rsidRPr="00E6095D">
        <w:rPr>
          <w:rFonts w:cs="Calibri"/>
          <w:b/>
          <w:noProof/>
        </w:rPr>
        <w:t>174</w:t>
      </w:r>
      <w:r w:rsidRPr="00E6095D">
        <w:rPr>
          <w:rFonts w:cs="Calibri"/>
          <w:noProof/>
        </w:rPr>
        <w:t xml:space="preserve"> (1-2), 12-21, doi:10.1016/j.jviromet.2011.03.012, (2011).</w:t>
      </w:r>
    </w:p>
    <w:p w14:paraId="41DFF802" w14:textId="4DEA82D3" w:rsidR="009E70FC" w:rsidRPr="00E6095D" w:rsidRDefault="009E70FC" w:rsidP="00E6095D">
      <w:pPr>
        <w:pStyle w:val="EndNoteBibliography"/>
        <w:jc w:val="both"/>
        <w:rPr>
          <w:rFonts w:cs="Calibri"/>
          <w:noProof/>
        </w:rPr>
      </w:pPr>
      <w:r w:rsidRPr="00E6095D">
        <w:rPr>
          <w:rFonts w:cs="Calibri"/>
          <w:noProof/>
        </w:rPr>
        <w:t>8</w:t>
      </w:r>
      <w:r w:rsidRPr="00E6095D">
        <w:rPr>
          <w:rFonts w:cs="Calibri"/>
          <w:noProof/>
        </w:rPr>
        <w:tab/>
        <w:t>Brulois, K. F.</w:t>
      </w:r>
      <w:r w:rsidRPr="00E6095D">
        <w:rPr>
          <w:rFonts w:cs="Calibri"/>
          <w:i/>
          <w:noProof/>
        </w:rPr>
        <w:t xml:space="preserve"> </w:t>
      </w:r>
      <w:r w:rsidR="00F9678D" w:rsidRPr="00F9678D">
        <w:rPr>
          <w:rFonts w:cs="Calibri"/>
          <w:noProof/>
        </w:rPr>
        <w:t>et al.</w:t>
      </w:r>
      <w:r w:rsidRPr="00E6095D">
        <w:rPr>
          <w:rFonts w:cs="Calibri"/>
          <w:noProof/>
        </w:rPr>
        <w:t xml:space="preserve"> Construction and manipulation of a new Kaposi's sarcoma-associated herpesvirus bacterial artificial chromosome clone. </w:t>
      </w:r>
      <w:r w:rsidRPr="00E6095D">
        <w:rPr>
          <w:rFonts w:cs="Calibri"/>
          <w:i/>
          <w:noProof/>
        </w:rPr>
        <w:t>J</w:t>
      </w:r>
      <w:r w:rsidR="006A72FB" w:rsidRPr="00E6095D">
        <w:rPr>
          <w:rFonts w:cs="Calibri"/>
          <w:i/>
          <w:noProof/>
        </w:rPr>
        <w:t>ournal of</w:t>
      </w:r>
      <w:r w:rsidRPr="00E6095D">
        <w:rPr>
          <w:rFonts w:cs="Calibri"/>
          <w:i/>
          <w:noProof/>
        </w:rPr>
        <w:t xml:space="preserve"> Virol</w:t>
      </w:r>
      <w:r w:rsidR="006A72FB" w:rsidRPr="00E6095D">
        <w:rPr>
          <w:rFonts w:cs="Calibri"/>
          <w:i/>
          <w:noProof/>
        </w:rPr>
        <w:t>ogy</w:t>
      </w:r>
      <w:r w:rsidRPr="00E6095D">
        <w:rPr>
          <w:rFonts w:cs="Calibri"/>
          <w:i/>
          <w:noProof/>
        </w:rPr>
        <w:t>.</w:t>
      </w:r>
      <w:r w:rsidRPr="00E6095D">
        <w:rPr>
          <w:rFonts w:cs="Calibri"/>
          <w:noProof/>
        </w:rPr>
        <w:t xml:space="preserve"> </w:t>
      </w:r>
      <w:r w:rsidRPr="00E6095D">
        <w:rPr>
          <w:rFonts w:cs="Calibri"/>
          <w:b/>
          <w:noProof/>
        </w:rPr>
        <w:t>86</w:t>
      </w:r>
      <w:r w:rsidRPr="00E6095D">
        <w:rPr>
          <w:rFonts w:cs="Calibri"/>
          <w:noProof/>
        </w:rPr>
        <w:t xml:space="preserve"> (18), 9708-9720, doi:10.1128/JVI.01019-12, (2012).</w:t>
      </w:r>
    </w:p>
    <w:p w14:paraId="6DDFE5FE" w14:textId="58EDFCD6" w:rsidR="009E70FC" w:rsidRPr="00E6095D" w:rsidRDefault="009E70FC" w:rsidP="00E6095D">
      <w:pPr>
        <w:pStyle w:val="EndNoteBibliography"/>
        <w:jc w:val="both"/>
        <w:rPr>
          <w:rFonts w:cs="Calibri"/>
          <w:noProof/>
        </w:rPr>
      </w:pPr>
      <w:r w:rsidRPr="00E6095D">
        <w:rPr>
          <w:rFonts w:cs="Calibri"/>
          <w:noProof/>
        </w:rPr>
        <w:t>9</w:t>
      </w:r>
      <w:r w:rsidRPr="00E6095D">
        <w:rPr>
          <w:rFonts w:cs="Calibri"/>
          <w:noProof/>
        </w:rPr>
        <w:tab/>
        <w:t>Sturzl, M., Gaus, D., Dirks, W. G., Ganem, D.</w:t>
      </w:r>
      <w:r w:rsidR="00F9678D">
        <w:rPr>
          <w:rFonts w:cs="Calibri"/>
          <w:noProof/>
        </w:rPr>
        <w:t>,</w:t>
      </w:r>
      <w:r w:rsidRPr="00E6095D">
        <w:rPr>
          <w:rFonts w:cs="Calibri"/>
          <w:noProof/>
        </w:rPr>
        <w:t xml:space="preserve"> Jochmann, R. Kaposi's sarcoma-derived cell line SLK is not of endothelial origin, but is a contaminant from a known renal carcinoma cell line. </w:t>
      </w:r>
      <w:r w:rsidRPr="00E6095D">
        <w:rPr>
          <w:rFonts w:cs="Calibri"/>
          <w:i/>
          <w:noProof/>
        </w:rPr>
        <w:t>Int</w:t>
      </w:r>
      <w:r w:rsidR="006A72FB" w:rsidRPr="00E6095D">
        <w:rPr>
          <w:rFonts w:cs="Calibri"/>
          <w:i/>
          <w:noProof/>
        </w:rPr>
        <w:t>ernational</w:t>
      </w:r>
      <w:r w:rsidRPr="00E6095D">
        <w:rPr>
          <w:rFonts w:cs="Calibri"/>
          <w:i/>
          <w:noProof/>
        </w:rPr>
        <w:t xml:space="preserve"> J</w:t>
      </w:r>
      <w:r w:rsidR="006A72FB" w:rsidRPr="00E6095D">
        <w:rPr>
          <w:rFonts w:cs="Calibri"/>
          <w:i/>
          <w:noProof/>
        </w:rPr>
        <w:t>ournal of</w:t>
      </w:r>
      <w:r w:rsidRPr="00E6095D">
        <w:rPr>
          <w:rFonts w:cs="Calibri"/>
          <w:i/>
          <w:noProof/>
        </w:rPr>
        <w:t xml:space="preserve"> Cancer.</w:t>
      </w:r>
      <w:r w:rsidRPr="00E6095D">
        <w:rPr>
          <w:rFonts w:cs="Calibri"/>
          <w:noProof/>
        </w:rPr>
        <w:t xml:space="preserve"> </w:t>
      </w:r>
      <w:r w:rsidRPr="00E6095D">
        <w:rPr>
          <w:rFonts w:cs="Calibri"/>
          <w:b/>
          <w:noProof/>
        </w:rPr>
        <w:t>132</w:t>
      </w:r>
      <w:r w:rsidRPr="00E6095D">
        <w:rPr>
          <w:rFonts w:cs="Calibri"/>
          <w:noProof/>
        </w:rPr>
        <w:t xml:space="preserve"> (8), 1954-1958, doi:10.1002/ijc.27849, (2013).</w:t>
      </w:r>
    </w:p>
    <w:p w14:paraId="7E63A1C5" w14:textId="62F4A924" w:rsidR="009E70FC" w:rsidRPr="00E6095D" w:rsidRDefault="009E70FC" w:rsidP="00E6095D">
      <w:pPr>
        <w:pStyle w:val="EndNoteBibliography"/>
        <w:jc w:val="both"/>
        <w:rPr>
          <w:rFonts w:cs="Calibri"/>
          <w:noProof/>
        </w:rPr>
      </w:pPr>
      <w:r w:rsidRPr="00E6095D">
        <w:rPr>
          <w:rFonts w:cs="Calibri"/>
          <w:noProof/>
        </w:rPr>
        <w:t>10</w:t>
      </w:r>
      <w:r w:rsidRPr="00E6095D">
        <w:rPr>
          <w:rFonts w:cs="Calibri"/>
          <w:noProof/>
        </w:rPr>
        <w:tab/>
        <w:t>Chiou, C. J.</w:t>
      </w:r>
      <w:r w:rsidRPr="00E6095D">
        <w:rPr>
          <w:rFonts w:cs="Calibri"/>
          <w:i/>
          <w:noProof/>
        </w:rPr>
        <w:t xml:space="preserve"> </w:t>
      </w:r>
      <w:r w:rsidR="00F9678D" w:rsidRPr="00F9678D">
        <w:rPr>
          <w:rFonts w:cs="Calibri"/>
          <w:noProof/>
        </w:rPr>
        <w:t>et al.</w:t>
      </w:r>
      <w:r w:rsidRPr="00E6095D">
        <w:rPr>
          <w:rFonts w:cs="Calibri"/>
          <w:noProof/>
        </w:rPr>
        <w:t xml:space="preserve"> Patterns of gene expression and a transactivation function exhibited by the vGCR (ORF74) chemokine receptor protein of Kaposi's sarcoma-associated herpesvirus. </w:t>
      </w:r>
      <w:r w:rsidRPr="00E6095D">
        <w:rPr>
          <w:rFonts w:cs="Calibri"/>
          <w:i/>
          <w:noProof/>
        </w:rPr>
        <w:t>J</w:t>
      </w:r>
      <w:r w:rsidR="006A72FB" w:rsidRPr="00E6095D">
        <w:rPr>
          <w:rFonts w:cs="Calibri"/>
          <w:i/>
          <w:noProof/>
        </w:rPr>
        <w:t>ournal of</w:t>
      </w:r>
      <w:r w:rsidRPr="00E6095D">
        <w:rPr>
          <w:rFonts w:cs="Calibri"/>
          <w:i/>
          <w:noProof/>
        </w:rPr>
        <w:t xml:space="preserve"> Virol</w:t>
      </w:r>
      <w:r w:rsidR="006A72FB" w:rsidRPr="00E6095D">
        <w:rPr>
          <w:rFonts w:cs="Calibri"/>
          <w:i/>
          <w:noProof/>
        </w:rPr>
        <w:t>ogy</w:t>
      </w:r>
      <w:r w:rsidRPr="00E6095D">
        <w:rPr>
          <w:rFonts w:cs="Calibri"/>
          <w:i/>
          <w:noProof/>
        </w:rPr>
        <w:t>.</w:t>
      </w:r>
      <w:r w:rsidRPr="00E6095D">
        <w:rPr>
          <w:rFonts w:cs="Calibri"/>
          <w:noProof/>
        </w:rPr>
        <w:t xml:space="preserve"> </w:t>
      </w:r>
      <w:r w:rsidRPr="00E6095D">
        <w:rPr>
          <w:rFonts w:cs="Calibri"/>
          <w:b/>
          <w:noProof/>
        </w:rPr>
        <w:t>76</w:t>
      </w:r>
      <w:r w:rsidRPr="00E6095D">
        <w:rPr>
          <w:rFonts w:cs="Calibri"/>
          <w:noProof/>
        </w:rPr>
        <w:t xml:space="preserve"> (7), 3421-3439 (2002).</w:t>
      </w:r>
    </w:p>
    <w:p w14:paraId="59E6FC6D" w14:textId="38A0FDC3" w:rsidR="009E70FC" w:rsidRPr="00E6095D" w:rsidRDefault="009E70FC" w:rsidP="00E6095D">
      <w:pPr>
        <w:pStyle w:val="EndNoteBibliography"/>
        <w:jc w:val="both"/>
        <w:rPr>
          <w:rFonts w:cs="Calibri"/>
          <w:noProof/>
        </w:rPr>
      </w:pPr>
      <w:r w:rsidRPr="00E6095D">
        <w:rPr>
          <w:rFonts w:cs="Calibri"/>
          <w:noProof/>
        </w:rPr>
        <w:t>11</w:t>
      </w:r>
      <w:r w:rsidRPr="00E6095D">
        <w:rPr>
          <w:rFonts w:cs="Calibri"/>
          <w:noProof/>
        </w:rPr>
        <w:tab/>
        <w:t>Cole, R. W., Jinadasa, T.</w:t>
      </w:r>
      <w:r w:rsidR="00F9678D">
        <w:rPr>
          <w:rFonts w:cs="Calibri"/>
          <w:noProof/>
        </w:rPr>
        <w:t>,</w:t>
      </w:r>
      <w:r w:rsidRPr="00E6095D">
        <w:rPr>
          <w:rFonts w:cs="Calibri"/>
          <w:noProof/>
        </w:rPr>
        <w:t xml:space="preserve"> Brown, C. M. Measuring and interpreting point spread functions to determine confocal microscope resolution and ensure quality control. </w:t>
      </w:r>
      <w:r w:rsidRPr="00E6095D">
        <w:rPr>
          <w:rFonts w:cs="Calibri"/>
          <w:i/>
          <w:noProof/>
        </w:rPr>
        <w:t>Nat</w:t>
      </w:r>
      <w:r w:rsidR="006A72FB" w:rsidRPr="00E6095D">
        <w:rPr>
          <w:rFonts w:cs="Calibri"/>
          <w:i/>
          <w:noProof/>
        </w:rPr>
        <w:t>ure</w:t>
      </w:r>
      <w:r w:rsidRPr="00E6095D">
        <w:rPr>
          <w:rFonts w:cs="Calibri"/>
          <w:i/>
          <w:noProof/>
        </w:rPr>
        <w:t xml:space="preserve"> Protoc</w:t>
      </w:r>
      <w:r w:rsidR="006A72FB" w:rsidRPr="00E6095D">
        <w:rPr>
          <w:rFonts w:cs="Calibri"/>
          <w:i/>
          <w:noProof/>
        </w:rPr>
        <w:t>ols</w:t>
      </w:r>
      <w:r w:rsidRPr="00E6095D">
        <w:rPr>
          <w:rFonts w:cs="Calibri"/>
          <w:i/>
          <w:noProof/>
        </w:rPr>
        <w:t>.</w:t>
      </w:r>
      <w:r w:rsidRPr="00E6095D">
        <w:rPr>
          <w:rFonts w:cs="Calibri"/>
          <w:noProof/>
        </w:rPr>
        <w:t xml:space="preserve"> </w:t>
      </w:r>
      <w:r w:rsidRPr="00E6095D">
        <w:rPr>
          <w:rFonts w:cs="Calibri"/>
          <w:b/>
          <w:noProof/>
        </w:rPr>
        <w:t>6</w:t>
      </w:r>
      <w:r w:rsidRPr="00E6095D">
        <w:rPr>
          <w:rFonts w:cs="Calibri"/>
          <w:noProof/>
        </w:rPr>
        <w:t xml:space="preserve"> (12), 1929-1941, doi:10.1038/nprot.2011.407, (2011).</w:t>
      </w:r>
    </w:p>
    <w:p w14:paraId="6B2DD3F6" w14:textId="109757E6" w:rsidR="009E70FC" w:rsidRPr="00E6095D" w:rsidRDefault="009E70FC" w:rsidP="00E6095D">
      <w:pPr>
        <w:pStyle w:val="EndNoteBibliography"/>
        <w:jc w:val="both"/>
        <w:rPr>
          <w:rFonts w:cs="Calibri"/>
          <w:noProof/>
        </w:rPr>
      </w:pPr>
      <w:r w:rsidRPr="00E6095D">
        <w:rPr>
          <w:rFonts w:cs="Calibri"/>
          <w:noProof/>
        </w:rPr>
        <w:t>12</w:t>
      </w:r>
      <w:r w:rsidRPr="00E6095D">
        <w:rPr>
          <w:rFonts w:cs="Calibri"/>
          <w:noProof/>
        </w:rPr>
        <w:tab/>
        <w:t>Nakamura, H.</w:t>
      </w:r>
      <w:r w:rsidRPr="00E6095D">
        <w:rPr>
          <w:rFonts w:cs="Calibri"/>
          <w:i/>
          <w:noProof/>
        </w:rPr>
        <w:t xml:space="preserve"> </w:t>
      </w:r>
      <w:r w:rsidR="00F9678D" w:rsidRPr="00F9678D">
        <w:rPr>
          <w:rFonts w:cs="Calibri"/>
          <w:noProof/>
        </w:rPr>
        <w:t>et al.</w:t>
      </w:r>
      <w:r w:rsidRPr="00E6095D">
        <w:rPr>
          <w:rFonts w:cs="Calibri"/>
          <w:noProof/>
        </w:rPr>
        <w:t xml:space="preserve"> Global changes in Kaposi's sarcoma-associated virus gene expression patterns following expression of a tetracycline-inducible Rta transactivator. </w:t>
      </w:r>
      <w:r w:rsidRPr="00E6095D">
        <w:rPr>
          <w:rFonts w:cs="Calibri"/>
          <w:i/>
          <w:noProof/>
        </w:rPr>
        <w:t>J</w:t>
      </w:r>
      <w:r w:rsidR="006A72FB" w:rsidRPr="00E6095D">
        <w:rPr>
          <w:rFonts w:cs="Calibri"/>
          <w:i/>
          <w:noProof/>
        </w:rPr>
        <w:t>ournal of</w:t>
      </w:r>
      <w:r w:rsidRPr="00E6095D">
        <w:rPr>
          <w:rFonts w:cs="Calibri"/>
          <w:i/>
          <w:noProof/>
        </w:rPr>
        <w:t xml:space="preserve"> Virol</w:t>
      </w:r>
      <w:r w:rsidR="006A72FB" w:rsidRPr="00E6095D">
        <w:rPr>
          <w:rFonts w:cs="Calibri"/>
          <w:i/>
          <w:noProof/>
        </w:rPr>
        <w:t>ogy</w:t>
      </w:r>
      <w:r w:rsidRPr="00E6095D">
        <w:rPr>
          <w:rFonts w:cs="Calibri"/>
          <w:i/>
          <w:noProof/>
        </w:rPr>
        <w:t>.</w:t>
      </w:r>
      <w:r w:rsidRPr="00E6095D">
        <w:rPr>
          <w:rFonts w:cs="Calibri"/>
          <w:noProof/>
        </w:rPr>
        <w:t xml:space="preserve"> </w:t>
      </w:r>
      <w:r w:rsidRPr="00E6095D">
        <w:rPr>
          <w:rFonts w:cs="Calibri"/>
          <w:b/>
          <w:noProof/>
        </w:rPr>
        <w:t>77</w:t>
      </w:r>
      <w:r w:rsidRPr="00E6095D">
        <w:rPr>
          <w:rFonts w:cs="Calibri"/>
          <w:noProof/>
        </w:rPr>
        <w:t xml:space="preserve"> (7), 4205-4220 (2003).</w:t>
      </w:r>
    </w:p>
    <w:p w14:paraId="2BA348C0" w14:textId="127F6011" w:rsidR="009E70FC" w:rsidRPr="00E6095D" w:rsidRDefault="009E70FC" w:rsidP="00E6095D">
      <w:pPr>
        <w:pStyle w:val="EndNoteBibliography"/>
        <w:jc w:val="both"/>
        <w:rPr>
          <w:rFonts w:cs="Calibri"/>
          <w:noProof/>
        </w:rPr>
      </w:pPr>
      <w:r w:rsidRPr="00E6095D">
        <w:rPr>
          <w:rFonts w:cs="Calibri"/>
          <w:noProof/>
        </w:rPr>
        <w:t>13</w:t>
      </w:r>
      <w:r w:rsidRPr="00E6095D">
        <w:rPr>
          <w:rFonts w:cs="Calibri"/>
          <w:noProof/>
        </w:rPr>
        <w:tab/>
        <w:t>Majerciak, V., Yamanegi, K.</w:t>
      </w:r>
      <w:r w:rsidR="00F9678D">
        <w:rPr>
          <w:rFonts w:cs="Calibri"/>
          <w:noProof/>
        </w:rPr>
        <w:t>,</w:t>
      </w:r>
      <w:r w:rsidRPr="00E6095D">
        <w:rPr>
          <w:rFonts w:cs="Calibri"/>
          <w:noProof/>
        </w:rPr>
        <w:t xml:space="preserve"> Zheng, Z. M. Gene structure and expression of Kaposi's sarcoma-associated herpesvirus ORF56, ORF57, ORF58, and ORF59. </w:t>
      </w:r>
      <w:r w:rsidRPr="00E6095D">
        <w:rPr>
          <w:rFonts w:cs="Calibri"/>
          <w:i/>
          <w:noProof/>
        </w:rPr>
        <w:t>J</w:t>
      </w:r>
      <w:r w:rsidR="006A72FB" w:rsidRPr="00E6095D">
        <w:rPr>
          <w:rFonts w:cs="Calibri"/>
          <w:i/>
          <w:noProof/>
        </w:rPr>
        <w:t>ournal of</w:t>
      </w:r>
      <w:r w:rsidRPr="00E6095D">
        <w:rPr>
          <w:rFonts w:cs="Calibri"/>
          <w:i/>
          <w:noProof/>
        </w:rPr>
        <w:t xml:space="preserve"> Virol</w:t>
      </w:r>
      <w:r w:rsidR="006A72FB" w:rsidRPr="00E6095D">
        <w:rPr>
          <w:rFonts w:cs="Calibri"/>
          <w:i/>
          <w:noProof/>
        </w:rPr>
        <w:t>ogy</w:t>
      </w:r>
      <w:r w:rsidRPr="00E6095D">
        <w:rPr>
          <w:rFonts w:cs="Calibri"/>
          <w:i/>
          <w:noProof/>
        </w:rPr>
        <w:t>.</w:t>
      </w:r>
      <w:r w:rsidRPr="00E6095D">
        <w:rPr>
          <w:rFonts w:cs="Calibri"/>
          <w:noProof/>
        </w:rPr>
        <w:t xml:space="preserve"> </w:t>
      </w:r>
      <w:r w:rsidRPr="00E6095D">
        <w:rPr>
          <w:rFonts w:cs="Calibri"/>
          <w:b/>
          <w:noProof/>
        </w:rPr>
        <w:t>80</w:t>
      </w:r>
      <w:r w:rsidRPr="00E6095D">
        <w:rPr>
          <w:rFonts w:cs="Calibri"/>
          <w:noProof/>
        </w:rPr>
        <w:t xml:space="preserve"> (24), 11968-11981, doi:10.1128/JVI.01394-06, (2006).</w:t>
      </w:r>
    </w:p>
    <w:p w14:paraId="43789145" w14:textId="22EB2235" w:rsidR="009E70FC" w:rsidRPr="00E6095D" w:rsidRDefault="009E70FC" w:rsidP="00E6095D">
      <w:pPr>
        <w:pStyle w:val="EndNoteBibliography"/>
        <w:jc w:val="both"/>
        <w:rPr>
          <w:rFonts w:cs="Calibri"/>
          <w:noProof/>
        </w:rPr>
      </w:pPr>
      <w:r w:rsidRPr="00E6095D">
        <w:rPr>
          <w:rFonts w:cs="Calibri"/>
          <w:noProof/>
        </w:rPr>
        <w:t>14</w:t>
      </w:r>
      <w:r w:rsidRPr="00E6095D">
        <w:rPr>
          <w:rFonts w:cs="Calibri"/>
          <w:noProof/>
        </w:rPr>
        <w:tab/>
        <w:t>Sun, R., Lin, S. F., Gradoville, L.</w:t>
      </w:r>
      <w:r w:rsidR="00F9678D">
        <w:rPr>
          <w:rFonts w:cs="Calibri"/>
          <w:noProof/>
        </w:rPr>
        <w:t>,</w:t>
      </w:r>
      <w:r w:rsidRPr="00E6095D">
        <w:rPr>
          <w:rFonts w:cs="Calibri"/>
          <w:noProof/>
        </w:rPr>
        <w:t xml:space="preserve"> Miller, G. Polyadenylylated nuclear RNA encoded by Kaposi sarcoma-associated herpesvirus. </w:t>
      </w:r>
      <w:r w:rsidRPr="00E6095D">
        <w:rPr>
          <w:rFonts w:cs="Calibri"/>
          <w:i/>
          <w:noProof/>
        </w:rPr>
        <w:t>Proc</w:t>
      </w:r>
      <w:r w:rsidR="006A72FB" w:rsidRPr="00E6095D">
        <w:rPr>
          <w:rFonts w:cs="Calibri"/>
          <w:i/>
          <w:noProof/>
        </w:rPr>
        <w:t>eedings of the</w:t>
      </w:r>
      <w:r w:rsidRPr="00E6095D">
        <w:rPr>
          <w:rFonts w:cs="Calibri"/>
          <w:i/>
          <w:noProof/>
        </w:rPr>
        <w:t xml:space="preserve"> Nat</w:t>
      </w:r>
      <w:r w:rsidR="006A72FB" w:rsidRPr="00E6095D">
        <w:rPr>
          <w:rFonts w:cs="Calibri"/>
          <w:i/>
          <w:noProof/>
        </w:rPr>
        <w:t>iona</w:t>
      </w:r>
      <w:r w:rsidRPr="00E6095D">
        <w:rPr>
          <w:rFonts w:cs="Calibri"/>
          <w:i/>
          <w:noProof/>
        </w:rPr>
        <w:t>l Acad</w:t>
      </w:r>
      <w:r w:rsidR="006A72FB" w:rsidRPr="00E6095D">
        <w:rPr>
          <w:rFonts w:cs="Calibri"/>
          <w:i/>
          <w:noProof/>
        </w:rPr>
        <w:t>emy</w:t>
      </w:r>
      <w:r w:rsidRPr="00E6095D">
        <w:rPr>
          <w:rFonts w:cs="Calibri"/>
          <w:i/>
          <w:noProof/>
        </w:rPr>
        <w:t xml:space="preserve"> Sci</w:t>
      </w:r>
      <w:r w:rsidR="006A72FB" w:rsidRPr="00E6095D">
        <w:rPr>
          <w:rFonts w:cs="Calibri"/>
          <w:i/>
          <w:noProof/>
        </w:rPr>
        <w:t>ences</w:t>
      </w:r>
      <w:r w:rsidRPr="00E6095D">
        <w:rPr>
          <w:rFonts w:cs="Calibri"/>
          <w:i/>
          <w:noProof/>
        </w:rPr>
        <w:t xml:space="preserve"> U S A.</w:t>
      </w:r>
      <w:r w:rsidRPr="00E6095D">
        <w:rPr>
          <w:rFonts w:cs="Calibri"/>
          <w:noProof/>
        </w:rPr>
        <w:t xml:space="preserve"> </w:t>
      </w:r>
      <w:r w:rsidRPr="00E6095D">
        <w:rPr>
          <w:rFonts w:cs="Calibri"/>
          <w:b/>
          <w:noProof/>
        </w:rPr>
        <w:t>93</w:t>
      </w:r>
      <w:r w:rsidRPr="00E6095D">
        <w:rPr>
          <w:rFonts w:cs="Calibri"/>
          <w:noProof/>
        </w:rPr>
        <w:t xml:space="preserve"> (21), 11883-11888 (1996).</w:t>
      </w:r>
    </w:p>
    <w:p w14:paraId="1216A632" w14:textId="6D5A5CB7" w:rsidR="009E70FC" w:rsidRPr="00E6095D" w:rsidRDefault="009E70FC" w:rsidP="00E6095D">
      <w:pPr>
        <w:pStyle w:val="EndNoteBibliography"/>
        <w:jc w:val="both"/>
        <w:rPr>
          <w:rFonts w:cs="Calibri"/>
          <w:noProof/>
        </w:rPr>
      </w:pPr>
      <w:r w:rsidRPr="00E6095D">
        <w:rPr>
          <w:rFonts w:cs="Calibri"/>
          <w:noProof/>
        </w:rPr>
        <w:t>15</w:t>
      </w:r>
      <w:r w:rsidRPr="00E6095D">
        <w:rPr>
          <w:rFonts w:cs="Calibri"/>
          <w:noProof/>
        </w:rPr>
        <w:tab/>
        <w:t>Vallery, T. K., Withers, J. B., Andoh, J. A.</w:t>
      </w:r>
      <w:r w:rsidR="00F9678D">
        <w:rPr>
          <w:rFonts w:cs="Calibri"/>
          <w:noProof/>
        </w:rPr>
        <w:t>,</w:t>
      </w:r>
      <w:r w:rsidRPr="00E6095D">
        <w:rPr>
          <w:rFonts w:cs="Calibri"/>
          <w:noProof/>
        </w:rPr>
        <w:t xml:space="preserve"> Steitz, J. A. Kaposi's Sarcoma-Associated Herpesvirus mRNA Accumulation in Nuclear Foci Is Influenced by Viral DNA Replication and Viral Noncoding Polyadenylated Nuclear RNA. </w:t>
      </w:r>
      <w:r w:rsidRPr="00E6095D">
        <w:rPr>
          <w:rFonts w:cs="Calibri"/>
          <w:i/>
          <w:noProof/>
        </w:rPr>
        <w:t>J</w:t>
      </w:r>
      <w:r w:rsidR="006A72FB" w:rsidRPr="00E6095D">
        <w:rPr>
          <w:rFonts w:cs="Calibri"/>
          <w:i/>
          <w:noProof/>
        </w:rPr>
        <w:t>ournal of</w:t>
      </w:r>
      <w:r w:rsidRPr="00E6095D">
        <w:rPr>
          <w:rFonts w:cs="Calibri"/>
          <w:i/>
          <w:noProof/>
        </w:rPr>
        <w:t xml:space="preserve"> Virol</w:t>
      </w:r>
      <w:r w:rsidR="006A72FB" w:rsidRPr="00E6095D">
        <w:rPr>
          <w:rFonts w:cs="Calibri"/>
          <w:i/>
          <w:noProof/>
        </w:rPr>
        <w:t>ogy</w:t>
      </w:r>
      <w:r w:rsidRPr="00E6095D">
        <w:rPr>
          <w:rFonts w:cs="Calibri"/>
          <w:i/>
          <w:noProof/>
        </w:rPr>
        <w:t>.</w:t>
      </w:r>
      <w:r w:rsidRPr="00E6095D">
        <w:rPr>
          <w:rFonts w:cs="Calibri"/>
          <w:noProof/>
        </w:rPr>
        <w:t xml:space="preserve"> </w:t>
      </w:r>
      <w:r w:rsidRPr="00E6095D">
        <w:rPr>
          <w:rFonts w:cs="Calibri"/>
          <w:b/>
          <w:noProof/>
        </w:rPr>
        <w:t>92</w:t>
      </w:r>
      <w:r w:rsidRPr="00E6095D">
        <w:rPr>
          <w:rFonts w:cs="Calibri"/>
          <w:noProof/>
        </w:rPr>
        <w:t xml:space="preserve"> (13), doi:10.1128/JVI.00220-18, (2018).</w:t>
      </w:r>
    </w:p>
    <w:p w14:paraId="00BD0277" w14:textId="339BB6C0" w:rsidR="009E70FC" w:rsidRPr="00E6095D" w:rsidRDefault="009E70FC" w:rsidP="00E6095D">
      <w:pPr>
        <w:pStyle w:val="EndNoteBibliography"/>
        <w:jc w:val="both"/>
        <w:rPr>
          <w:rFonts w:cs="Calibri"/>
          <w:noProof/>
        </w:rPr>
      </w:pPr>
      <w:r w:rsidRPr="00E6095D">
        <w:rPr>
          <w:rFonts w:cs="Calibri"/>
          <w:noProof/>
        </w:rPr>
        <w:t>16</w:t>
      </w:r>
      <w:r w:rsidRPr="00E6095D">
        <w:rPr>
          <w:rFonts w:cs="Calibri"/>
          <w:noProof/>
        </w:rPr>
        <w:tab/>
        <w:t>Borah, S., Nichols, L. A., Hassman, L. M., Kedes, D. H.</w:t>
      </w:r>
      <w:r w:rsidR="00F9678D">
        <w:rPr>
          <w:rFonts w:cs="Calibri"/>
          <w:noProof/>
        </w:rPr>
        <w:t>,</w:t>
      </w:r>
      <w:r w:rsidRPr="00E6095D">
        <w:rPr>
          <w:rFonts w:cs="Calibri"/>
          <w:noProof/>
        </w:rPr>
        <w:t xml:space="preserve"> Steitz, J. A. Tracking expression and subcellular localization of RNA and protein species using high-throughput single cell imaging flow cytometry. </w:t>
      </w:r>
      <w:r w:rsidRPr="00E6095D">
        <w:rPr>
          <w:rFonts w:cs="Calibri"/>
          <w:i/>
          <w:noProof/>
        </w:rPr>
        <w:t>RNA.</w:t>
      </w:r>
      <w:r w:rsidRPr="00E6095D">
        <w:rPr>
          <w:rFonts w:cs="Calibri"/>
          <w:noProof/>
        </w:rPr>
        <w:t xml:space="preserve"> </w:t>
      </w:r>
      <w:r w:rsidRPr="00E6095D">
        <w:rPr>
          <w:rFonts w:cs="Calibri"/>
          <w:b/>
          <w:noProof/>
        </w:rPr>
        <w:t>18</w:t>
      </w:r>
      <w:r w:rsidRPr="00E6095D">
        <w:rPr>
          <w:rFonts w:cs="Calibri"/>
          <w:noProof/>
        </w:rPr>
        <w:t xml:space="preserve"> (8), 1573-1579, doi:10.1261/rna.033126.112, (2012).</w:t>
      </w:r>
    </w:p>
    <w:p w14:paraId="1C50BDA0" w14:textId="27E5C3F7" w:rsidR="009E70FC" w:rsidRPr="00E6095D" w:rsidRDefault="009E70FC" w:rsidP="00E6095D">
      <w:pPr>
        <w:pStyle w:val="EndNoteBibliography"/>
        <w:jc w:val="both"/>
        <w:rPr>
          <w:rFonts w:cs="Calibri"/>
          <w:noProof/>
        </w:rPr>
      </w:pPr>
      <w:r w:rsidRPr="00E6095D">
        <w:rPr>
          <w:rFonts w:cs="Calibri"/>
          <w:noProof/>
        </w:rPr>
        <w:lastRenderedPageBreak/>
        <w:t>17</w:t>
      </w:r>
      <w:r w:rsidRPr="00E6095D">
        <w:rPr>
          <w:rFonts w:cs="Calibri"/>
          <w:noProof/>
        </w:rPr>
        <w:tab/>
        <w:t>Bruce, A. G.</w:t>
      </w:r>
      <w:r w:rsidRPr="00E6095D">
        <w:rPr>
          <w:rFonts w:cs="Calibri"/>
          <w:i/>
          <w:noProof/>
        </w:rPr>
        <w:t xml:space="preserve"> </w:t>
      </w:r>
      <w:r w:rsidR="00F9678D" w:rsidRPr="00F9678D">
        <w:rPr>
          <w:rFonts w:cs="Calibri"/>
          <w:noProof/>
        </w:rPr>
        <w:t>et al.</w:t>
      </w:r>
      <w:r w:rsidRPr="00E6095D">
        <w:rPr>
          <w:rFonts w:cs="Calibri"/>
          <w:noProof/>
        </w:rPr>
        <w:t xml:space="preserve"> Quantitative Analysis of the KSHV Transcriptome Following Primary Infection of Blood and Lymphatic Endothelial Cells. </w:t>
      </w:r>
      <w:r w:rsidRPr="00E6095D">
        <w:rPr>
          <w:rFonts w:cs="Calibri"/>
          <w:i/>
          <w:noProof/>
        </w:rPr>
        <w:t>Pathogens.</w:t>
      </w:r>
      <w:r w:rsidRPr="00E6095D">
        <w:rPr>
          <w:rFonts w:cs="Calibri"/>
          <w:noProof/>
        </w:rPr>
        <w:t xml:space="preserve"> </w:t>
      </w:r>
      <w:r w:rsidRPr="00E6095D">
        <w:rPr>
          <w:rFonts w:cs="Calibri"/>
          <w:b/>
          <w:noProof/>
        </w:rPr>
        <w:t>6</w:t>
      </w:r>
      <w:r w:rsidRPr="00E6095D">
        <w:rPr>
          <w:rFonts w:cs="Calibri"/>
          <w:noProof/>
        </w:rPr>
        <w:t xml:space="preserve"> (1), doi:10.3390/pathogens6010011, (2017).</w:t>
      </w:r>
    </w:p>
    <w:p w14:paraId="4A9FBA32" w14:textId="538DC0AB" w:rsidR="009E70FC" w:rsidRPr="00E6095D" w:rsidRDefault="009E70FC" w:rsidP="00E6095D">
      <w:pPr>
        <w:pStyle w:val="EndNoteBibliography"/>
        <w:jc w:val="both"/>
        <w:rPr>
          <w:rFonts w:cs="Calibri"/>
          <w:noProof/>
        </w:rPr>
      </w:pPr>
      <w:r w:rsidRPr="00E6095D">
        <w:rPr>
          <w:rFonts w:cs="Calibri"/>
          <w:noProof/>
        </w:rPr>
        <w:t>18</w:t>
      </w:r>
      <w:r w:rsidRPr="00E6095D">
        <w:rPr>
          <w:rFonts w:cs="Calibri"/>
          <w:noProof/>
        </w:rPr>
        <w:tab/>
        <w:t>Chen, C. P.</w:t>
      </w:r>
      <w:r w:rsidRPr="00E6095D">
        <w:rPr>
          <w:rFonts w:cs="Calibri"/>
          <w:i/>
          <w:noProof/>
        </w:rPr>
        <w:t xml:space="preserve"> </w:t>
      </w:r>
      <w:r w:rsidR="00F9678D" w:rsidRPr="00F9678D">
        <w:rPr>
          <w:rFonts w:cs="Calibri"/>
          <w:noProof/>
        </w:rPr>
        <w:t>et al.</w:t>
      </w:r>
      <w:r w:rsidRPr="00E6095D">
        <w:rPr>
          <w:rFonts w:cs="Calibri"/>
          <w:noProof/>
        </w:rPr>
        <w:t xml:space="preserve"> Kaposi's Sarcoma-Associated Herpesvirus Hijacks RNA Polymerase II To Create a Viral Transcriptional Factory. </w:t>
      </w:r>
      <w:r w:rsidRPr="00E6095D">
        <w:rPr>
          <w:rFonts w:cs="Calibri"/>
          <w:i/>
          <w:noProof/>
        </w:rPr>
        <w:t>J</w:t>
      </w:r>
      <w:r w:rsidR="006A72FB" w:rsidRPr="00E6095D">
        <w:rPr>
          <w:rFonts w:cs="Calibri"/>
          <w:i/>
          <w:noProof/>
        </w:rPr>
        <w:t>ournal of</w:t>
      </w:r>
      <w:r w:rsidRPr="00E6095D">
        <w:rPr>
          <w:rFonts w:cs="Calibri"/>
          <w:i/>
          <w:noProof/>
        </w:rPr>
        <w:t xml:space="preserve"> Virol</w:t>
      </w:r>
      <w:r w:rsidR="006A72FB" w:rsidRPr="00E6095D">
        <w:rPr>
          <w:rFonts w:cs="Calibri"/>
          <w:i/>
          <w:noProof/>
        </w:rPr>
        <w:t>ogy</w:t>
      </w:r>
      <w:r w:rsidRPr="00E6095D">
        <w:rPr>
          <w:rFonts w:cs="Calibri"/>
          <w:i/>
          <w:noProof/>
        </w:rPr>
        <w:t>.</w:t>
      </w:r>
      <w:r w:rsidRPr="00E6095D">
        <w:rPr>
          <w:rFonts w:cs="Calibri"/>
          <w:noProof/>
        </w:rPr>
        <w:t xml:space="preserve"> </w:t>
      </w:r>
      <w:r w:rsidRPr="00E6095D">
        <w:rPr>
          <w:rFonts w:cs="Calibri"/>
          <w:b/>
          <w:noProof/>
        </w:rPr>
        <w:t>91</w:t>
      </w:r>
      <w:r w:rsidRPr="00E6095D">
        <w:rPr>
          <w:rFonts w:cs="Calibri"/>
          <w:noProof/>
        </w:rPr>
        <w:t xml:space="preserve"> (11), doi:10.1128/JVI.02491-16, (2017).</w:t>
      </w:r>
    </w:p>
    <w:p w14:paraId="27D22942" w14:textId="51CBAF95" w:rsidR="00C43294" w:rsidRPr="00E6095D" w:rsidRDefault="00313B52" w:rsidP="00E6095D">
      <w:pPr>
        <w:pStyle w:val="EndNoteBibliography"/>
        <w:jc w:val="both"/>
        <w:rPr>
          <w:rFonts w:cs="Calibri"/>
          <w:b/>
        </w:rPr>
      </w:pPr>
      <w:r w:rsidRPr="00E6095D">
        <w:rPr>
          <w:rFonts w:cs="Calibri"/>
          <w:b/>
        </w:rPr>
        <w:fldChar w:fldCharType="end"/>
      </w:r>
    </w:p>
    <w:sectPr w:rsidR="00C43294" w:rsidRPr="00E6095D" w:rsidSect="00E6095D">
      <w:footerReference w:type="default" r:id="rId7"/>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BE7AFD" w14:textId="77777777" w:rsidR="00820CE8" w:rsidRDefault="00820CE8" w:rsidP="00A314BC">
      <w:r>
        <w:separator/>
      </w:r>
    </w:p>
  </w:endnote>
  <w:endnote w:type="continuationSeparator" w:id="0">
    <w:p w14:paraId="36047CC3" w14:textId="77777777" w:rsidR="00820CE8" w:rsidRDefault="00820CE8" w:rsidP="00A314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ABF19" w14:textId="1A5FF19E" w:rsidR="00E6095D" w:rsidRPr="00A314BC" w:rsidRDefault="00E6095D">
    <w:pPr>
      <w:pStyle w:val="Footer"/>
    </w:pPr>
  </w:p>
  <w:p w14:paraId="7A87C1D9" w14:textId="77777777" w:rsidR="00E6095D" w:rsidRDefault="00E609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15240E" w14:textId="77777777" w:rsidR="00820CE8" w:rsidRDefault="00820CE8" w:rsidP="00A314BC">
      <w:r>
        <w:separator/>
      </w:r>
    </w:p>
  </w:footnote>
  <w:footnote w:type="continuationSeparator" w:id="0">
    <w:p w14:paraId="7DDCB693" w14:textId="77777777" w:rsidR="00820CE8" w:rsidRDefault="00820CE8" w:rsidP="00A314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A66DBA"/>
    <w:multiLevelType w:val="hybridMultilevel"/>
    <w:tmpl w:val="837ED8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B23DDB"/>
    <w:multiLevelType w:val="hybridMultilevel"/>
    <w:tmpl w:val="E26C01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3F6A7E"/>
    <w:multiLevelType w:val="hybridMultilevel"/>
    <w:tmpl w:val="86E68BF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1433A7"/>
    <w:multiLevelType w:val="hybridMultilevel"/>
    <w:tmpl w:val="9E769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1FA267C"/>
    <w:multiLevelType w:val="multilevel"/>
    <w:tmpl w:val="4D1EC8C4"/>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EFF4E50"/>
    <w:multiLevelType w:val="hybridMultilevel"/>
    <w:tmpl w:val="27F2B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1"/>
  </w:num>
  <w:num w:numId="4">
    <w:abstractNumId w:val="2"/>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82396"/>
    <w:rsid w:val="000310CD"/>
    <w:rsid w:val="000353A0"/>
    <w:rsid w:val="00036B22"/>
    <w:rsid w:val="000410F8"/>
    <w:rsid w:val="00047165"/>
    <w:rsid w:val="00057729"/>
    <w:rsid w:val="00062862"/>
    <w:rsid w:val="00087B85"/>
    <w:rsid w:val="000929B1"/>
    <w:rsid w:val="000A0611"/>
    <w:rsid w:val="000A3F80"/>
    <w:rsid w:val="000B6921"/>
    <w:rsid w:val="000D1329"/>
    <w:rsid w:val="000D6843"/>
    <w:rsid w:val="000E6F33"/>
    <w:rsid w:val="000F12C4"/>
    <w:rsid w:val="0010256D"/>
    <w:rsid w:val="001042CD"/>
    <w:rsid w:val="00106E04"/>
    <w:rsid w:val="00126309"/>
    <w:rsid w:val="00141F67"/>
    <w:rsid w:val="00173D0C"/>
    <w:rsid w:val="00196CEF"/>
    <w:rsid w:val="001B2540"/>
    <w:rsid w:val="001D35EA"/>
    <w:rsid w:val="001D51D8"/>
    <w:rsid w:val="001D698B"/>
    <w:rsid w:val="001F60E1"/>
    <w:rsid w:val="00244500"/>
    <w:rsid w:val="00250CEA"/>
    <w:rsid w:val="00261D84"/>
    <w:rsid w:val="002641BC"/>
    <w:rsid w:val="002713EE"/>
    <w:rsid w:val="0027696A"/>
    <w:rsid w:val="00276B37"/>
    <w:rsid w:val="00282396"/>
    <w:rsid w:val="0029730C"/>
    <w:rsid w:val="002A12BD"/>
    <w:rsid w:val="002B0869"/>
    <w:rsid w:val="002C484A"/>
    <w:rsid w:val="002D3613"/>
    <w:rsid w:val="002D5D8C"/>
    <w:rsid w:val="002E2351"/>
    <w:rsid w:val="00313B52"/>
    <w:rsid w:val="00314B22"/>
    <w:rsid w:val="00320F72"/>
    <w:rsid w:val="00341699"/>
    <w:rsid w:val="00353A2C"/>
    <w:rsid w:val="00375248"/>
    <w:rsid w:val="00390AB4"/>
    <w:rsid w:val="0039334E"/>
    <w:rsid w:val="003A34EC"/>
    <w:rsid w:val="003A5115"/>
    <w:rsid w:val="003D7CD0"/>
    <w:rsid w:val="003E49A4"/>
    <w:rsid w:val="003F33E8"/>
    <w:rsid w:val="00400F08"/>
    <w:rsid w:val="0040434C"/>
    <w:rsid w:val="00406D61"/>
    <w:rsid w:val="0042238D"/>
    <w:rsid w:val="00426AA0"/>
    <w:rsid w:val="00443079"/>
    <w:rsid w:val="004762AE"/>
    <w:rsid w:val="0048775F"/>
    <w:rsid w:val="004910DF"/>
    <w:rsid w:val="00494FBC"/>
    <w:rsid w:val="004B3A8A"/>
    <w:rsid w:val="004C2CEE"/>
    <w:rsid w:val="004C354E"/>
    <w:rsid w:val="004E03A7"/>
    <w:rsid w:val="004E5677"/>
    <w:rsid w:val="004E7C1B"/>
    <w:rsid w:val="00517042"/>
    <w:rsid w:val="00522380"/>
    <w:rsid w:val="0054754C"/>
    <w:rsid w:val="00557D00"/>
    <w:rsid w:val="005600C7"/>
    <w:rsid w:val="00570DCC"/>
    <w:rsid w:val="00572B8D"/>
    <w:rsid w:val="00576578"/>
    <w:rsid w:val="00580708"/>
    <w:rsid w:val="0058364B"/>
    <w:rsid w:val="00586200"/>
    <w:rsid w:val="005941EF"/>
    <w:rsid w:val="005C26C0"/>
    <w:rsid w:val="0060456E"/>
    <w:rsid w:val="00610850"/>
    <w:rsid w:val="00612576"/>
    <w:rsid w:val="00634217"/>
    <w:rsid w:val="00634A6B"/>
    <w:rsid w:val="00634DD3"/>
    <w:rsid w:val="00636FD4"/>
    <w:rsid w:val="0065691B"/>
    <w:rsid w:val="00661AB2"/>
    <w:rsid w:val="00662810"/>
    <w:rsid w:val="00663EB6"/>
    <w:rsid w:val="00673907"/>
    <w:rsid w:val="00686C46"/>
    <w:rsid w:val="00690FBD"/>
    <w:rsid w:val="00695535"/>
    <w:rsid w:val="006A159E"/>
    <w:rsid w:val="006A1FA9"/>
    <w:rsid w:val="006A72FB"/>
    <w:rsid w:val="006A74F9"/>
    <w:rsid w:val="006D2D2B"/>
    <w:rsid w:val="006D2E91"/>
    <w:rsid w:val="006E00DF"/>
    <w:rsid w:val="006E5271"/>
    <w:rsid w:val="006F0AA6"/>
    <w:rsid w:val="00701780"/>
    <w:rsid w:val="00703452"/>
    <w:rsid w:val="007109E0"/>
    <w:rsid w:val="00710FFB"/>
    <w:rsid w:val="0072787F"/>
    <w:rsid w:val="00733B27"/>
    <w:rsid w:val="00734494"/>
    <w:rsid w:val="00742736"/>
    <w:rsid w:val="0075240D"/>
    <w:rsid w:val="00775254"/>
    <w:rsid w:val="007904DC"/>
    <w:rsid w:val="00790FE9"/>
    <w:rsid w:val="00792B15"/>
    <w:rsid w:val="007A3F48"/>
    <w:rsid w:val="007E2EBD"/>
    <w:rsid w:val="007E34C0"/>
    <w:rsid w:val="007F1EE0"/>
    <w:rsid w:val="007F52F8"/>
    <w:rsid w:val="00811FC9"/>
    <w:rsid w:val="00816F35"/>
    <w:rsid w:val="00820CE8"/>
    <w:rsid w:val="008302D3"/>
    <w:rsid w:val="00846A8F"/>
    <w:rsid w:val="008579B2"/>
    <w:rsid w:val="0087192C"/>
    <w:rsid w:val="008812C3"/>
    <w:rsid w:val="00884C5C"/>
    <w:rsid w:val="00886B24"/>
    <w:rsid w:val="0089056B"/>
    <w:rsid w:val="008A7E67"/>
    <w:rsid w:val="008B42AE"/>
    <w:rsid w:val="008B6673"/>
    <w:rsid w:val="008C44F3"/>
    <w:rsid w:val="00924B35"/>
    <w:rsid w:val="00925B7D"/>
    <w:rsid w:val="0094708D"/>
    <w:rsid w:val="00961B05"/>
    <w:rsid w:val="00980DAB"/>
    <w:rsid w:val="009B0D7A"/>
    <w:rsid w:val="009B5BCD"/>
    <w:rsid w:val="009B6C38"/>
    <w:rsid w:val="009E0947"/>
    <w:rsid w:val="009E1D04"/>
    <w:rsid w:val="009E1DC3"/>
    <w:rsid w:val="009E28C4"/>
    <w:rsid w:val="009E4C89"/>
    <w:rsid w:val="009E70FC"/>
    <w:rsid w:val="00A12883"/>
    <w:rsid w:val="00A248E0"/>
    <w:rsid w:val="00A314BC"/>
    <w:rsid w:val="00A320AF"/>
    <w:rsid w:val="00A428AE"/>
    <w:rsid w:val="00A73BC5"/>
    <w:rsid w:val="00A8459B"/>
    <w:rsid w:val="00A9378E"/>
    <w:rsid w:val="00AE0A6A"/>
    <w:rsid w:val="00AF4EB7"/>
    <w:rsid w:val="00B00928"/>
    <w:rsid w:val="00B13D78"/>
    <w:rsid w:val="00B144C2"/>
    <w:rsid w:val="00B24757"/>
    <w:rsid w:val="00B421BD"/>
    <w:rsid w:val="00B43DA1"/>
    <w:rsid w:val="00B47B27"/>
    <w:rsid w:val="00B51C1C"/>
    <w:rsid w:val="00B52074"/>
    <w:rsid w:val="00B641EF"/>
    <w:rsid w:val="00B7024E"/>
    <w:rsid w:val="00BB2A69"/>
    <w:rsid w:val="00BD69C3"/>
    <w:rsid w:val="00BD7611"/>
    <w:rsid w:val="00BE0F44"/>
    <w:rsid w:val="00BE343E"/>
    <w:rsid w:val="00C31125"/>
    <w:rsid w:val="00C31428"/>
    <w:rsid w:val="00C43294"/>
    <w:rsid w:val="00C43EA9"/>
    <w:rsid w:val="00C57D27"/>
    <w:rsid w:val="00C63219"/>
    <w:rsid w:val="00C63A54"/>
    <w:rsid w:val="00C83BFF"/>
    <w:rsid w:val="00C8520D"/>
    <w:rsid w:val="00C854ED"/>
    <w:rsid w:val="00D01A3D"/>
    <w:rsid w:val="00D047BE"/>
    <w:rsid w:val="00D4178A"/>
    <w:rsid w:val="00D65910"/>
    <w:rsid w:val="00D832B4"/>
    <w:rsid w:val="00DB2B0A"/>
    <w:rsid w:val="00DC1EDF"/>
    <w:rsid w:val="00DC40DF"/>
    <w:rsid w:val="00DC6D76"/>
    <w:rsid w:val="00DE3BE0"/>
    <w:rsid w:val="00E250F2"/>
    <w:rsid w:val="00E31E87"/>
    <w:rsid w:val="00E40ECF"/>
    <w:rsid w:val="00E54B8B"/>
    <w:rsid w:val="00E6095D"/>
    <w:rsid w:val="00E927AD"/>
    <w:rsid w:val="00E97A16"/>
    <w:rsid w:val="00EA205F"/>
    <w:rsid w:val="00EA24F5"/>
    <w:rsid w:val="00EC2B1E"/>
    <w:rsid w:val="00ED0661"/>
    <w:rsid w:val="00EE5415"/>
    <w:rsid w:val="00EE562C"/>
    <w:rsid w:val="00EF4DB8"/>
    <w:rsid w:val="00EF6D4B"/>
    <w:rsid w:val="00F423B8"/>
    <w:rsid w:val="00F56296"/>
    <w:rsid w:val="00F566F4"/>
    <w:rsid w:val="00F60C7F"/>
    <w:rsid w:val="00F6678B"/>
    <w:rsid w:val="00F710E2"/>
    <w:rsid w:val="00F7560D"/>
    <w:rsid w:val="00F764A6"/>
    <w:rsid w:val="00F9678D"/>
    <w:rsid w:val="00FA6CB6"/>
    <w:rsid w:val="00FB0284"/>
    <w:rsid w:val="00FB64FC"/>
    <w:rsid w:val="00FB6AC8"/>
    <w:rsid w:val="00FD154E"/>
    <w:rsid w:val="00FE6582"/>
    <w:rsid w:val="00FF08A0"/>
    <w:rsid w:val="00FF43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D9C172"/>
  <w14:defaultImageDpi w14:val="32767"/>
  <w15:docId w15:val="{62300258-7A88-43BE-9B05-C6CA88344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282396"/>
    <w:pPr>
      <w:pBdr>
        <w:top w:val="nil"/>
        <w:left w:val="nil"/>
        <w:bottom w:val="nil"/>
        <w:right w:val="nil"/>
        <w:between w:val="nil"/>
        <w:bar w:val="nil"/>
      </w:pBdr>
    </w:pPr>
    <w:rPr>
      <w:rFonts w:ascii="Times New Roman" w:eastAsia="Times New Roman" w:hAnsi="Times New Roman" w:cs="Times New Roman"/>
      <w:color w:val="000000"/>
      <w:u w:color="000000"/>
      <w:bdr w:val="nil"/>
    </w:rPr>
  </w:style>
  <w:style w:type="character" w:customStyle="1" w:styleId="BodyChar">
    <w:name w:val="Body Char"/>
    <w:basedOn w:val="DefaultParagraphFont"/>
    <w:link w:val="Body"/>
    <w:rsid w:val="00282396"/>
    <w:rPr>
      <w:rFonts w:ascii="Times New Roman" w:eastAsia="Times New Roman" w:hAnsi="Times New Roman" w:cs="Times New Roman"/>
      <w:color w:val="000000"/>
      <w:u w:color="000000"/>
      <w:bdr w:val="nil"/>
    </w:rPr>
  </w:style>
  <w:style w:type="character" w:styleId="Hyperlink">
    <w:name w:val="Hyperlink"/>
    <w:basedOn w:val="DefaultParagraphFont"/>
    <w:uiPriority w:val="99"/>
    <w:unhideWhenUsed/>
    <w:rsid w:val="00282396"/>
    <w:rPr>
      <w:color w:val="0563C1" w:themeColor="hyperlink"/>
      <w:u w:val="single"/>
    </w:rPr>
  </w:style>
  <w:style w:type="paragraph" w:styleId="ListParagraph">
    <w:name w:val="List Paragraph"/>
    <w:basedOn w:val="Normal"/>
    <w:uiPriority w:val="34"/>
    <w:qFormat/>
    <w:rsid w:val="00320F72"/>
    <w:pPr>
      <w:ind w:left="720"/>
      <w:contextualSpacing/>
    </w:pPr>
  </w:style>
  <w:style w:type="paragraph" w:customStyle="1" w:styleId="p1">
    <w:name w:val="p1"/>
    <w:basedOn w:val="Normal"/>
    <w:rsid w:val="00320F72"/>
    <w:pPr>
      <w:spacing w:line="210" w:lineRule="atLeast"/>
    </w:pPr>
    <w:rPr>
      <w:rFonts w:ascii="Arial" w:eastAsia="Arial Unicode MS" w:hAnsi="Arial" w:cs="Arial"/>
      <w:sz w:val="23"/>
      <w:szCs w:val="23"/>
    </w:rPr>
  </w:style>
  <w:style w:type="character" w:customStyle="1" w:styleId="s1">
    <w:name w:val="s1"/>
    <w:basedOn w:val="DefaultParagraphFont"/>
    <w:rsid w:val="00320F72"/>
    <w:rPr>
      <w:rFonts w:ascii="Times" w:hAnsi="Times" w:hint="default"/>
      <w:sz w:val="18"/>
      <w:szCs w:val="18"/>
    </w:rPr>
  </w:style>
  <w:style w:type="character" w:customStyle="1" w:styleId="s2">
    <w:name w:val="s2"/>
    <w:basedOn w:val="DefaultParagraphFont"/>
    <w:rsid w:val="00320F72"/>
  </w:style>
  <w:style w:type="character" w:styleId="PlaceholderText">
    <w:name w:val="Placeholder Text"/>
    <w:basedOn w:val="DefaultParagraphFont"/>
    <w:uiPriority w:val="99"/>
    <w:semiHidden/>
    <w:rsid w:val="00EE562C"/>
    <w:rPr>
      <w:color w:val="808080"/>
    </w:rPr>
  </w:style>
  <w:style w:type="paragraph" w:styleId="BalloonText">
    <w:name w:val="Balloon Text"/>
    <w:basedOn w:val="Normal"/>
    <w:link w:val="BalloonTextChar"/>
    <w:uiPriority w:val="99"/>
    <w:semiHidden/>
    <w:unhideWhenUsed/>
    <w:rsid w:val="0027696A"/>
    <w:rPr>
      <w:rFonts w:ascii="Lucida Grande" w:hAnsi="Lucida Grande"/>
      <w:sz w:val="18"/>
      <w:szCs w:val="18"/>
    </w:rPr>
  </w:style>
  <w:style w:type="character" w:customStyle="1" w:styleId="BalloonTextChar">
    <w:name w:val="Balloon Text Char"/>
    <w:basedOn w:val="DefaultParagraphFont"/>
    <w:link w:val="BalloonText"/>
    <w:uiPriority w:val="99"/>
    <w:semiHidden/>
    <w:rsid w:val="0027696A"/>
    <w:rPr>
      <w:rFonts w:ascii="Lucida Grande" w:hAnsi="Lucida Grande"/>
      <w:sz w:val="18"/>
      <w:szCs w:val="18"/>
    </w:rPr>
  </w:style>
  <w:style w:type="paragraph" w:customStyle="1" w:styleId="EndNoteBibliographyTitle">
    <w:name w:val="EndNote Bibliography Title"/>
    <w:basedOn w:val="Normal"/>
    <w:rsid w:val="00313B52"/>
    <w:pPr>
      <w:jc w:val="center"/>
    </w:pPr>
    <w:rPr>
      <w:rFonts w:ascii="Calibri" w:hAnsi="Calibri"/>
    </w:rPr>
  </w:style>
  <w:style w:type="paragraph" w:customStyle="1" w:styleId="EndNoteBibliography">
    <w:name w:val="EndNote Bibliography"/>
    <w:basedOn w:val="Normal"/>
    <w:rsid w:val="00313B52"/>
    <w:rPr>
      <w:rFonts w:ascii="Calibri" w:hAnsi="Calibri"/>
    </w:rPr>
  </w:style>
  <w:style w:type="table" w:customStyle="1" w:styleId="TableGridLight1">
    <w:name w:val="Table Grid Light1"/>
    <w:basedOn w:val="TableNormal"/>
    <w:uiPriority w:val="40"/>
    <w:rsid w:val="004910D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A314BC"/>
    <w:pPr>
      <w:tabs>
        <w:tab w:val="center" w:pos="4680"/>
        <w:tab w:val="right" w:pos="9360"/>
      </w:tabs>
    </w:pPr>
  </w:style>
  <w:style w:type="character" w:customStyle="1" w:styleId="HeaderChar">
    <w:name w:val="Header Char"/>
    <w:basedOn w:val="DefaultParagraphFont"/>
    <w:link w:val="Header"/>
    <w:uiPriority w:val="99"/>
    <w:rsid w:val="00A314BC"/>
  </w:style>
  <w:style w:type="paragraph" w:styleId="Footer">
    <w:name w:val="footer"/>
    <w:basedOn w:val="Normal"/>
    <w:link w:val="FooterChar"/>
    <w:uiPriority w:val="99"/>
    <w:unhideWhenUsed/>
    <w:rsid w:val="00A314BC"/>
    <w:pPr>
      <w:tabs>
        <w:tab w:val="center" w:pos="4680"/>
        <w:tab w:val="right" w:pos="9360"/>
      </w:tabs>
    </w:pPr>
  </w:style>
  <w:style w:type="character" w:customStyle="1" w:styleId="FooterChar">
    <w:name w:val="Footer Char"/>
    <w:basedOn w:val="DefaultParagraphFont"/>
    <w:link w:val="Footer"/>
    <w:uiPriority w:val="99"/>
    <w:rsid w:val="00A314BC"/>
  </w:style>
  <w:style w:type="character" w:styleId="LineNumber">
    <w:name w:val="line number"/>
    <w:basedOn w:val="DefaultParagraphFont"/>
    <w:uiPriority w:val="99"/>
    <w:semiHidden/>
    <w:unhideWhenUsed/>
    <w:rsid w:val="00A314BC"/>
  </w:style>
  <w:style w:type="paragraph" w:styleId="Revision">
    <w:name w:val="Revision"/>
    <w:hidden/>
    <w:uiPriority w:val="99"/>
    <w:semiHidden/>
    <w:rsid w:val="00261D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262935">
      <w:bodyDiv w:val="1"/>
      <w:marLeft w:val="0"/>
      <w:marRight w:val="0"/>
      <w:marTop w:val="0"/>
      <w:marBottom w:val="0"/>
      <w:divBdr>
        <w:top w:val="none" w:sz="0" w:space="0" w:color="auto"/>
        <w:left w:val="none" w:sz="0" w:space="0" w:color="auto"/>
        <w:bottom w:val="none" w:sz="0" w:space="0" w:color="auto"/>
        <w:right w:val="none" w:sz="0" w:space="0" w:color="auto"/>
      </w:divBdr>
    </w:div>
    <w:div w:id="858930364">
      <w:bodyDiv w:val="1"/>
      <w:marLeft w:val="0"/>
      <w:marRight w:val="0"/>
      <w:marTop w:val="0"/>
      <w:marBottom w:val="0"/>
      <w:divBdr>
        <w:top w:val="none" w:sz="0" w:space="0" w:color="auto"/>
        <w:left w:val="none" w:sz="0" w:space="0" w:color="auto"/>
        <w:bottom w:val="none" w:sz="0" w:space="0" w:color="auto"/>
        <w:right w:val="none" w:sz="0" w:space="0" w:color="auto"/>
      </w:divBdr>
    </w:div>
    <w:div w:id="178037144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14</Pages>
  <Words>7343</Words>
  <Characters>41856</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 </cp:lastModifiedBy>
  <cp:revision>3</cp:revision>
  <cp:lastPrinted>2019-01-15T22:07:00Z</cp:lastPrinted>
  <dcterms:created xsi:type="dcterms:W3CDTF">2019-02-28T11:23:00Z</dcterms:created>
  <dcterms:modified xsi:type="dcterms:W3CDTF">2019-02-28T11:23:00Z</dcterms:modified>
</cp:coreProperties>
</file>